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217325" w14:textId="77777777" w:rsidR="00613991" w:rsidRDefault="00B756BD" w:rsidP="00431CCE">
      <w:pPr>
        <w:pStyle w:val="Title"/>
      </w:pPr>
      <w:r>
        <w:t xml:space="preserve">Image-based Methods for Inspection of Printed Circuit Boards </w:t>
      </w:r>
    </w:p>
    <w:p w14:paraId="6F4AFAE6" w14:textId="77777777" w:rsidR="00B756BD" w:rsidRPr="00A25E4C" w:rsidRDefault="00B756BD" w:rsidP="007F773E">
      <w:pPr>
        <w:spacing w:after="0"/>
      </w:pPr>
    </w:p>
    <w:p w14:paraId="2A884D0E" w14:textId="33ADB277" w:rsidR="00613991" w:rsidRPr="00EB7DEA" w:rsidRDefault="00B756BD" w:rsidP="00EB7DEA">
      <w:pPr>
        <w:pStyle w:val="ListParagraph"/>
        <w:rPr>
          <w:rFonts w:ascii="Arial" w:hAnsi="Arial" w:cs="Arial"/>
          <w:sz w:val="24"/>
          <w:szCs w:val="24"/>
          <w:vertAlign w:val="superscript"/>
        </w:rPr>
      </w:pPr>
      <w:r w:rsidRPr="00EB7DEA">
        <w:rPr>
          <w:rFonts w:ascii="Arial" w:hAnsi="Arial" w:cs="Arial"/>
          <w:sz w:val="24"/>
          <w:szCs w:val="24"/>
        </w:rPr>
        <w:t>Nicholas Gardner</w:t>
      </w:r>
      <w:r w:rsidRPr="00EB7DEA">
        <w:rPr>
          <w:rFonts w:ascii="Arial" w:hAnsi="Arial" w:cs="Arial"/>
          <w:sz w:val="24"/>
          <w:szCs w:val="24"/>
          <w:vertAlign w:val="superscript"/>
        </w:rPr>
        <w:t>1</w:t>
      </w:r>
      <w:r w:rsidR="00613991" w:rsidRPr="00EB7DEA">
        <w:rPr>
          <w:rFonts w:ascii="Arial" w:hAnsi="Arial" w:cs="Arial"/>
          <w:sz w:val="24"/>
          <w:szCs w:val="24"/>
        </w:rPr>
        <w:t>,</w:t>
      </w:r>
      <w:r w:rsidRPr="00EB7DEA">
        <w:rPr>
          <w:rFonts w:ascii="Arial" w:hAnsi="Arial" w:cs="Arial"/>
          <w:sz w:val="24"/>
          <w:szCs w:val="24"/>
        </w:rPr>
        <w:t xml:space="preserve"> Cooper Linsky</w:t>
      </w:r>
      <w:r w:rsidRPr="00EB7DEA">
        <w:rPr>
          <w:rFonts w:ascii="Arial" w:hAnsi="Arial" w:cs="Arial"/>
          <w:sz w:val="24"/>
          <w:szCs w:val="24"/>
          <w:vertAlign w:val="superscript"/>
        </w:rPr>
        <w:t>1</w:t>
      </w:r>
      <w:r w:rsidR="00001A89">
        <w:rPr>
          <w:rFonts w:ascii="Arial" w:hAnsi="Arial" w:cs="Arial"/>
          <w:sz w:val="24"/>
          <w:szCs w:val="24"/>
        </w:rPr>
        <w:t xml:space="preserve">, Everardo </w:t>
      </w:r>
      <w:r w:rsidRPr="00EB7DEA">
        <w:rPr>
          <w:rFonts w:ascii="Arial" w:hAnsi="Arial" w:cs="Arial"/>
          <w:sz w:val="24"/>
          <w:szCs w:val="24"/>
        </w:rPr>
        <w:t>FriasRios</w:t>
      </w:r>
      <w:r w:rsidRPr="00EB7DEA">
        <w:rPr>
          <w:rFonts w:ascii="Arial" w:hAnsi="Arial" w:cs="Arial"/>
          <w:sz w:val="24"/>
          <w:szCs w:val="24"/>
          <w:vertAlign w:val="superscript"/>
        </w:rPr>
        <w:t>2</w:t>
      </w:r>
      <w:r w:rsidRPr="00EB7DEA">
        <w:rPr>
          <w:rFonts w:ascii="Arial" w:hAnsi="Arial" w:cs="Arial"/>
          <w:sz w:val="24"/>
          <w:szCs w:val="24"/>
        </w:rPr>
        <w:t>, Nenad Nenadic</w:t>
      </w:r>
      <w:r w:rsidRPr="00EB7DEA">
        <w:rPr>
          <w:rFonts w:ascii="Arial" w:hAnsi="Arial" w:cs="Arial"/>
          <w:sz w:val="24"/>
          <w:szCs w:val="24"/>
          <w:vertAlign w:val="superscript"/>
        </w:rPr>
        <w:t>1</w:t>
      </w:r>
    </w:p>
    <w:p w14:paraId="4A00E388" w14:textId="77777777" w:rsidR="00613991" w:rsidRPr="00EB7DEA" w:rsidRDefault="00B756BD" w:rsidP="00EB7DEA">
      <w:pPr>
        <w:pStyle w:val="ListParagraph"/>
        <w:rPr>
          <w:rFonts w:ascii="Arial" w:hAnsi="Arial" w:cs="Arial"/>
          <w:sz w:val="24"/>
          <w:szCs w:val="24"/>
        </w:rPr>
      </w:pPr>
      <w:r w:rsidRPr="00EB7DEA">
        <w:rPr>
          <w:rFonts w:ascii="Arial" w:hAnsi="Arial" w:cs="Arial"/>
          <w:sz w:val="24"/>
          <w:szCs w:val="24"/>
          <w:vertAlign w:val="superscript"/>
        </w:rPr>
        <w:t>1</w:t>
      </w:r>
      <w:r w:rsidR="00613991" w:rsidRPr="00EB7DEA">
        <w:rPr>
          <w:rFonts w:ascii="Arial" w:hAnsi="Arial" w:cs="Arial"/>
          <w:sz w:val="24"/>
          <w:szCs w:val="24"/>
        </w:rPr>
        <w:t>Golisano Institute for Sustainability</w:t>
      </w:r>
      <w:r w:rsidR="00EB7DEA">
        <w:rPr>
          <w:rFonts w:ascii="Arial" w:hAnsi="Arial" w:cs="Arial"/>
          <w:sz w:val="24"/>
          <w:szCs w:val="24"/>
        </w:rPr>
        <w:t xml:space="preserve">, </w:t>
      </w:r>
      <w:r w:rsidR="00613991" w:rsidRPr="00EB7DEA">
        <w:rPr>
          <w:rFonts w:ascii="Arial" w:hAnsi="Arial" w:cs="Arial"/>
          <w:sz w:val="24"/>
          <w:szCs w:val="24"/>
        </w:rPr>
        <w:t xml:space="preserve">Rochester Institute of Technology, </w:t>
      </w:r>
      <w:r w:rsidR="00934BCF" w:rsidRPr="00EB7DEA">
        <w:rPr>
          <w:rFonts w:ascii="Arial" w:hAnsi="Arial" w:cs="Arial"/>
          <w:sz w:val="24"/>
          <w:szCs w:val="24"/>
        </w:rPr>
        <w:t>1 Lomb Memorial Dr, Rochester, NY 14623</w:t>
      </w:r>
    </w:p>
    <w:p w14:paraId="1F25C342" w14:textId="77777777" w:rsidR="00B756BD" w:rsidRPr="00EB7DEA" w:rsidRDefault="00B756BD" w:rsidP="00EB7DEA">
      <w:pPr>
        <w:pStyle w:val="ListParagraph"/>
        <w:rPr>
          <w:rFonts w:ascii="Arial" w:hAnsi="Arial" w:cs="Arial"/>
          <w:sz w:val="24"/>
          <w:szCs w:val="24"/>
        </w:rPr>
      </w:pPr>
      <w:r w:rsidRPr="00EB7DEA">
        <w:rPr>
          <w:rFonts w:ascii="Arial" w:hAnsi="Arial" w:cs="Arial"/>
          <w:sz w:val="24"/>
          <w:szCs w:val="24"/>
          <w:vertAlign w:val="superscript"/>
        </w:rPr>
        <w:t>2</w:t>
      </w:r>
      <w:r w:rsidRPr="00EB7DEA">
        <w:rPr>
          <w:rFonts w:ascii="Arial" w:hAnsi="Arial" w:cs="Arial"/>
          <w:sz w:val="24"/>
          <w:szCs w:val="24"/>
        </w:rPr>
        <w:t>CoreCentric Solutions, 191 E. North Avenue, Carol Stream, IL, 60188</w:t>
      </w:r>
    </w:p>
    <w:p w14:paraId="06C06F35" w14:textId="77777777" w:rsidR="00515011" w:rsidRDefault="00515011" w:rsidP="00431CCE"/>
    <w:p w14:paraId="1F76E886" w14:textId="77777777" w:rsidR="00A7626C" w:rsidRDefault="00613991" w:rsidP="00431CCE">
      <w:r w:rsidRPr="00505692">
        <w:rPr>
          <w:b/>
        </w:rPr>
        <w:t>Primary Topic</w:t>
      </w:r>
      <w:r w:rsidR="00974143" w:rsidRPr="00505692">
        <w:rPr>
          <w:b/>
        </w:rPr>
        <w:t xml:space="preserve"> Area</w:t>
      </w:r>
      <w:r w:rsidRPr="00A7626C">
        <w:t xml:space="preserve">: </w:t>
      </w:r>
      <w:r w:rsidRPr="00613991">
        <w:t>Remanufacturing &amp; Material Reuse</w:t>
      </w:r>
    </w:p>
    <w:p w14:paraId="2FC30CDC" w14:textId="77777777" w:rsidR="00613991" w:rsidRDefault="00613991" w:rsidP="00431CCE">
      <w:r w:rsidRPr="00505692">
        <w:rPr>
          <w:b/>
        </w:rPr>
        <w:t>Secondary Topic</w:t>
      </w:r>
      <w:r w:rsidR="00974143" w:rsidRPr="00505692">
        <w:rPr>
          <w:b/>
        </w:rPr>
        <w:t xml:space="preserve"> Area</w:t>
      </w:r>
      <w:r w:rsidRPr="00A7626C">
        <w:t xml:space="preserve">: </w:t>
      </w:r>
      <w:r w:rsidRPr="00613991">
        <w:t xml:space="preserve">Building </w:t>
      </w:r>
      <w:r w:rsidR="00FE0CB1">
        <w:t>a</w:t>
      </w:r>
      <w:r w:rsidRPr="00613991">
        <w:t xml:space="preserve"> Sustainable Circular Economy for Materials &amp; Products</w:t>
      </w:r>
    </w:p>
    <w:p w14:paraId="68D125E4" w14:textId="77777777" w:rsidR="00515011" w:rsidRDefault="00515011" w:rsidP="00431CCE"/>
    <w:p w14:paraId="3AA79117" w14:textId="77777777" w:rsidR="000D4BD7" w:rsidRPr="00431CCE" w:rsidRDefault="000D4BD7" w:rsidP="00431CCE">
      <w:pPr>
        <w:pStyle w:val="Heading1"/>
      </w:pPr>
      <w:r w:rsidRPr="00431CCE">
        <w:t>Abstract</w:t>
      </w:r>
    </w:p>
    <w:p w14:paraId="4F6F931E" w14:textId="750E178F" w:rsidR="005F2448" w:rsidRDefault="009821C8" w:rsidP="008C17FA">
      <w:pPr>
        <w:spacing w:after="100"/>
      </w:pPr>
      <w:r w:rsidRPr="00431CCE">
        <w:t xml:space="preserve">The remanufacturing and </w:t>
      </w:r>
      <w:r>
        <w:t>reusing of</w:t>
      </w:r>
      <w:r w:rsidRPr="00431CCE">
        <w:t xml:space="preserve"> printed circuit boards (PCBs) is an important component of the circular economy. Current practices on the remanufacturing floor employ several manual processing steps, including identification of the PCB type, localization and degradation assessment of various components, and keying data entries into the system.  The repetitive nature of the manual processing steps places a heavy burden on technicians, who tire, make mistakes, and introduce subjectivity into the assessment process. Furthermore, these tedious tasks make employees unhappy, which leads to high turnover. Machine learning has become state-of-the-art for automating inspection tasks but </w:t>
      </w:r>
      <w:r w:rsidR="000115E6">
        <w:t xml:space="preserve">typically </w:t>
      </w:r>
      <w:r w:rsidRPr="00431CCE">
        <w:t xml:space="preserve">requires a large amount of labeled data.  We describe the process of </w:t>
      </w:r>
      <w:r>
        <w:t>introducing</w:t>
      </w:r>
      <w:r w:rsidRPr="00431CCE">
        <w:t xml:space="preserve"> machine learning and computer v</w:t>
      </w:r>
      <w:r>
        <w:t xml:space="preserve">ision for two tasks associated with </w:t>
      </w:r>
      <w:r w:rsidRPr="00431CCE">
        <w:t xml:space="preserve">the remanufacturing process: </w:t>
      </w:r>
      <w:r>
        <w:t xml:space="preserve">1) </w:t>
      </w:r>
      <w:r w:rsidRPr="00431CCE">
        <w:t xml:space="preserve">part number identification </w:t>
      </w:r>
      <w:r>
        <w:t>and 2) localization of components with</w:t>
      </w:r>
      <w:r w:rsidRPr="00431CCE">
        <w:t xml:space="preserve"> </w:t>
      </w:r>
      <w:r>
        <w:t xml:space="preserve">an </w:t>
      </w:r>
      <w:r w:rsidRPr="00431CCE">
        <w:t>assessment of their degradation.  The components selected for the visual inspection were light-emitting diodes (LEDs) because the traditional assessment was based on manual visual inspection.</w:t>
      </w:r>
      <w:r w:rsidR="00841679">
        <w:t xml:space="preserve"> </w:t>
      </w:r>
      <w:r w:rsidRPr="00431CCE">
        <w:t xml:space="preserve">The solution incorporated commercially-available solutions, newly-trained models, </w:t>
      </w:r>
      <w:r>
        <w:t>and</w:t>
      </w:r>
      <w:r w:rsidRPr="00431CCE">
        <w:t xml:space="preserve"> novel approaches for relaxing requirements for machine learning development, all integrated into one development environment.  Specifically, the part-number identification solution leveraged </w:t>
      </w:r>
      <w:r>
        <w:t>the Google Cloud Vision API</w:t>
      </w:r>
      <w:r w:rsidRPr="00431CCE">
        <w:t xml:space="preserve"> for extracting character strings from images</w:t>
      </w:r>
      <w:r>
        <w:t>. The solution for</w:t>
      </w:r>
      <w:r w:rsidRPr="00713EC7">
        <w:t xml:space="preserve"> the degradation assessment involved two steps, localizing components and classifying their health. The</w:t>
      </w:r>
      <w:r>
        <w:t xml:space="preserve"> localization of components used</w:t>
      </w:r>
      <w:r w:rsidRPr="00713EC7">
        <w:t xml:space="preserve"> a novel approach that employed classical, deterministic image processing and machine learning. </w:t>
      </w:r>
      <w:r>
        <w:t>The localized LED sub-images were</w:t>
      </w:r>
      <w:r w:rsidRPr="00713EC7">
        <w:t xml:space="preserve"> classified </w:t>
      </w:r>
      <w:r>
        <w:t>using</w:t>
      </w:r>
      <w:r w:rsidRPr="00713EC7">
        <w:t xml:space="preserve"> </w:t>
      </w:r>
      <w:r>
        <w:t>a custom-</w:t>
      </w:r>
      <w:r w:rsidRPr="00713EC7">
        <w:t>trained deep</w:t>
      </w:r>
      <w:r>
        <w:t>-</w:t>
      </w:r>
      <w:r w:rsidRPr="00713EC7">
        <w:t>learning model</w:t>
      </w:r>
      <w:r>
        <w:t>.</w:t>
      </w:r>
      <w:r w:rsidRPr="00431CCE">
        <w:t xml:space="preserve"> </w:t>
      </w:r>
      <w:r>
        <w:t xml:space="preserve">Because labeling can also be time-consuming and expensive, we propose a localization scheme that leverages the efficacy of deep learning and significantly reduces the time required to label a dataset. </w:t>
      </w:r>
      <w:r w:rsidRPr="00431CCE">
        <w:t xml:space="preserve">LED localization and assessment performance </w:t>
      </w:r>
      <w:r>
        <w:t>showed a better than 97</w:t>
      </w:r>
      <w:r w:rsidRPr="00431CCE">
        <w:t xml:space="preserve">% </w:t>
      </w:r>
      <w:r>
        <w:t>detection rate</w:t>
      </w:r>
      <w:r w:rsidRPr="00431CCE">
        <w:t xml:space="preserve"> on the validation data for a specific PCB</w:t>
      </w:r>
      <w:r>
        <w:t xml:space="preserve"> when the false detection rate was held below 5%</w:t>
      </w:r>
      <w:r w:rsidRPr="00431CCE">
        <w:t xml:space="preserve">. In addition to software development, we explored and </w:t>
      </w:r>
      <w:r>
        <w:t>discussed</w:t>
      </w:r>
      <w:r w:rsidRPr="00431CCE">
        <w:t xml:space="preserve"> trade-offs </w:t>
      </w:r>
      <w:r>
        <w:t>related to</w:t>
      </w:r>
      <w:r w:rsidRPr="00431CCE">
        <w:t xml:space="preserve"> different options for image captures, industrial cameras, and smart devices relative to the use of the captured images.</w:t>
      </w:r>
    </w:p>
    <w:p w14:paraId="066BCA28" w14:textId="58958580" w:rsidR="005F2448" w:rsidRDefault="005F2448" w:rsidP="005F2448">
      <w:pPr>
        <w:pStyle w:val="Heading1"/>
      </w:pPr>
      <w:r>
        <w:t xml:space="preserve">Introduction </w:t>
      </w:r>
    </w:p>
    <w:p w14:paraId="2105679D" w14:textId="57DD055A" w:rsidR="00D735A8" w:rsidRDefault="00166B6A" w:rsidP="008D1D71">
      <w:r>
        <w:rPr>
          <w:i/>
        </w:rPr>
        <w:t xml:space="preserve">Cores </w:t>
      </w:r>
      <w:r>
        <w:t xml:space="preserve">and </w:t>
      </w:r>
      <w:r>
        <w:rPr>
          <w:i/>
        </w:rPr>
        <w:t>product returns</w:t>
      </w:r>
      <w:r>
        <w:t xml:space="preserve"> arrive on the manufacturing floor randomly, under unknown conditions. The sorting and </w:t>
      </w:r>
      <w:r w:rsidR="002A082E">
        <w:t>handling</w:t>
      </w:r>
      <w:r>
        <w:t xml:space="preserve"> of these cores require flexible processes, which</w:t>
      </w:r>
      <w:r w:rsidR="002A082E">
        <w:t xml:space="preserve"> currently</w:t>
      </w:r>
      <w:r>
        <w:t xml:space="preserve"> depend on manual labor.  Moreover, the variation of products </w:t>
      </w:r>
      <w:r w:rsidR="002A082E">
        <w:t>is</w:t>
      </w:r>
      <w:r>
        <w:t xml:space="preserve"> high, </w:t>
      </w:r>
      <w:r w:rsidR="00D735A8">
        <w:t>often featuring</w:t>
      </w:r>
      <w:r>
        <w:t xml:space="preserve"> tens of thousands of </w:t>
      </w:r>
      <w:r w:rsidR="002A082E">
        <w:t>classes of</w:t>
      </w:r>
      <w:r>
        <w:t xml:space="preserve"> parts</w:t>
      </w:r>
      <w:r w:rsidR="00D735A8">
        <w:t xml:space="preserve"> that must be</w:t>
      </w:r>
      <w:r>
        <w:t xml:space="preserve"> identified and grouped by different applications and manufacturers.</w:t>
      </w:r>
      <w:r w:rsidR="003D7E8A">
        <w:t xml:space="preserve"> The receiving process starts with </w:t>
      </w:r>
      <w:r>
        <w:t xml:space="preserve">a manual </w:t>
      </w:r>
      <w:r w:rsidR="002A082E">
        <w:t>teardown identifying</w:t>
      </w:r>
      <w:r>
        <w:t xml:space="preserve"> </w:t>
      </w:r>
      <w:r w:rsidR="002A082E">
        <w:t xml:space="preserve">the </w:t>
      </w:r>
      <w:r>
        <w:t xml:space="preserve">core with </w:t>
      </w:r>
      <w:r w:rsidR="002A082E">
        <w:t>a</w:t>
      </w:r>
      <w:r>
        <w:t xml:space="preserve"> </w:t>
      </w:r>
      <w:r w:rsidR="000115E6" w:rsidRPr="000115E6">
        <w:rPr>
          <w:i/>
        </w:rPr>
        <w:t>part number</w:t>
      </w:r>
      <w:r w:rsidR="000115E6">
        <w:t xml:space="preserve"> </w:t>
      </w:r>
      <w:r>
        <w:t>identifier.</w:t>
      </w:r>
      <w:r w:rsidR="003D7E8A">
        <w:t xml:space="preserve"> </w:t>
      </w:r>
      <w:r>
        <w:t xml:space="preserve">With a large inbound of core, </w:t>
      </w:r>
      <w:r w:rsidR="00943F92">
        <w:t xml:space="preserve">up to </w:t>
      </w:r>
      <w:r>
        <w:t xml:space="preserve">thousands of pieces per week, </w:t>
      </w:r>
      <w:r w:rsidR="00D735A8">
        <w:t>the sorting and receiving</w:t>
      </w:r>
      <w:r>
        <w:t xml:space="preserve"> </w:t>
      </w:r>
      <w:r w:rsidR="00D735A8">
        <w:t>require</w:t>
      </w:r>
      <w:r>
        <w:t xml:space="preserve"> speed, which </w:t>
      </w:r>
      <w:r w:rsidR="00D735A8">
        <w:t xml:space="preserve">often </w:t>
      </w:r>
      <w:r>
        <w:t>sacrifices</w:t>
      </w:r>
      <w:r w:rsidR="00D735A8">
        <w:t xml:space="preserve"> the accuracy of the manual condition assessment</w:t>
      </w:r>
      <w:r>
        <w:t>.</w:t>
      </w:r>
      <w:r w:rsidR="003D7E8A">
        <w:t xml:space="preserve"> </w:t>
      </w:r>
      <w:r w:rsidR="00D735A8">
        <w:t>Errors in condition assessment</w:t>
      </w:r>
      <w:r>
        <w:t xml:space="preserve"> create waste downstream</w:t>
      </w:r>
      <w:r w:rsidR="00E23801">
        <w:t xml:space="preserve"> because they</w:t>
      </w:r>
      <w:r w:rsidR="00D735A8">
        <w:t xml:space="preserve"> </w:t>
      </w:r>
      <w:r w:rsidR="00713EC7">
        <w:t>failed to</w:t>
      </w:r>
      <w:r w:rsidR="00D735A8">
        <w:t xml:space="preserve"> sort out</w:t>
      </w:r>
      <w:r>
        <w:t xml:space="preserve"> </w:t>
      </w:r>
      <w:r w:rsidR="00D735A8">
        <w:t>cores cost-prohibitive</w:t>
      </w:r>
      <w:r w:rsidR="00943F92">
        <w:t xml:space="preserve"> to</w:t>
      </w:r>
      <w:r w:rsidR="00D735A8">
        <w:t xml:space="preserve"> </w:t>
      </w:r>
      <w:r>
        <w:t>remanufactur</w:t>
      </w:r>
      <w:r w:rsidR="00943F92">
        <w:t>e</w:t>
      </w:r>
      <w:r>
        <w:t xml:space="preserve">. </w:t>
      </w:r>
      <w:r w:rsidR="00D735A8">
        <w:t>Moreover, f</w:t>
      </w:r>
      <w:r w:rsidR="002A082E">
        <w:t>ailure to identify unusable cores</w:t>
      </w:r>
      <w:r>
        <w:t xml:space="preserve"> wastes handling and storage capacity.</w:t>
      </w:r>
      <w:r w:rsidR="0032253C">
        <w:t xml:space="preserve"> </w:t>
      </w:r>
    </w:p>
    <w:p w14:paraId="3363A6C8" w14:textId="58E1ABE5" w:rsidR="00166B6A" w:rsidRDefault="00905505" w:rsidP="008D1D71">
      <w:pPr>
        <w:ind w:firstLine="720"/>
      </w:pPr>
      <w:r>
        <w:t>Training</w:t>
      </w:r>
      <w:r w:rsidR="00FB688C">
        <w:t xml:space="preserve"> </w:t>
      </w:r>
      <w:r w:rsidR="00166B6A">
        <w:t>technicians</w:t>
      </w:r>
      <w:r w:rsidR="000115E6">
        <w:t xml:space="preserve"> takes 4-8 weeks and</w:t>
      </w:r>
      <w:r w:rsidR="00166B6A">
        <w:t xml:space="preserve"> </w:t>
      </w:r>
      <w:r w:rsidR="000115E6">
        <w:t>includes</w:t>
      </w:r>
      <w:r w:rsidR="00166B6A">
        <w:t xml:space="preserve"> </w:t>
      </w:r>
      <w:r w:rsidR="00D735A8">
        <w:t>impart</w:t>
      </w:r>
      <w:r w:rsidR="000115E6">
        <w:t>ing</w:t>
      </w:r>
      <w:r w:rsidR="00943F92">
        <w:t xml:space="preserve"> the requisite domain knowledge,</w:t>
      </w:r>
      <w:r w:rsidR="000115E6">
        <w:t xml:space="preserve"> internalizing</w:t>
      </w:r>
      <w:r w:rsidR="00943F92">
        <w:t xml:space="preserve"> the knowledge, and</w:t>
      </w:r>
      <w:r w:rsidR="00D735A8">
        <w:t xml:space="preserve"> </w:t>
      </w:r>
      <w:r w:rsidR="000115E6">
        <w:t>practicing to attain</w:t>
      </w:r>
      <w:r w:rsidR="00D735A8">
        <w:t xml:space="preserve"> the necessary efficiency</w:t>
      </w:r>
      <w:r w:rsidR="00166B6A">
        <w:t>.</w:t>
      </w:r>
      <w:r w:rsidR="000115E6">
        <w:t xml:space="preserve"> </w:t>
      </w:r>
      <w:r w:rsidR="00D735A8">
        <w:t xml:space="preserve">However, monotonous tasks </w:t>
      </w:r>
      <w:r w:rsidR="00F10877">
        <w:t>lead to low</w:t>
      </w:r>
      <w:r w:rsidR="00713EC7">
        <w:t xml:space="preserve"> employee retention in core </w:t>
      </w:r>
      <w:r w:rsidR="00D735A8">
        <w:t xml:space="preserve">receiving. </w:t>
      </w:r>
      <w:r w:rsidR="00166B6A">
        <w:t xml:space="preserve">Business motivation to adopt </w:t>
      </w:r>
      <w:r w:rsidR="000115E6">
        <w:t>machine-learning-based automation</w:t>
      </w:r>
      <w:r w:rsidR="00166B6A">
        <w:t xml:space="preserve"> includes efficiency improvement, increased accuracy</w:t>
      </w:r>
      <w:r w:rsidR="00D735A8">
        <w:t>,</w:t>
      </w:r>
      <w:r w:rsidR="00166B6A">
        <w:t xml:space="preserve"> and a path </w:t>
      </w:r>
      <w:r w:rsidR="000115E6">
        <w:t>to expanded capabilities</w:t>
      </w:r>
      <w:r w:rsidR="00166B6A">
        <w:t>.</w:t>
      </w:r>
    </w:p>
    <w:p w14:paraId="36897A72" w14:textId="4BB5202D" w:rsidR="007C5D4E" w:rsidRDefault="00A77EBF" w:rsidP="00F71BF8">
      <w:pPr>
        <w:ind w:firstLine="720"/>
      </w:pPr>
      <w:r>
        <w:t xml:space="preserve">Analysis of </w:t>
      </w:r>
      <w:r>
        <w:rPr>
          <w:i/>
        </w:rPr>
        <w:t xml:space="preserve">light-emitting diode </w:t>
      </w:r>
      <w:r>
        <w:t xml:space="preserve">(LED) degradation from </w:t>
      </w:r>
      <w:r w:rsidR="00540523">
        <w:t xml:space="preserve">the </w:t>
      </w:r>
      <w:r w:rsidR="000D6731">
        <w:rPr>
          <w:i/>
        </w:rPr>
        <w:t xml:space="preserve">printed circuit board </w:t>
      </w:r>
      <w:r w:rsidR="000D6731">
        <w:t>(</w:t>
      </w:r>
      <w:r>
        <w:t>PCB</w:t>
      </w:r>
      <w:r w:rsidR="00A62C18">
        <w:t>)</w:t>
      </w:r>
      <w:r>
        <w:t xml:space="preserve"> images required two steps: 1) the localization of LED sub-images and 2) modeling degradation using the data of the sub-images. </w:t>
      </w:r>
      <w:r w:rsidR="00D1640E">
        <w:t xml:space="preserve">Two </w:t>
      </w:r>
      <w:r w:rsidR="00606929" w:rsidRPr="00606929">
        <w:t>widely used data-driven localization models</w:t>
      </w:r>
      <w:r w:rsidR="00D1640E">
        <w:t xml:space="preserve"> are </w:t>
      </w:r>
      <w:r w:rsidR="00D1640E">
        <w:rPr>
          <w:i/>
        </w:rPr>
        <w:t xml:space="preserve">you-only-look-once </w:t>
      </w:r>
      <w:r w:rsidR="00D1640E">
        <w:t>(YOLO) and</w:t>
      </w:r>
      <w:r w:rsidR="00971AD2">
        <w:t xml:space="preserve"> U-Net</w:t>
      </w:r>
      <w:r w:rsidR="00156771">
        <w:t xml:space="preserve">. </w:t>
      </w:r>
      <w:r w:rsidR="00F56349">
        <w:t xml:space="preserve">YOLO is a </w:t>
      </w:r>
      <w:r w:rsidR="00606929">
        <w:t>single-</w:t>
      </w:r>
      <w:r w:rsidR="00606929">
        <w:lastRenderedPageBreak/>
        <w:t>stage</w:t>
      </w:r>
      <w:r w:rsidR="00F56349">
        <w:t xml:space="preserve"> detector: it detects a bounding box and classifies the associated object </w:t>
      </w:r>
      <w:r w:rsidR="00540523">
        <w:t xml:space="preserve">in one shot </w:t>
      </w:r>
      <w:r w:rsidR="0069766F">
        <w:fldChar w:fldCharType="begin" w:fldLock="1"/>
      </w:r>
      <w:r w:rsidR="0069766F">
        <w:instrText>ADDIN CSL_CITATION {"citationItems":[{"id":"ITEM-1","itemData":{"author":[{"dropping-particle":"","family":"Diwan","given":"Tausif","non-dropping-particle":"","parse-names":false,"suffix":""},{"dropping-particle":"","family":"Anirudh","given":"G","non-dropping-particle":"","parse-names":false,"suffix":""},{"dropping-particle":"V","family":"Tembhurne","given":"Jitendra","non-dropping-particle":"","parse-names":false,"suffix":""}],"container-title":"Multimedia Tools and Applications","id":"ITEM-1","issued":{"date-parts":[["2022"]]},"page":"1-33","publisher":"Springer","title":"Object detection using YOLO: Challenges, architectural successors, datasets and applications","type":"article-journal"},"uris":["http://www.mendeley.com/documents/?uuid=98b9528b-059c-411c-8dcd-2bb4e18094d7"]}],"mendeley":{"formattedCitation":"(Diwan et al., 2022)","plainTextFormattedCitation":"(Diwan et al., 2022)","previouslyFormattedCitation":"(Diwan et al., 2022)"},"properties":{"noteIndex":0},"schema":"https://github.com/citation-style-language/schema/raw/master/csl-citation.json"}</w:instrText>
      </w:r>
      <w:r w:rsidR="0069766F">
        <w:fldChar w:fldCharType="separate"/>
      </w:r>
      <w:r w:rsidR="0069766F" w:rsidRPr="0069766F">
        <w:rPr>
          <w:noProof/>
        </w:rPr>
        <w:t>(Diwan et al., 2022)</w:t>
      </w:r>
      <w:r w:rsidR="0069766F">
        <w:fldChar w:fldCharType="end"/>
      </w:r>
      <w:r w:rsidR="00F56349">
        <w:t xml:space="preserve">. </w:t>
      </w:r>
      <w:r w:rsidR="000D6731">
        <w:t>YOLO has been continuously improving</w:t>
      </w:r>
      <w:r w:rsidR="003B1E27">
        <w:t xml:space="preserve"> over the last six</w:t>
      </w:r>
      <w:r w:rsidR="000D6731">
        <w:t xml:space="preserve"> years</w:t>
      </w:r>
      <w:r w:rsidR="003B1E27">
        <w:t xml:space="preserve"> </w:t>
      </w:r>
      <w:r w:rsidR="003336B7">
        <w:fldChar w:fldCharType="begin" w:fldLock="1"/>
      </w:r>
      <w:r w:rsidR="003336B7">
        <w:instrText>ADDIN CSL_CITATION {"citationItems":[{"id":"ITEM-1","itemData":{"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less likely to predict false positives on background. Finally, YOLO learns very general representations of objects. It outperforms other detection methods, including DPM and R-CNN, when generalizing from natural images to other domains like artwork.","author":[{"dropping-particle":"","family":"Redmon","given":"Joseph","non-dropping-particle":"","parse-names":false,"suffix":""},{"dropping-particle":"","family":"Divvala","given":"Santosh","non-dropping-particle":"","parse-names":false,"suffix":""},{"dropping-particle":"","family":"Girshick","given":"Ross","non-dropping-particle":"","parse-names":false,"suffix":""},{"dropping-particle":"","family":"Farhadi","given":"Ali","non-dropping-particle":"","parse-names":false,"suffix":""}],"id":"ITEM-1","issued":{"date-parts":[["2016"]]},"title":"You Only Look Once: Unified, Real-Time Object Detection","type":"report"},"uris":["http://www.mendeley.com/documents/?uuid=84960029-7288-34c3-8a24-6cae559714d0"]},{"id":"ITEM-2","itemData":{"abstract":"We introduce YOLO9000, a state-of-the-art, real-time object detection system that can detect over 9000 object categories. First we propose various improvements to the YOLO detection method, both novel and drawn from prior work. The improved model, YOLOv2, is state-of-the-art on standard detection tasks like PASCAL VOC and COCO. Using a novel, multi-scale training method the same YOLOv2 model can run at varying sizes, offering an easy tradeoff between speed and accuracy. At 67 FPS, YOLOv2 gets 76.8 mAP on VOC 2007. At 40 FPS, YOLOv2 gets 78.6 mAP, outperforming state-of-the-art methods like Faster R-CNN with ResNet and SSD while still running significantly faster. Finally we propose a method to jointly train on object detection and classification. Using this method we train YOLO9000 simultaneously on the COCO detection dataset and the ImageNet classification dataset. Our joint training allows YOLO9000 to predict detections for object classes that don't have labelled detection data. We validate our approach on the ImageNet detection task. YOLO9000 gets 19.7 mAP on the ImageNet detection validation set despite only having detection data for 44 of the 200 classes. On the 156 classes not in COCO, YOLO9000 gets 16.0 mAP. YOLO9000 predicts detections for more than 9000 different object categories, all in real-time.","author":[{"dropping-particle":"","family":"Redmon","given":"Joseph","non-dropping-particle":"","parse-names":false,"suffix":""},{"dropping-particle":"","family":"Farhadi","given":"Ali","non-dropping-particle":"","parse-names":false,"suffix":""}],"id":"ITEM-2","issued":{"date-parts":[["2017"]]},"page":"7263-7271","title":"YOLO9000: Better, Faster, Stronger","type":"article"},"uris":["http://www.mendeley.com/documents/?uuid=f7691151-dab6-3c53-95dd-0534bc7f558d"]},{"id":"ITEM-3","itemData":{"DOI":"10.48550/arxiv.1804.02767","abstract":"We present some updates to YOLO! We made a bunch of little design changes to\nmake it better. We also trained this new network that's pretty swell. It's a\nlittle bigger than last time but more accurate. It's still fast though, don't\nworry. At 320x320 YOLOv3 runs in 22 ms at 28.2 mAP, as accurate as SSD but\nthree times faster. When we look at the old .5 IOU mAP detection metric YOLOv3\nis quite good. It achieves 57.9 mAP@50 in 51 ms on a Titan X, compared to 57.5\nmAP@50 in 198 ms by RetinaNet, similar performance but 3.8x faster. As always,\nall the code is online at https://pjreddie.com/yolo/","author":[{"dropping-particle":"","family":"Redmon","given":"Joseph","non-dropping-particle":"","parse-names":false,"suffix":""},{"dropping-particle":"","family":"Farhadi","given":"Ali","non-dropping-particle":"","parse-names":false,"suffix":""}],"id":"ITEM-3","issued":{"date-parts":[["2018","4","8"]]},"title":"YOLOv3: An Incremental Improvement","type":"article-journal"},"uris":["http://www.mendeley.com/documents/?uuid=21f96de0-a7c5-3496-a0ec-93ec8e25342e"]},{"id":"ITEM-4","itemData":{"DOI":"10.48550/arxiv.2011.08036","ISBN":"9781665445092","ISSN":"10636919","abstract":"We show that the YOLOv4 object detection neural network based on the CSP\napproach, scales both up and down and is applicable to small and large networks\nwhile maintaining optimal speed and accuracy. We propose a network scaling\napproach that modifies not only the depth, width, resolution, but also\nstructure of the network. YOLOv4-large model achieves state-of-the-art results:\n55.5% AP (73.4% AP50) for the MS COCO dataset at a speed of ~16 FPS on Tesla\nV100, while with the test time augmentation, YOLOv4-large achieves 56.0% AP\n(73.3 AP50). To the best of our knowledge, this is currently the highest\naccuracy on the COCO dataset among any published work. The YOLOv4-tiny model\nachieves 22.0% AP (42.0% AP50) at a speed of 443 FPS on RTX 2080Ti, while by\nusing TensorRT, batch size = 4 and FP16-precision the YOLOv4-tiny achieves 1774\nFPS.","author":[{"dropping-particle":"","family":"Wang","given":"Chien Yao","non-dropping-particle":"","parse-names":false,"suffix":""},{"dropping-particle":"","family":"Bochkovskiy","given":"Alexey","non-dropping-particle":"","parse-names":false,"suffix":""},{"dropping-particle":"","family":"Liao","given":"Hong Yuan Mark","non-dropping-particle":"","parse-names":false,"suffix":""}],"container-title":"Proceedings of the IEEE Computer Society Conference on Computer Vision and Pattern Recognition","id":"ITEM-4","issued":{"date-parts":[["2020","11","16"]]},"page":"13024-13033","publisher":"IEEE Computer Society","title":"Scaled-YOLOv4: Scaling Cross Stage Partial Network","type":"article-journal"},"uris":["http://www.mendeley.com/documents/?uuid=e334dd0b-f65e-39d4-9f60-13dc7853b4b1"]},{"id":"ITEM-5","itemData":{"DOI":"10.48550/arxiv.2207.02696","abstract":"YOLOv7 surpasses all known object detectors in both speed and accuracy in the\nrange from 5 FPS to 160 FPS and has the highest accuracy 56.8% AP among all\nknown real-time object detectors with 30 FPS or higher on GPU V100. YOLOv7-E6\nobject detector (56 FPS V100, 55.9% AP) outperforms both transformer-based\ndetector SWIN-L Cascade-Mask R-CNN (9.2 FPS A100, 53.9% AP) by 509% in speed\nand 2% in accuracy, and convolutional-based detector ConvNeXt-XL Cascade-Mask\nR-CNN (8.6 FPS A100, 55.2% AP) by 551% in speed and 0.7% AP in accuracy, as\nwell as YOLOv7 outperforms: YOLOR, YOLOX, Scaled-YOLOv4, YOLOv5, DETR,\nDeformable DETR, DINO-5scale-R50, ViT-Adapter-B and many other object detectors\nin speed and accuracy. Moreover, we train YOLOv7 only on MS COCO dataset from\nscratch without using any other datasets or pre-trained weights. Source code is\nreleased in https://github.com/WongKinYiu/yolov7.","author":[{"dropping-particle":"","family":"Wang","given":"Chien-Yao","non-dropping-particle":"","parse-names":false,"suffix":""},{"dropping-particle":"","family":"Bochkovskiy","given":"Alexey","non-dropping-particle":"","parse-names":false,"suffix":""},{"dropping-particle":"","family":"Liao","given":"Hong-Yuan Mark","non-dropping-particle":"","parse-names":false,"suffix":""}],"id":"ITEM-5","issued":{"date-parts":[["2022","7","6"]]},"title":"YOLOv7: Trainable bag-of-freebies sets new state-of-the-art for real-time object detectors","type":"article-journal"},"uris":["http://www.mendeley.com/documents/?uuid=062e9e7b-dd05-3ddd-b2c0-7dffe8c1e29f"]}],"mendeley":{"formattedCitation":"(Redmon et al., 2016; Redmon &amp; Farhadi, 2017, 2018; C.-Y. Wang et al., 2022; C. Y. Wang et al., 2020)","plainTextFormattedCitation":"(Redmon et al., 2016; Redmon &amp; Farhadi, 2017, 2018; C.-Y. Wang et al., 2022; C. Y. Wang et al., 2020)","previouslyFormattedCitation":"(Redmon et al., 2016; Redmon &amp; Farhadi, 2017, 2018; C.-Y. Wang et al., 2022; C. Y. Wang et al., 2020)"},"properties":{"noteIndex":0},"schema":"https://github.com/citation-style-language/schema/raw/master/csl-citation.json"}</w:instrText>
      </w:r>
      <w:r w:rsidR="003336B7">
        <w:fldChar w:fldCharType="separate"/>
      </w:r>
      <w:r w:rsidR="003336B7" w:rsidRPr="003336B7">
        <w:rPr>
          <w:noProof/>
        </w:rPr>
        <w:t>(Redmon et al., 2016; Redmon &amp; Farhadi, 2017, 2018; C.-Y. Wang et al., 2022; C. Y. Wang et al., 2020)</w:t>
      </w:r>
      <w:r w:rsidR="003336B7">
        <w:fldChar w:fldCharType="end"/>
      </w:r>
      <w:r w:rsidR="003B1E27">
        <w:t xml:space="preserve"> </w:t>
      </w:r>
      <w:r w:rsidR="000D6731">
        <w:t xml:space="preserve">and has been successfully applied to </w:t>
      </w:r>
      <w:r w:rsidR="003B1E27">
        <w:t>detect</w:t>
      </w:r>
      <w:r w:rsidR="000D6731">
        <w:t xml:space="preserve"> </w:t>
      </w:r>
      <w:r w:rsidR="00540523">
        <w:t>electronic</w:t>
      </w:r>
      <w:r w:rsidR="00F10877">
        <w:t xml:space="preserve"> components on</w:t>
      </w:r>
      <w:r w:rsidR="000D6731">
        <w:t xml:space="preserve"> PCB</w:t>
      </w:r>
      <w:r w:rsidR="0069766F">
        <w:t xml:space="preserve">s </w:t>
      </w:r>
      <w:r w:rsidR="0069766F">
        <w:fldChar w:fldCharType="begin" w:fldLock="1"/>
      </w:r>
      <w:r w:rsidR="0069766F">
        <w:instrText>ADDIN CSL_CITATION {"citationItems":[{"id":"ITEM-1","itemData":{"DOI":"10.3390/APP9183750","ISSN":"2076-3417","abstract":"Target detection of electronic components on PCB (Printed circuit board) based on vision is the core technology for 3C (Computer, Communication and Consumer Electronics) manufacturing companies to achieve quality control and intelligent assembly of robots. However, the number of electronic components on PCB is large, and the shape is different. At present, the accuracy of the algorithm for detecting all electronic components is not high. This paper proposes an improved algorithm based on YOLO (you only look once) V3 (Version 3), which uses a real PCB picture and a virtual PCB picture with synthesized data as a joint training dataset, which greatly increases the recognizability of training electronic components and provides the greatest possibility for data enhancement. After analyzing the feature distribution of the five dimensionality-reduced output layers of Darknet-53 and the size distribution of the detection target, it is proposed to adjust the original three YOLO output layers to four YOLO output layers and generate 12 anchor boxes for electronic component detection. The experimental results show that the mean average precision (mAP) of the improved YOLO V3 algorithm can achieve 93.07%.","author":[{"dropping-particle":"","family":"Li","given":"Jing","non-dropping-particle":"","parse-names":false,"suffix":""},{"dropping-particle":"","family":"Gu","given":"Jinan","non-dropping-particle":"","parse-names":false,"suffix":""},{"dropping-particle":"","family":"Huang","given":"Zedong","non-dropping-particle":"","parse-names":false,"suffix":""},{"dropping-particle":"","family":"Wen","given":"Jia","non-dropping-particle":"","parse-names":false,"suffix":""}],"container-title":"Applied Sciences 2019, Vol. 9, Page 3750","id":"ITEM-1","issue":"18","issued":{"date-parts":[["2019","9","8"]]},"page":"3750","publisher":"Multidisciplinary Digital Publishing Institute","title":"Application Research of Improved YOLO V3 Algorithm in PCB Electronic Component Detection","type":"article-journal","volume":"9"},"uris":["http://www.mendeley.com/documents/?uuid=de3b43c1-3bec-3d76-a760-40357813dde4"]}],"mendeley":{"formattedCitation":"(Li et al., 2019)","plainTextFormattedCitation":"(Li et al., 2019)","previouslyFormattedCitation":"(Li et al., 2019)"},"properties":{"noteIndex":0},"schema":"https://github.com/citation-style-language/schema/raw/master/csl-citation.json"}</w:instrText>
      </w:r>
      <w:r w:rsidR="0069766F">
        <w:fldChar w:fldCharType="separate"/>
      </w:r>
      <w:r w:rsidR="0069766F" w:rsidRPr="0069766F">
        <w:rPr>
          <w:noProof/>
        </w:rPr>
        <w:t>(Li et al., 2019)</w:t>
      </w:r>
      <w:r w:rsidR="0069766F">
        <w:fldChar w:fldCharType="end"/>
      </w:r>
      <w:r w:rsidR="00606929">
        <w:t xml:space="preserve">. </w:t>
      </w:r>
      <w:r w:rsidR="004F1BDC">
        <w:t xml:space="preserve">However, </w:t>
      </w:r>
      <w:r w:rsidR="00606929">
        <w:t xml:space="preserve">YOLO’s bounding boxes are aligned with the image </w:t>
      </w:r>
      <w:r w:rsidR="00F206D5">
        <w:t>axes, which is a limitation for</w:t>
      </w:r>
      <w:r w:rsidR="00606929">
        <w:t xml:space="preserve"> LED detection because </w:t>
      </w:r>
      <w:r w:rsidR="004F1BDC">
        <w:t>PCB</w:t>
      </w:r>
      <w:r w:rsidR="00606929">
        <w:t xml:space="preserve"> layouts employ both </w:t>
      </w:r>
      <w:r w:rsidR="00F206D5">
        <w:t xml:space="preserve">aligned </w:t>
      </w:r>
      <w:r w:rsidR="00606929">
        <w:t>and</w:t>
      </w:r>
      <w:r w:rsidR="00F206D5">
        <w:t xml:space="preserve"> oblique</w:t>
      </w:r>
      <w:r w:rsidR="00606929">
        <w:t xml:space="preserve"> LEDs relative to the PCB</w:t>
      </w:r>
      <w:r w:rsidR="00F56349">
        <w:t>.</w:t>
      </w:r>
      <w:r w:rsidR="004F1BDC">
        <w:t xml:space="preserve"> </w:t>
      </w:r>
      <w:r w:rsidR="00967B4F">
        <w:t xml:space="preserve">A </w:t>
      </w:r>
      <w:r w:rsidR="004F1BDC">
        <w:t xml:space="preserve">YOLO-based solution for </w:t>
      </w:r>
      <w:r w:rsidR="00540523">
        <w:t>slanted</w:t>
      </w:r>
      <w:r w:rsidR="004F1BDC">
        <w:t xml:space="preserve"> bounding bo</w:t>
      </w:r>
      <w:r w:rsidR="00E46B85">
        <w:t xml:space="preserve">xes requires </w:t>
      </w:r>
      <w:r w:rsidR="00967B4F">
        <w:t xml:space="preserve">a post-processing step to standardize </w:t>
      </w:r>
      <w:r w:rsidR="008E1F3D">
        <w:t xml:space="preserve">the </w:t>
      </w:r>
      <w:r w:rsidR="00967B4F">
        <w:t xml:space="preserve">diode layout for the assessment model.  </w:t>
      </w:r>
      <w:r w:rsidR="00D1640E">
        <w:t>Initially developed for image segmentation of medical images, t</w:t>
      </w:r>
      <w:r w:rsidR="007064FA">
        <w:t xml:space="preserve">he U-Net model </w:t>
      </w:r>
      <w:r w:rsidR="007064FA">
        <w:fldChar w:fldCharType="begin" w:fldLock="1"/>
      </w:r>
      <w:r w:rsidR="00BB0BD1">
        <w:instrText>ADDIN CSL_CITATION {"citationItems":[{"id":"ITEM-1","itemData":{"ISBN":"978-3-319-24574-4","abstract":"There is large consent that successful training of deep networks requires many thousand annotated training samples. In this paper, we present a network and training strategy that relies on the strong use of data augmentation to use the available annotated samples more efficiently. The architecture consists of a contracting path to capture context and a symmetric expanding path that enables precise localization. We show that such a network can be trained end-to-end from very few images and outperforms the prior best method (a sliding-window convolutional network) on the ISBI challenge for segmentation of neuronal structures in electron microscopic stacks. Using the same network trained on transmitted light microscopy images (phase contrast and DIC) we won the ISBI cell tracking challenge 2015 in these categories by a large margin. Moreover, the network is fast. Segmentation of a 512x512 image takes less than a second on a recent GPU. The full implementation (based on Caffe) and the trained networks are available at http://lmb.informatik.uni-freiburg.de/people/ronneber/u-net.","author":[{"dropping-particle":"","family":"Ronneberger","given":"Olaf","non-dropping-particle":"","parse-names":false,"suffix":""},{"dropping-particle":"","family":"Fischer","given":"Philipp","non-dropping-particle":"","parse-names":false,"suffix":""},{"dropping-particle":"","family":"Brox","given":"Thomas","non-dropping-particle":"","parse-names":false,"suffix":""}],"container-title":"Medical Image Computing and Computer-Assisted Intervention -- MICCAI 2015","editor":[{"dropping-particle":"","family":"Navab","given":"Nassir","non-dropping-particle":"","parse-names":false,"suffix":""},{"dropping-particle":"","family":"Hornegger","given":"Joachim","non-dropping-particle":"","parse-names":false,"suffix":""},{"dropping-particle":"","family":"Wells","given":"William M","non-dropping-particle":"","parse-names":false,"suffix":""},{"dropping-particle":"","family":"Frangi","given":"Alejandro F","non-dropping-particle":"","parse-names":false,"suffix":""}],"id":"ITEM-1","issued":{"date-parts":[["2015"]]},"page":"234-241","publisher":"Springer International Publishing","publisher-place":"Cham","title":"U-Net: Convolutional Networks for Biomedical Image Segmentation","type":"paper-conference"},"uris":["http://www.mendeley.com/documents/?uuid=1289592f-d490-4f02-9f42-9fabdb4fcdc4"]}],"mendeley":{"formattedCitation":"(Ronneberger et al., 2015)","plainTextFormattedCitation":"(Ronneberger et al., 2015)","previouslyFormattedCitation":"(Ronneberger et al., 2015)"},"properties":{"noteIndex":0},"schema":"https://github.com/citation-style-language/schema/raw/master/csl-citation.json"}</w:instrText>
      </w:r>
      <w:r w:rsidR="007064FA">
        <w:fldChar w:fldCharType="separate"/>
      </w:r>
      <w:r w:rsidR="007064FA" w:rsidRPr="007064FA">
        <w:rPr>
          <w:noProof/>
        </w:rPr>
        <w:t>(Ronneberger et al., 2015)</w:t>
      </w:r>
      <w:r w:rsidR="007064FA">
        <w:fldChar w:fldCharType="end"/>
      </w:r>
      <w:r w:rsidR="007064FA">
        <w:t xml:space="preserve"> </w:t>
      </w:r>
      <w:r w:rsidR="000D6731">
        <w:t xml:space="preserve">and </w:t>
      </w:r>
      <w:r w:rsidR="00707D8E">
        <w:t xml:space="preserve">its variants </w:t>
      </w:r>
      <w:r w:rsidR="00707D8E">
        <w:fldChar w:fldCharType="begin" w:fldLock="1"/>
      </w:r>
      <w:r w:rsidR="000D6731">
        <w:instrText>ADDIN CSL_CITATION {"citationItems":[{"id":"ITEM-1","itemData":{"author":[{"dropping-particle":"","family":"Siddique","given":"Nahian","non-dropping-particle":"","parse-names":false,"suffix":""},{"dropping-particle":"","family":"Paheding","given":"Sidike","non-dropping-particle":"","parse-names":false,"suffix":""},{"dropping-particle":"","family":"Elkin","given":"Colin P","non-dropping-particle":"","parse-names":false,"suffix":""},{"dropping-particle":"","family":"Devabhaktuni","given":"Vijay","non-dropping-particle":"","parse-names":false,"suffix":""}],"container-title":"Ieee Access","id":"ITEM-1","issued":{"date-parts":[["2021"]]},"page":"82031-82057","publisher":"IEEE","title":"U-net and its variants for medical image segmentation: A review of theory and applications","type":"article-journal","volume":"9"},"uris":["http://www.mendeley.com/documents/?uuid=2a53c021-010c-4d71-a364-77bab0fb65a7"]},{"id":"ITEM-2","itemData":{"author":[{"dropping-particle":"","family":"Du","given":"Getao","non-dropping-particle":"","parse-names":false,"suffix":""},{"dropping-particle":"","family":"Cao","given":"Xu","non-dropping-particle":"","parse-names":false,"suffix":""},{"dropping-particle":"","family":"Liang","given":"Jimin","non-dropping-particle":"","parse-names":false,"suffix":""},{"dropping-particle":"","family":"Chen","given":"Xueli","non-dropping-particle":"","parse-names":false,"suffix":""},{"dropping-particle":"","family":"Zhan","given":"Yonghua","non-dropping-particle":"","parse-names":false,"suffix":""}],"container-title":"Journal of Imaging Science and Technology","id":"ITEM-2","issued":{"date-parts":[["2020"]]},"page":"1-12","publisher":"Society for Imaging Science and Technology","title":"Medical image segmentation based on u-net: A review","type":"article-journal","volume":"64"},"uris":["http://www.mendeley.com/documents/?uuid=0b6995fe-43e8-4b73-b30c-13edd86a61ab"]}],"mendeley":{"formattedCitation":"(Du et al., 2020; Siddique et al., 2021)","plainTextFormattedCitation":"(Du et al., 2020; Siddique et al., 2021)","previouslyFormattedCitation":"(Du et al., 2020; Siddique et al., 2021)"},"properties":{"noteIndex":0},"schema":"https://github.com/citation-style-language/schema/raw/master/csl-citation.json"}</w:instrText>
      </w:r>
      <w:r w:rsidR="00707D8E">
        <w:fldChar w:fldCharType="separate"/>
      </w:r>
      <w:r w:rsidR="00707D8E" w:rsidRPr="00707D8E">
        <w:rPr>
          <w:noProof/>
        </w:rPr>
        <w:t>(Du et al., 2020; Siddique et al., 2021)</w:t>
      </w:r>
      <w:r w:rsidR="00707D8E">
        <w:fldChar w:fldCharType="end"/>
      </w:r>
      <w:r w:rsidR="00707D8E">
        <w:t xml:space="preserve"> have</w:t>
      </w:r>
      <w:r w:rsidR="00D1640E">
        <w:t xml:space="preserve"> been successfully deployed in </w:t>
      </w:r>
      <w:r w:rsidR="000D6731">
        <w:t xml:space="preserve">other fields, e.g., crack detection </w:t>
      </w:r>
      <w:r w:rsidR="000D6731">
        <w:fldChar w:fldCharType="begin" w:fldLock="1"/>
      </w:r>
      <w:r w:rsidR="003B1E27">
        <w:instrText>ADDIN CSL_CITATION {"citationItems":[{"id":"ITEM-1","itemData":{"author":[{"dropping-particle":"","family":"Cheng","given":"Jierong","non-dropping-particle":"","parse-names":false,"suffix":""},{"dropping-particle":"","family":"Xiong","given":"Wei","non-dropping-particle":"","parse-names":false,"suffix":""},{"dropping-particle":"","family":"Chen","given":"Wenyu","non-dropping-particle":"","parse-names":false,"suffix":""},{"dropping-particle":"","family":"Gu","given":"Ying","non-dropping-particle":"","parse-names":false,"suffix":""},{"dropping-particle":"","family":"Li","given":"Yusha","non-dropping-particle":"","parse-names":false,"suffix":""}],"container-title":"TENCON 2018-2018 IEEE region 10 conference","id":"ITEM-1","issued":{"date-parts":[["2018"]]},"page":"462-466","title":"Pixel-level crack detection using U-net","type":"paper-conference"},"uris":["http://www.mendeley.com/documents/?uuid=55570425-0907-4182-bf19-987b6c59a12a"]},{"id":"ITEM-2","itemData":{"author":[{"dropping-particle":"","family":"Liu","given":"Zhenqing","non-dropping-particle":"","parse-names":false,"suffix":""},{"dropping-particle":"","family":"Cao","given":"Yiwen","non-dropping-particle":"","parse-names":false,"suffix":""},{"dropping-particle":"","family":"Wang","given":"Yize","non-dropping-particle":"","parse-names":false,"suffix":""},{"dropping-particle":"","family":"Wang","given":"Wei","non-dropping-particle":"","parse-names":false,"suffix":""}],"container-title":"Automation in Construction","id":"ITEM-2","issued":{"date-parts":[["2019"]]},"page":"129-139","publisher":"Elsevier","title":"Computer vision-based concrete crack detection using U-net fully convolutional networks","type":"article-journal","volume":"104"},"uris":["http://www.mendeley.com/documents/?uuid=ccb58e30-aabb-4604-9163-957968ec4f32"]},{"id":"ITEM-3","itemData":{"author":[{"dropping-particle":"","family":"Hsieh","given":"Yung-An","non-dropping-particle":"","parse-names":false,"suffix":""},{"dropping-particle":"","family":"Tsai","given":"Yichang James","non-dropping-particle":"","parse-names":false,"suffix":""}],"container-title":"Journal of Computing in Civil Engineering","id":"ITEM-3","issue":"5","issued":{"date-parts":[["2020"]]},"page":"4020038","publisher":"American Society of Civil Engineers","title":"Machine learning for crack detection: Review and model performance comparison","type":"article-journal","volume":"34"},"uris":["http://www.mendeley.com/documents/?uuid=ad8f3a12-c61e-422f-b298-d738c24be5c9"]}],"mendeley":{"formattedCitation":"(Cheng et al., 2018; Hsieh &amp; Tsai, 2020; Liu et al., 2019)","plainTextFormattedCitation":"(Cheng et al., 2018; Hsieh &amp; Tsai, 2020; Liu et al., 2019)","previouslyFormattedCitation":"(Cheng et al., 2018; Hsieh &amp; Tsai, 2020; Liu et al., 2019)"},"properties":{"noteIndex":0},"schema":"https://github.com/citation-style-language/schema/raw/master/csl-citation.json"}</w:instrText>
      </w:r>
      <w:r w:rsidR="000D6731">
        <w:fldChar w:fldCharType="separate"/>
      </w:r>
      <w:r w:rsidR="000D6731" w:rsidRPr="000D6731">
        <w:rPr>
          <w:noProof/>
        </w:rPr>
        <w:t>(Cheng et al., 2018; Hsieh &amp; Tsai, 2020; Liu et al., 2019)</w:t>
      </w:r>
      <w:r w:rsidR="000D6731">
        <w:fldChar w:fldCharType="end"/>
      </w:r>
      <w:r w:rsidR="000D6731">
        <w:t>.</w:t>
      </w:r>
      <w:r w:rsidR="007064FA">
        <w:t xml:space="preserve"> </w:t>
      </w:r>
      <w:r w:rsidR="007C5D4E">
        <w:t xml:space="preserve">Machine learning models like U-Net typically require large training datasets to learn. </w:t>
      </w:r>
      <w:r w:rsidR="00943F92">
        <w:t xml:space="preserve">To train U-Net for diode localization, every diode on the PCBs must be labeled with bounding box locations. This is a highly time-consuming process, as there can be over a hundred diodes on each board and dozens of boards in the training set. </w:t>
      </w:r>
      <w:r w:rsidR="00F56349">
        <w:t xml:space="preserve"> </w:t>
      </w:r>
    </w:p>
    <w:p w14:paraId="19D3F1CF" w14:textId="547B50A7" w:rsidR="00F206D5" w:rsidRDefault="00D1640E" w:rsidP="004F1BDC">
      <w:pPr>
        <w:ind w:firstLine="720"/>
      </w:pPr>
      <w:r>
        <w:t xml:space="preserve">In addition to purely data-driven methods, classical </w:t>
      </w:r>
      <w:r w:rsidR="00C92EB2">
        <w:t>image-processing</w:t>
      </w:r>
      <w:r>
        <w:t xml:space="preserve"> </w:t>
      </w:r>
      <w:r w:rsidR="004F1BDC">
        <w:t>approaches</w:t>
      </w:r>
      <w:r w:rsidR="000E6AEB">
        <w:t xml:space="preserve"> </w:t>
      </w:r>
      <w:r w:rsidR="000E6AEB">
        <w:fldChar w:fldCharType="begin" w:fldLock="1"/>
      </w:r>
      <w:r w:rsidR="00400AE9">
        <w:instrText>ADDIN CSL_CITATION {"citationItems":[{"id":"ITEM-1","itemData":{"author":[{"dropping-particle":"","family":"Gonzalez","given":"Rafael","non-dropping-particle":"","parse-names":false,"suffix":""},{"dropping-particle":"","family":"Wood","given":"Richard","non-dropping-particle":"","parse-names":false,"suffix":""}],"edition":"4th","id":"ITEM-1","issued":{"date-parts":[["2017"]]},"publisher":"Pearson","title":"Digital Image Processing","type":"book"},"uris":["http://www.mendeley.com/documents/?uuid=a648dbcc-27a3-4ae1-bfe5-5338a01114aa"]}],"mendeley":{"formattedCitation":"(Gonzalez &amp; Wood, 2017)","plainTextFormattedCitation":"(Gonzalez &amp; Wood, 2017)","previouslyFormattedCitation":"(Gonzalez &amp; Wood, 2017)"},"properties":{"noteIndex":0},"schema":"https://github.com/citation-style-language/schema/raw/master/csl-citation.json"}</w:instrText>
      </w:r>
      <w:r w:rsidR="000E6AEB">
        <w:fldChar w:fldCharType="separate"/>
      </w:r>
      <w:r w:rsidR="00967B4F" w:rsidRPr="00967B4F">
        <w:rPr>
          <w:noProof/>
        </w:rPr>
        <w:t>(Gonzalez &amp; Wood, 2017)</w:t>
      </w:r>
      <w:r w:rsidR="000E6AEB">
        <w:fldChar w:fldCharType="end"/>
      </w:r>
      <w:r w:rsidR="004F1BDC">
        <w:t xml:space="preserve"> provide</w:t>
      </w:r>
      <w:r>
        <w:t xml:space="preserve"> </w:t>
      </w:r>
      <w:r w:rsidR="00C92EB2">
        <w:t>significant</w:t>
      </w:r>
      <w:r>
        <w:t xml:space="preserve"> </w:t>
      </w:r>
      <w:r w:rsidR="00C92EB2">
        <w:t>value in developing practical computer-vision solutions</w:t>
      </w:r>
      <w:r>
        <w:t>. For example, i</w:t>
      </w:r>
      <w:r w:rsidR="00971AD2">
        <w:t xml:space="preserve">mage registration is the task of transforming one image's coordinate system </w:t>
      </w:r>
      <w:r>
        <w:t>into</w:t>
      </w:r>
      <w:r w:rsidR="00971AD2">
        <w:t xml:space="preserve"> another. It is necessary for computer vision tasks such as </w:t>
      </w:r>
      <w:r w:rsidR="00971AD2" w:rsidRPr="00A570CA">
        <w:rPr>
          <w:i/>
        </w:rPr>
        <w:t>simultaneous localization and mapping</w:t>
      </w:r>
      <w:r w:rsidR="00971AD2">
        <w:t xml:space="preserve"> (SLAM) </w:t>
      </w:r>
      <w:r w:rsidR="00971AD2">
        <w:fldChar w:fldCharType="begin" w:fldLock="1"/>
      </w:r>
      <w:r w:rsidR="00971AD2">
        <w:instrText>ADDIN CSL_CITATION {"citationItems":[{"id":"ITEM-1","itemData":{"DOI":"10.1109/MRA.2006.1638022","ISSN":"10709932","author":[{"dropping-particle":"","family":"Durrant-Whyte","given":"Hugh","non-dropping-particle":"","parse-names":false,"suffix":""},{"dropping-particle":"","family":"Bailey","given":"Tim","non-dropping-particle":"","parse-names":false,"suffix":""}],"container-title":"IEEE Robotics and Automation Magazine","id":"ITEM-1","issue":"2","issued":{"date-parts":[["2006","6"]]},"page":"99-108","title":"Simultaneous localization and mapping: Part I","type":"article-journal","volume":"13"},"uris":["http://www.mendeley.com/documents/?uuid=ee0f09a8-841a-32db-8a97-9a87ef0213cd"]},{"id":"ITEM-2","itemData":{"DOI":"10.1109/MRA.2006.1678144","ISSN":"10709932","author":[{"dropping-particle":"","family":"Bailey","given":"Tim","non-dropping-particle":"","parse-names":false,"suffix":""},{"dropping-particle":"","family":"Durrant-Whyte","given":"Hugh","non-dropping-particle":"","parse-names":false,"suffix":""}],"container-title":"IEEE Robotics and Automation Magazine","id":"ITEM-2","issue":"3","issued":{"date-parts":[["2006","9"]]},"page":"108-117","title":"Simultaneous localization and mapping (SLAM): Part II","type":"article-journal","volume":"13"},"uris":["http://www.mendeley.com/documents/?uuid=ca1cec4e-b4ec-39d8-a7ea-4957b3ae9072"]}],"mendeley":{"formattedCitation":"(Bailey &amp; Durrant-Whyte, 2006; Durrant-Whyte &amp; Bailey, 2006)","plainTextFormattedCitation":"(Bailey &amp; Durrant-Whyte, 2006; Durrant-Whyte &amp; Bailey, 2006)","previouslyFormattedCitation":"(Bailey &amp; Durrant-Whyte, 2006; Durrant-Whyte &amp; Bailey, 2006)"},"properties":{"noteIndex":0},"schema":"https://github.com/citation-style-language/schema/raw/master/csl-citation.json"}</w:instrText>
      </w:r>
      <w:r w:rsidR="00971AD2">
        <w:fldChar w:fldCharType="separate"/>
      </w:r>
      <w:r w:rsidR="00971AD2" w:rsidRPr="009900F6">
        <w:rPr>
          <w:noProof/>
        </w:rPr>
        <w:t>(Bailey &amp; Durrant-Whyte, 2006; Durrant-Whyte &amp; Bailey, 2006)</w:t>
      </w:r>
      <w:r w:rsidR="00971AD2">
        <w:fldChar w:fldCharType="end"/>
      </w:r>
      <w:r w:rsidR="00971AD2">
        <w:t xml:space="preserve">, panoramic stitching </w:t>
      </w:r>
      <w:r w:rsidR="00971AD2">
        <w:fldChar w:fldCharType="begin" w:fldLock="1"/>
      </w:r>
      <w:r w:rsidR="00C92EB2">
        <w:instrText>ADDIN CSL_CITATION {"citationItems":[{"id":"ITEM-1","itemData":{"DOI":"10.1007/S11263-006-0002-3/METRICS","ISSN":"09205691","abstract":"This paper concerns the problem of fully automated panoramic image stitching. Though the 1D problem (single axis of rotation) is well studied, 2D or multi-row stitching is more difficult. Previous approaches have used human input or restrictions on the image sequence in order to establish matching images. In this work, we formulate stitching as a multi-image matching problem, and use invariant local features to find matches between all of the images. Because of this our method is insensitive to the ordering, orientation, scale and illumination of the input images. It is also insensitive to noise images that are not part of a panorama, and can recognise multiple panoramas in an unordered image dataset. In addition to providing more detail, this paper extends our previous work in the area (Brown and Lowe, 2003) by introducing gain compensation and automatic straightening steps. © 2007 Springer Science+Business Media, LLC.","author":[{"dropping-particle":"","family":"Brown","given":"Matthew","non-dropping-particle":"","parse-names":false,"suffix":""},{"dropping-particle":"","family":"Lowe","given":"David G.","non-dropping-particle":"","parse-names":false,"suffix":""}],"container-title":"International Journal of Computer Vision","id":"ITEM-1","issue":"1","issued":{"date-parts":[["2007","8","19"]]},"page":"59-73","publisher":"Springer","title":"Automatic panoramic image stitching using invariant features","type":"article-journal","volume":"74"},"uris":["http://www.mendeley.com/documents/?uuid=9c3b1e8c-7542-3d6a-98fc-d2feac066949"]}],"mendeley":{"formattedCitation":"(Brown &amp; Lowe, 2007)","plainTextFormattedCitation":"(Brown &amp; Lowe, 2007)","previouslyFormattedCitation":"(Brown &amp; Lowe, 2007)"},"properties":{"noteIndex":0},"schema":"https://github.com/citation-style-language/schema/raw/master/csl-citation.json"}</w:instrText>
      </w:r>
      <w:r w:rsidR="00971AD2">
        <w:fldChar w:fldCharType="separate"/>
      </w:r>
      <w:r w:rsidR="00971AD2" w:rsidRPr="00156771">
        <w:rPr>
          <w:noProof/>
        </w:rPr>
        <w:t>(Brown &amp; Lowe, 2007)</w:t>
      </w:r>
      <w:r w:rsidR="00971AD2">
        <w:fldChar w:fldCharType="end"/>
      </w:r>
      <w:r w:rsidR="00971AD2">
        <w:t>, and image alignment</w:t>
      </w:r>
      <w:r w:rsidR="00C92EB2">
        <w:t xml:space="preserve"> </w:t>
      </w:r>
      <w:r w:rsidR="00C92EB2">
        <w:fldChar w:fldCharType="begin" w:fldLock="1"/>
      </w:r>
      <w:r w:rsidR="00E46B85">
        <w:instrText>ADDIN CSL_CITATION {"citationItems":[{"id":"ITEM-1","itemData":{"DOI":"10.1561/0600000009","ISBN":"1933019042","ISSN":"1572-2740","abstract":"Image Alignment and Stitching: A Tutorial","author":[{"dropping-particle":"","family":"Szeliski","given":"Richard","non-dropping-particle":"","parse-names":false,"suffix":""}],"container-title":"Foundations and Trends® in Computer Graphics and Vision","id":"ITEM-1","issue":"1","issued":{"date-parts":[["2007"]]},"page":"1-104","publisher":"Now Publishers, Inc.","title":"Image Alignment and Stitching: A Tutorial","type":"article-journal","volume":"2"},"uris":["http://www.mendeley.com/documents/?uuid=db8a026e-fb1c-361b-999d-513ffc9fda1c"]}],"mendeley":{"formattedCitation":"(Szeliski, 2007)","plainTextFormattedCitation":"(Szeliski, 2007)","previouslyFormattedCitation":"(Szeliski, 2007)"},"properties":{"noteIndex":0},"schema":"https://github.com/citation-style-language/schema/raw/master/csl-citation.json"}</w:instrText>
      </w:r>
      <w:r w:rsidR="00C92EB2">
        <w:fldChar w:fldCharType="separate"/>
      </w:r>
      <w:r w:rsidR="00C92EB2" w:rsidRPr="00C92EB2">
        <w:rPr>
          <w:noProof/>
        </w:rPr>
        <w:t>(Szeliski, 2007)</w:t>
      </w:r>
      <w:r w:rsidR="00C92EB2">
        <w:fldChar w:fldCharType="end"/>
      </w:r>
      <w:r w:rsidR="00971AD2">
        <w:t xml:space="preserve">. </w:t>
      </w:r>
    </w:p>
    <w:p w14:paraId="563D770B" w14:textId="532B501D" w:rsidR="00872626" w:rsidRDefault="004F1BDC" w:rsidP="00872626">
      <w:pPr>
        <w:spacing w:line="240" w:lineRule="auto"/>
        <w:ind w:firstLine="720"/>
      </w:pPr>
      <w:r w:rsidRPr="00A570CA">
        <w:t xml:space="preserve">Feature detection is the task of </w:t>
      </w:r>
      <w:r w:rsidR="00F206D5">
        <w:t>localizing features in an image</w:t>
      </w:r>
      <w:r w:rsidRPr="00A570CA">
        <w:t xml:space="preserve">. A feature can be thought of as a point of interest. Features that let us recognize human faces are eyes, skin, hair, etc. </w:t>
      </w:r>
      <w:r w:rsidR="00943F92">
        <w:t xml:space="preserve">After features are localized, </w:t>
      </w:r>
      <w:r w:rsidR="008148A6">
        <w:t xml:space="preserve">a </w:t>
      </w:r>
      <w:r w:rsidR="00943F92">
        <w:t xml:space="preserve">feature description is required to assign a numerical representation. </w:t>
      </w:r>
      <w:r>
        <w:t>Good</w:t>
      </w:r>
      <w:r w:rsidRPr="00A570CA">
        <w:t xml:space="preserve"> features should not change under perspective or illumination changes and should be well localized. Several </w:t>
      </w:r>
      <w:r>
        <w:t>open-source</w:t>
      </w:r>
      <w:r w:rsidRPr="00A570CA">
        <w:t xml:space="preserve"> or expired</w:t>
      </w:r>
      <w:r w:rsidR="00F206D5">
        <w:t>-</w:t>
      </w:r>
      <w:r w:rsidRPr="00A570CA">
        <w:t xml:space="preserve">patented algorithms are successful in doing so. SIFT </w:t>
      </w:r>
      <w:r>
        <w:fldChar w:fldCharType="begin" w:fldLock="1"/>
      </w:r>
      <w:r>
        <w:instrText>ADDIN CSL_CITATION {"citationItems":[{"id":"ITEM-1","itemData":{"author":[{"dropping-particle":"","family":"Lowe","given":"David G","non-dropping-particle":"","parse-names":false,"suffix":""}],"container-title":"Proceedings of the seventh IEEE international conference on computer vision","id":"ITEM-1","issued":{"date-parts":[["1999"]]},"page":"1150-1157","title":"Object recognition from local scale-invariant features","type":"paper-conference","volume":"2"},"uris":["http://www.mendeley.com/documents/?uuid=4cc75e29-d1bc-4738-ab88-cb240601b666"]}],"mendeley":{"formattedCitation":"(Lowe, 1999)","plainTextFormattedCitation":"(Lowe, 1999)","previouslyFormattedCitation":"(Lowe, 1999)"},"properties":{"noteIndex":0},"schema":"https://github.com/citation-style-language/schema/raw/master/csl-citation.json"}</w:instrText>
      </w:r>
      <w:r>
        <w:fldChar w:fldCharType="separate"/>
      </w:r>
      <w:r w:rsidRPr="00A570CA">
        <w:rPr>
          <w:noProof/>
        </w:rPr>
        <w:t>(Lowe, 1999)</w:t>
      </w:r>
      <w:r>
        <w:fldChar w:fldCharType="end"/>
      </w:r>
      <w:r w:rsidRPr="00A570CA">
        <w:t xml:space="preserve"> relies on difference-of-</w:t>
      </w:r>
      <w:r w:rsidR="000E6AEB">
        <w:t>G</w:t>
      </w:r>
      <w:r w:rsidRPr="00A570CA">
        <w:t xml:space="preserve">aussian for detection and histogram of oriented gradients for description. ORB </w:t>
      </w:r>
      <w:r>
        <w:fldChar w:fldCharType="begin" w:fldLock="1"/>
      </w:r>
      <w:r>
        <w:instrText>ADDIN CSL_CITATION {"citationItems":[{"id":"ITEM-1","itemData":{"author":[{"dropping-particle":"","family":"Rublee","given":"Ethan","non-dropping-particle":"","parse-names":false,"suffix":""},{"dropping-particle":"","family":"Rabaud","given":"Vincent","non-dropping-particle":"","parse-names":false,"suffix":""},{"dropping-particle":"","family":"Konolige","given":"Kurt","non-dropping-particle":"","parse-names":false,"suffix":""},{"dropping-particle":"","family":"Bradski","given":"Gary","non-dropping-particle":"","parse-names":false,"suffix":""}],"container-title":"2011 International conference on computer vision","id":"ITEM-1","issued":{"date-parts":[["2011"]]},"page":"2564-2571","title":"ORB: An efficient alternative to SIFT or SURF","type":"paper-conference"},"uris":["http://www.mendeley.com/documents/?uuid=7104d423-a1dc-4ba3-85d8-ae909da40181"]}],"mendeley":{"formattedCitation":"(Rublee et al., 2011)","plainTextFormattedCitation":"(Rublee et al., 2011)","previouslyFormattedCitation":"(Rublee et al., 2011)"},"properties":{"noteIndex":0},"schema":"https://github.com/citation-style-language/schema/raw/master/csl-citation.json"}</w:instrText>
      </w:r>
      <w:r>
        <w:fldChar w:fldCharType="separate"/>
      </w:r>
      <w:r w:rsidRPr="008D76DD">
        <w:rPr>
          <w:noProof/>
        </w:rPr>
        <w:t>(Rublee et al., 2011)</w:t>
      </w:r>
      <w:r>
        <w:fldChar w:fldCharType="end"/>
      </w:r>
      <w:r w:rsidRPr="00A570CA">
        <w:t xml:space="preserve"> adds an orientation component to FAST</w:t>
      </w:r>
      <w:r w:rsidR="00943F92">
        <w:t xml:space="preserve"> corner detection</w:t>
      </w:r>
      <w:r w:rsidRPr="00A570CA">
        <w:t xml:space="preserve"> </w:t>
      </w:r>
      <w:r>
        <w:fldChar w:fldCharType="begin" w:fldLock="1"/>
      </w:r>
      <w:r>
        <w:instrText>ADDIN CSL_CITATION {"citationItems":[{"id":"ITEM-1","itemData":{"author":[{"dropping-particle":"","family":"Rosten","given":"Edward","non-dropping-particle":"","parse-names":false,"suffix":""},{"dropping-particle":"","family":"Drummond","given":"Tom","non-dropping-particle":"","parse-names":false,"suffix":""}],"container-title":"European conference on computer vision","id":"ITEM-1","issued":{"date-parts":[["2006"]]},"page":"430-443","title":"Machine learning for high-speed corner detection","type":"paper-conference"},"uris":["http://www.mendeley.com/documents/?uuid=e51ebdb6-14da-4857-b6b2-93c9b9e50616"]}],"mendeley":{"formattedCitation":"(Rosten &amp; Drummond, 2006)","plainTextFormattedCitation":"(Rosten &amp; Drummond, 2006)","previouslyFormattedCitation":"(Rosten &amp; Drummond, 2006)"},"properties":{"noteIndex":0},"schema":"https://github.com/citation-style-language/schema/raw/master/csl-citation.json"}</w:instrText>
      </w:r>
      <w:r>
        <w:fldChar w:fldCharType="separate"/>
      </w:r>
      <w:r w:rsidRPr="007D3051">
        <w:rPr>
          <w:noProof/>
        </w:rPr>
        <w:t>(Rosten &amp; Drummond, 2006)</w:t>
      </w:r>
      <w:r>
        <w:fldChar w:fldCharType="end"/>
      </w:r>
      <w:r w:rsidRPr="00A570CA">
        <w:t xml:space="preserve"> and modifies</w:t>
      </w:r>
      <w:r>
        <w:t xml:space="preserve"> </w:t>
      </w:r>
      <w:r>
        <w:fldChar w:fldCharType="begin" w:fldLock="1"/>
      </w:r>
      <w:r>
        <w:instrText>ADDIN CSL_CITATION {"citationItems":[{"id":"ITEM-1","itemData":{"author":[{"dropping-particle":"","family":"Calonder","given":"Michael","non-dropping-particle":"","parse-names":false,"suffix":""},{"dropping-particle":"","family":"Lepetit","given":"Vincent","non-dropping-particle":"","parse-names":false,"suffix":""},{"dropping-particle":"","family":"Strecha","given":"Christoph","non-dropping-particle":"","parse-names":false,"suffix":""},{"dropping-particle":"","family":"Fua","given":"Pascal","non-dropping-particle":"","parse-names":false,"suffix":""}],"container-title":"European conference on computer vision","id":"ITEM-1","issued":{"date-parts":[["2010"]]},"page":"778-792","title":"Brief: Binary robust independent elementary features","type":"paper-conference"},"uris":["http://www.mendeley.com/documents/?uuid=26eeca57-12da-40e9-aa72-f8a290720769"]}],"mendeley":{"formattedCitation":"(Calonder et al., 2010)","plainTextFormattedCitation":"(Calonder et al., 2010)","previouslyFormattedCitation":"(Calonder et al., 2010)"},"properties":{"noteIndex":0},"schema":"https://github.com/citation-style-language/schema/raw/master/csl-citation.json"}</w:instrText>
      </w:r>
      <w:r>
        <w:fldChar w:fldCharType="separate"/>
      </w:r>
      <w:r w:rsidRPr="008D76DD">
        <w:rPr>
          <w:noProof/>
        </w:rPr>
        <w:t>(Calonder et al., 2010)</w:t>
      </w:r>
      <w:r>
        <w:fldChar w:fldCharType="end"/>
      </w:r>
      <w:r w:rsidRPr="00A570CA">
        <w:t xml:space="preserve"> to be rotation invariant for description. </w:t>
      </w:r>
      <w:r w:rsidR="00967B4F">
        <w:t xml:space="preserve">BRISK </w:t>
      </w:r>
      <w:r w:rsidR="00967B4F">
        <w:fldChar w:fldCharType="begin" w:fldLock="1"/>
      </w:r>
      <w:r w:rsidR="00400AE9">
        <w:instrText>ADDIN CSL_CITATION {"citationItems":[{"id":"ITEM-1","itemData":{"DOI":"10.1109/ICCV.2011.6126542","ISBN":"9781457711015","abstract":"Effective and efficient generation of keypoints from an image is a well-studied problem in the literature and forms the basis of numerous Computer Vision applications. Established leaders in the field are the SIFT and SURF algorithms which exhibit great performance under a variety of image transformations, with SURF in particular considered as the most computationally efficient amongst the high-performance methods to date. In this paper we propose BRISK 1, a novel method for keypoint detection, description and matching. A comprehensive evaluation on benchmark datasets reveals BRISK's adaptive, high quality performance as in state-of-the-art algorithms, albeit at a dramatically lower computational cost (an order of magnitude faster than SURF in cases). The key to speed lies in the application of a novel scale-space FAST-based detector in combination with the assembly of a bit-string descriptor from intensity comparisons retrieved by dedicated sampling of each keypoint neighborhood. © 2011 IEEE.","author":[{"dropping-particle":"","family":"Leutenegger","given":"Stefan","non-dropping-particle":"","parse-names":false,"suffix":""},{"dropping-particle":"","family":"Chli","given":"Margarita","non-dropping-particle":"","parse-names":false,"suffix":""},{"dropping-particle":"","family":"Siegwart","given":"Roland Y.","non-dropping-particle":"","parse-names":false,"suffix":""}],"container-title":"Proceedings of the IEEE International Conference on Computer Vision","id":"ITEM-1","issued":{"date-parts":[["2011"]]},"page":"2548-2555","title":"BRISK: Binary Robust invariant scalable keypoints","type":"article-journal"},"uris":["http://www.mendeley.com/documents/?uuid=8fb0dee8-d621-3062-9281-c348446ef36a"]}],"mendeley":{"formattedCitation":"(Leutenegger et al., 2011)","plainTextFormattedCitation":"(Leutenegger et al., 2011)","previouslyFormattedCitation":"(Leutenegger et al., 2011)"},"properties":{"noteIndex":0},"schema":"https://github.com/citation-style-language/schema/raw/master/csl-citation.json"}</w:instrText>
      </w:r>
      <w:r w:rsidR="00967B4F">
        <w:fldChar w:fldCharType="separate"/>
      </w:r>
      <w:r w:rsidR="00967B4F" w:rsidRPr="00967B4F">
        <w:rPr>
          <w:noProof/>
        </w:rPr>
        <w:t>(Leutenegger et al., 2011)</w:t>
      </w:r>
      <w:r w:rsidR="00967B4F">
        <w:fldChar w:fldCharType="end"/>
      </w:r>
      <w:r w:rsidR="00967B4F">
        <w:t xml:space="preserve"> also modifies FAST by searching for maxima in scale space in addition to the image plane. </w:t>
      </w:r>
      <w:r w:rsidR="00967B4F" w:rsidRPr="00A570CA">
        <w:t xml:space="preserve"> </w:t>
      </w:r>
      <w:r w:rsidRPr="00A570CA">
        <w:t xml:space="preserve">KAZE </w:t>
      </w:r>
      <w:r>
        <w:fldChar w:fldCharType="begin" w:fldLock="1"/>
      </w:r>
      <w:r>
        <w:instrText>ADDIN CSL_CITATION {"citationItems":[{"id":"ITEM-1","itemData":{"author":[{"dropping-particle":"","family":"Alcantarilla","given":"Pablo Fernández","non-dropping-particle":"","parse-names":false,"suffix":""},{"dropping-particle":"","family":"Bartoli","given":"Adrien","non-dropping-particle":"","parse-names":false,"suffix":""},{"dropping-particle":"","family":"Davison","given":"Andrew J","non-dropping-particle":"","parse-names":false,"suffix":""}],"container-title":"European conference on computer vision","id":"ITEM-1","issued":{"date-parts":[["2012"]]},"page":"214-227","title":"KAZE features","type":"paper-conference"},"uris":["http://www.mendeley.com/documents/?uuid=45f90b97-ac7b-4dbd-a065-74a0ef022b8a"]}],"mendeley":{"formattedCitation":"(Alcantarilla et al., 2012)","plainTextFormattedCitation":"(Alcantarilla et al., 2012)","previouslyFormattedCitation":"(Alcantarilla et al., 2012)"},"properties":{"noteIndex":0},"schema":"https://github.com/citation-style-language/schema/raw/master/csl-citation.json"}</w:instrText>
      </w:r>
      <w:r>
        <w:fldChar w:fldCharType="separate"/>
      </w:r>
      <w:r w:rsidRPr="007D3051">
        <w:rPr>
          <w:noProof/>
        </w:rPr>
        <w:t>(Alcantarilla et al., 2012)</w:t>
      </w:r>
      <w:r>
        <w:fldChar w:fldCharType="end"/>
      </w:r>
      <w:r w:rsidRPr="00A570CA">
        <w:t xml:space="preserve"> detects and describes features in nonlinear scale space. </w:t>
      </w:r>
      <w:r>
        <w:t>Regarding</w:t>
      </w:r>
      <w:r w:rsidRPr="00A570CA">
        <w:t xml:space="preserve"> the computational time to register two images, ORB is the fastest</w:t>
      </w:r>
      <w:r w:rsidR="00E23801">
        <w:t>,</w:t>
      </w:r>
      <w:r w:rsidRPr="00A570CA">
        <w:t xml:space="preserve"> </w:t>
      </w:r>
      <w:r w:rsidR="00872626" w:rsidRPr="00A570CA">
        <w:t xml:space="preserve">followed by </w:t>
      </w:r>
      <w:r w:rsidR="00872626">
        <w:t xml:space="preserve">BRISK, with </w:t>
      </w:r>
      <w:r w:rsidR="00872626" w:rsidRPr="00A570CA">
        <w:t>KAZE and SIFT</w:t>
      </w:r>
      <w:r w:rsidR="00872626">
        <w:t xml:space="preserve"> significantly slower</w:t>
      </w:r>
      <w:r w:rsidR="00872626" w:rsidRPr="00A570CA">
        <w:t>.</w:t>
      </w:r>
      <w:r w:rsidR="00872626">
        <w:t xml:space="preserve"> </w:t>
      </w:r>
    </w:p>
    <w:p w14:paraId="711F4B38" w14:textId="4FC8AD22" w:rsidR="00E46B85" w:rsidRPr="000E6AEB" w:rsidRDefault="00F97F2D" w:rsidP="00872626">
      <w:pPr>
        <w:ind w:firstLine="720"/>
        <w:rPr>
          <w:sz w:val="24"/>
          <w:szCs w:val="24"/>
        </w:rPr>
      </w:pPr>
      <w:r>
        <w:t>The degradation assessment can be treated either as a classification, with two (healthy and degraded) or more states (healthy and few specified discrete levels of degradation), or a regression where the output maps healthy to failed onto, e.g., the 0-1 range.  Regardless if the supervised learner is a classifie</w:t>
      </w:r>
      <w:r w:rsidR="008E1F3D">
        <w:t>r</w:t>
      </w:r>
      <w:r>
        <w:t xml:space="preserve"> or a regressor, the dominant approach </w:t>
      </w:r>
      <w:r w:rsidR="00943F92">
        <w:t>for</w:t>
      </w:r>
      <w:r>
        <w:t xml:space="preserve"> practical image-based machine learning is </w:t>
      </w:r>
      <w:r>
        <w:rPr>
          <w:i/>
        </w:rPr>
        <w:t xml:space="preserve">transfer learning </w:t>
      </w:r>
      <w:r>
        <w:rPr>
          <w:i/>
        </w:rPr>
        <w:fldChar w:fldCharType="begin" w:fldLock="1"/>
      </w:r>
      <w:r w:rsidR="000E6AEB">
        <w:rPr>
          <w:i/>
        </w:rPr>
        <w:instrText>ADDIN CSL_CITATION {"citationItems":[{"id":"ITEM-1","itemData":{"DOI":"10.1109/TKDE.2009.191","ISSN":"1041-4347","author":[{"dropping-particle":"","family":"Pan","given":"S J","non-dropping-particle":"","parse-names":false,"suffix":""},{"dropping-particle":"","family":"Yang","given":"Q","non-dropping-particle":"","parse-names":false,"suffix":""}],"container-title":"IEEE Transactions on Knowledge and Data Engineering","id":"ITEM-1","issue":"10","issued":{"date-parts":[["2010"]]},"page":"1345-1359","title":"A Survey on Transfer Learning","type":"article-journal","volume":"22"},"uris":["http://www.mendeley.com/documents/?uuid=00c02b30-15b2-4423-bfb3-3770e49fa938"]}],"mendeley":{"formattedCitation":"(Pan &amp; Yang, 2010)","plainTextFormattedCitation":"(Pan &amp; Yang, 2010)","previouslyFormattedCitation":"(Pan &amp; Yang, 2010)"},"properties":{"noteIndex":0},"schema":"https://github.com/citation-style-language/schema/raw/master/csl-citation.json"}</w:instrText>
      </w:r>
      <w:r>
        <w:rPr>
          <w:i/>
        </w:rPr>
        <w:fldChar w:fldCharType="separate"/>
      </w:r>
      <w:r w:rsidRPr="00F97F2D">
        <w:rPr>
          <w:noProof/>
        </w:rPr>
        <w:t>(Pan &amp; Yang, 2010)</w:t>
      </w:r>
      <w:r>
        <w:rPr>
          <w:i/>
        </w:rPr>
        <w:fldChar w:fldCharType="end"/>
      </w:r>
      <w:r>
        <w:t>, which adapts a pre-trained model,</w:t>
      </w:r>
      <w:r w:rsidR="00E46B85">
        <w:t xml:space="preserve"> e.g., Inception </w:t>
      </w:r>
      <w:r w:rsidR="00E46B85">
        <w:fldChar w:fldCharType="begin" w:fldLock="1"/>
      </w:r>
      <w:r>
        <w:instrText>ADDIN CSL_CITATION {"citationItems":[{"id":"ITEM-1","itemData":{"author":[{"dropping-particle":"","family":"Szegedy","given":"Christian","non-dropping-particle":"","parse-names":false,"suffix":""},{"dropping-particle":"","family":"Ioffe","given":"Sergey","non-dropping-particle":"","parse-names":false,"suffix":""},{"dropping-particle":"","family":"Vanhoucke","given":"Vincent","non-dropping-particle":"","parse-names":false,"suffix":""},{"dropping-particle":"","family":"Alemi","given":"Alexander A","non-dropping-particle":"","parse-names":false,"suffix":""}],"id":"ITEM-1","issued":{"date-parts":[["0"]]},"title":"Inception-v4, inception-resnet and the impact of residual connections on learning","type":"paper-conference"},"uris":["http://www.mendeley.com/documents/?uuid=88ab2335-bdc3-470f-9c40-86828141c521"]}],"mendeley":{"formattedCitation":"(Szegedy et al., n.d.)","plainTextFormattedCitation":"(Szegedy et al., n.d.)","previouslyFormattedCitation":"(Szegedy et al., n.d.)"},"properties":{"noteIndex":0},"schema":"https://github.com/citation-style-language/schema/raw/master/csl-citation.json"}</w:instrText>
      </w:r>
      <w:r w:rsidR="00E46B85">
        <w:fldChar w:fldCharType="separate"/>
      </w:r>
      <w:r w:rsidR="00E46B85" w:rsidRPr="00E46B85">
        <w:rPr>
          <w:noProof/>
        </w:rPr>
        <w:t>(Szegedy et al., n.d.)</w:t>
      </w:r>
      <w:r w:rsidR="00E46B85">
        <w:fldChar w:fldCharType="end"/>
      </w:r>
      <w:r w:rsidR="000D6731">
        <w:t xml:space="preserve"> to the </w:t>
      </w:r>
      <w:r w:rsidR="00943F92">
        <w:t>desired</w:t>
      </w:r>
      <w:r w:rsidR="000D6731">
        <w:t xml:space="preserve"> task, using a major</w:t>
      </w:r>
      <w:r w:rsidR="00707D8E">
        <w:t xml:space="preserve"> deep learning framework, </w:t>
      </w:r>
      <w:r w:rsidR="00943F92">
        <w:t xml:space="preserve">such as </w:t>
      </w:r>
      <w:proofErr w:type="spellStart"/>
      <w:r w:rsidR="00707D8E">
        <w:t>Tensorflow</w:t>
      </w:r>
      <w:proofErr w:type="spellEnd"/>
      <w:r w:rsidR="00707D8E">
        <w:t xml:space="preserve"> </w:t>
      </w:r>
      <w:r w:rsidR="00707D8E">
        <w:fldChar w:fldCharType="begin" w:fldLock="1"/>
      </w:r>
      <w:r w:rsidR="00707D8E">
        <w:instrText>ADDIN CSL_CITATION {"citationItems":[{"id":"ITEM-1","itemData":{"author":[{"dropping-particle":"","family":"Abadi","given":"Mart\\'\\in","non-dropping-particle":"","parse-names":false,"suffix":""},{"dropping-particle":"","family":"Barham","given":"Paul","non-dropping-particle":"","parse-names":false,"suffix":""},{"dropping-particle":"","family":"Chen","given":"Jianmin","non-dropping-particle":"","parse-names":false,"suffix":""},{"dropping-particle":"","family":"Chen","given":"Zhifeng","non-dropping-particle":"","parse-names":false,"suffix":""},{"dropping-particle":"","family":"Davis","given":"Andy","non-dropping-particle":"","parse-names":false,"suffix":""},{"dropping-particle":"","family":"Dean","given":"Jeffrey","non-dropping-particle":"","parse-names":false,"suffix":""},{"dropping-particle":"","family":"Devin","given":"Matthieu","non-dropping-particle":"","parse-names":false,"suffix":""},{"dropping-particle":"","family":"Ghemawat","given":"Sanjay","non-dropping-particle":"","parse-names":false,"suffix":""},{"dropping-particle":"","family":"Irving","given":"Geoffrey","non-dropping-particle":"","parse-names":false,"suffix":""},{"dropping-particle":"","family":"Isard","given":"Michael","non-dropping-particle":"","parse-names":false,"suffix":""},{"dropping-particle":"","family":"others","given":"","non-dropping-particle":"","parse-names":false,"suffix":""}],"container-title":"12th $\\{$USENIX$\\}$ symposium on operating systems design and implementation ($\\{$OSDI$\\}$ 16)","id":"ITEM-1","issued":{"date-parts":[["2016"]]},"page":"265-283","title":"Tensorflow: A system for large-scale machine learning","type":"paper-conference"},"uris":["http://www.mendeley.com/documents/?uuid=1da24f51-c679-4817-89de-ed44baa8af87"]}],"mendeley":{"formattedCitation":"(Abadi et al., 2016)","plainTextFormattedCitation":"(Abadi et al., 2016)","previouslyFormattedCitation":"(Abadi et al., 2016)"},"properties":{"noteIndex":0},"schema":"https://github.com/citation-style-language/schema/raw/master/csl-citation.json"}</w:instrText>
      </w:r>
      <w:r w:rsidR="00707D8E">
        <w:fldChar w:fldCharType="separate"/>
      </w:r>
      <w:r w:rsidR="00707D8E" w:rsidRPr="00707D8E">
        <w:rPr>
          <w:noProof/>
        </w:rPr>
        <w:t>(Abadi et al., 2016)</w:t>
      </w:r>
      <w:r w:rsidR="00707D8E">
        <w:fldChar w:fldCharType="end"/>
      </w:r>
      <w:r w:rsidR="00707D8E">
        <w:t xml:space="preserve"> with </w:t>
      </w:r>
      <w:proofErr w:type="spellStart"/>
      <w:r w:rsidR="00707D8E">
        <w:t>Keras</w:t>
      </w:r>
      <w:proofErr w:type="spellEnd"/>
      <w:r w:rsidR="00707D8E">
        <w:t xml:space="preserve"> </w:t>
      </w:r>
      <w:r w:rsidR="00707D8E">
        <w:fldChar w:fldCharType="begin" w:fldLock="1"/>
      </w:r>
      <w:r w:rsidR="00707D8E">
        <w:instrText>ADDIN CSL_CITATION {"citationItems":[{"id":"ITEM-1","itemData":{"author":[{"dropping-particle":"","family":"Chollet","given":"François","non-dropping-particle":"","parse-names":false,"suffix":""}],"id":"ITEM-1","issued":{"date-parts":[["2017"]]},"publisher-place":"Manning","title":"Deep Learning with Python","type":"book"},"uris":["http://www.mendeley.com/documents/?uuid=d492599d-d667-4777-bf79-c38a3250a73e"]}],"mendeley":{"formattedCitation":"(Chollet, 2017)","plainTextFormattedCitation":"(Chollet, 2017)","previouslyFormattedCitation":"(Chollet, 2017)"},"properties":{"noteIndex":0},"schema":"https://github.com/citation-style-language/schema/raw/master/csl-citation.json"}</w:instrText>
      </w:r>
      <w:r w:rsidR="00707D8E">
        <w:fldChar w:fldCharType="separate"/>
      </w:r>
      <w:r w:rsidR="00707D8E" w:rsidRPr="00707D8E">
        <w:rPr>
          <w:noProof/>
        </w:rPr>
        <w:t>(Chollet, 2017)</w:t>
      </w:r>
      <w:r w:rsidR="00707D8E">
        <w:fldChar w:fldCharType="end"/>
      </w:r>
      <w:r w:rsidR="00707D8E">
        <w:t xml:space="preserve"> or </w:t>
      </w:r>
      <w:proofErr w:type="spellStart"/>
      <w:r w:rsidR="00707D8E">
        <w:t>PyTorch</w:t>
      </w:r>
      <w:proofErr w:type="spellEnd"/>
      <w:r w:rsidR="00707D8E">
        <w:t xml:space="preserve"> </w:t>
      </w:r>
      <w:r w:rsidR="00707D8E">
        <w:fldChar w:fldCharType="begin" w:fldLock="1"/>
      </w:r>
      <w:r w:rsidR="00707D8E">
        <w:instrText>ADDIN CSL_CITATION {"citationItems":[{"id":"ITEM-1","itemData":{"abstract":"Deep learning frameworks have often focused on either usability or speed, but not both. PyTorch is a machine learning library that shows that these two goals are in fact compatible: it provides an imperative and Pythonic programming style that supports code as a model, makes debugging easy and is consistent with other popular scientific computing libraries, while remaining efficient and supporting hardware accelerators such as GPUs. In this paper, we detail the principles that drove the implementation of PyTorch and how they are reflected in its architecture. We emphasize that every aspect of PyTorch is a regular Python program under the full control of its user. We also explain how the careful and pragmatic implementation of the key components of its runtime enables them to work together to achieve compelling performance. We demonstrate the efficiency of individual subsystems, as well as the overall speed of PyTorch on several common benchmarks.","author":[{"dropping-particle":"","family":"Paszke","given":"Adam","non-dropping-particle":"","parse-names":false,"suffix":""},{"dropping-particle":"","family":"Gross","given":"Sam","non-dropping-particle":"","parse-names":false,"suffix":""},{"dropping-particle":"","family":"Massa","given":"Francisco","non-dropping-particle":"","parse-names":false,"suffix":""},{"dropping-particle":"","family":"Lerer","given":"Adam","non-dropping-particle":"","parse-names":false,"suffix":""},{"dropping-particle":"","family":"Bradbury Google","given":"James","non-dropping-particle":"","parse-names":false,"suffix":""},{"dropping-particle":"","family":"Chanan","given":"Gregory","non-dropping-particle":"","parse-names":false,"suffix":""},{"dropping-particle":"","family":"Killeen","given":"Trevor","non-dropping-particle":"","parse-names":false,"suffix":""},{"dropping-particle":"","family":"Lin","given":"Zeming","non-dropping-particle":"","parse-names":false,"suffix":""},{"dropping-particle":"","family":"Gimelshein","given":"Natalia","non-dropping-particle":"","parse-names":false,"suffix":""},{"dropping-particle":"","family":"Antiga","given":"Luca","non-dropping-particle":"","parse-names":false,"suffix":""},{"dropping-particle":"","family":"Desmaison","given":"Alban","non-dropping-particle":"","parse-names":false,"suffix":""},{"dropping-particle":"","family":"Xamla","given":"Andreas Köpf","non-dropping-particle":"","parse-names":false,"suffix":""},{"dropping-particle":"","family":"Yang","given":"Edward","non-dropping-particle":"","parse-names":false,"suffix":""},{"dropping-particle":"","family":"Devito","given":"Zach","non-dropping-particle":"","parse-names":false,"suffix":""},{"dropping-particle":"","family":"Raison Nabla","given":"Martin","non-dropping-particle":"","parse-names":false,"suffix":""},{"dropping-particle":"","family":"Tejani","given":"Alykhan","non-dropping-particle":"","parse-names":false,"suffix":""},{"dropping-particle":"","family":"Chilamkurthy","given":"Sasank","non-dropping-particle":"","parse-names":false,"suffix":""},{"dropping-particle":"","family":"Ai","given":"Qure","non-dropping-particle":"","parse-names":false,"suffix":""},{"dropping-particle":"","family":"Steiner","given":"Benoit","non-dropping-particle":"","parse-names":false,"suffix":""},{"dropping-particle":"","family":"Facebook","given":"Lu Fang","non-dropping-particle":"","parse-names":false,"suffix":""},{"dropping-particle":"","family":"Facebook","given":"Junjie Bai","non-dropping-particle":"","parse-names":false,"suffix":""},{"dropping-particle":"","family":"Chintala","given":"Soumith","non-dropping-particle":"","parse-names":false,"suffix":""}],"container-title":"Advances in Neural Information Processing Systems","id":"ITEM-1","issued":{"date-parts":[["2019"]]},"title":"PyTorch: An Imperative Style, High-Performance Deep Learning Library","type":"article-journal","volume":"32"},"uris":["http://www.mendeley.com/documents/?uuid=9f76c0dd-385d-3ce9-a63a-4ef97806ecc1"]}],"mendeley":{"formattedCitation":"(Paszke et al., 2019)","plainTextFormattedCitation":"(Paszke et al., 2019)","previouslyFormattedCitation":"(Paszke et al., 2019)"},"properties":{"noteIndex":0},"schema":"https://github.com/citation-style-language/schema/raw/master/csl-citation.json"}</w:instrText>
      </w:r>
      <w:r w:rsidR="00707D8E">
        <w:fldChar w:fldCharType="separate"/>
      </w:r>
      <w:r w:rsidR="00707D8E" w:rsidRPr="00707D8E">
        <w:rPr>
          <w:noProof/>
        </w:rPr>
        <w:t>(Paszke et al., 2019)</w:t>
      </w:r>
      <w:r w:rsidR="00707D8E">
        <w:fldChar w:fldCharType="end"/>
      </w:r>
      <w:r>
        <w:t xml:space="preserve">. </w:t>
      </w:r>
      <w:r w:rsidR="000E6AEB">
        <w:t xml:space="preserve"> Some highly-specialized images, e.g.</w:t>
      </w:r>
      <w:r w:rsidR="00E23801">
        <w:t>,</w:t>
      </w:r>
      <w:r w:rsidR="000E6AEB">
        <w:t xml:space="preserve"> maps, microstructures, or biological data</w:t>
      </w:r>
      <w:r w:rsidR="000D6731">
        <w:t>,</w:t>
      </w:r>
      <w:r w:rsidR="000E6AEB">
        <w:t xml:space="preserve"> work better from custom models</w:t>
      </w:r>
      <w:r w:rsidR="00707D8E">
        <w:t xml:space="preserve"> </w:t>
      </w:r>
      <w:r w:rsidR="00707D8E">
        <w:fldChar w:fldCharType="begin" w:fldLock="1"/>
      </w:r>
      <w:r w:rsidR="00707D8E">
        <w:instrText>ADDIN CSL_CITATION {"citationItems":[{"id":"ITEM-1","itemData":{"ISBN":"0262337371","author":[{"dropping-particle":"","family":"Goodfellow","given":"Ian","non-dropping-particle":"","parse-names":false,"suffix":""},{"dropping-particle":"","family":"Bengio","given":"Yoshua","non-dropping-particle":"","parse-names":false,"suffix":""},{"dropping-particle":"","family":"Courville","given":"Aaron","non-dropping-particle":"","parse-names":false,"suffix":""}],"id":"ITEM-1","issued":{"date-parts":[["2016"]]},"publisher":"MIT Press","title":"Deep learning","type":"book"},"uris":["http://www.mendeley.com/documents/?uuid=b402810d-3f7c-4aaa-9fc5-2e39a3c81249"]}],"mendeley":{"formattedCitation":"(Goodfellow et al., 2016)","plainTextFormattedCitation":"(Goodfellow et al., 2016)","previouslyFormattedCitation":"(Goodfellow et al., 2016)"},"properties":{"noteIndex":0},"schema":"https://github.com/citation-style-language/schema/raw/master/csl-citation.json"}</w:instrText>
      </w:r>
      <w:r w:rsidR="00707D8E">
        <w:fldChar w:fldCharType="separate"/>
      </w:r>
      <w:r w:rsidR="00707D8E" w:rsidRPr="00707D8E">
        <w:rPr>
          <w:noProof/>
        </w:rPr>
        <w:t>(Goodfellow et al., 2016)</w:t>
      </w:r>
      <w:r w:rsidR="00707D8E">
        <w:fldChar w:fldCharType="end"/>
      </w:r>
      <w:r w:rsidR="000E6AEB">
        <w:t xml:space="preserve">. </w:t>
      </w:r>
    </w:p>
    <w:p w14:paraId="3930DD09" w14:textId="2B18E4CB" w:rsidR="00F41B63" w:rsidRPr="004E77F5" w:rsidRDefault="00872626" w:rsidP="008C17FA">
      <w:pPr>
        <w:spacing w:after="100" w:line="240" w:lineRule="auto"/>
        <w:ind w:firstLine="720"/>
      </w:pPr>
      <w:r>
        <w:t xml:space="preserve">Computer vision approaches found applications in solving manufacturing problems related to LEDs </w:t>
      </w:r>
      <w:r>
        <w:fldChar w:fldCharType="begin" w:fldLock="1"/>
      </w:r>
      <w:r>
        <w:instrText>ADDIN CSL_CITATION {"citationItems":[{"id":"ITEM-1","itemData":{"DOI":"10.1007/S00170-011-3338-Y/METRICS","ISSN":"14333015","abstract":"Light-emitting diodes (LED) are used in many different applications. However, some LED defects are unavoidable in large-volume fabrication and taping processes. These defects may include missing components, incorrect orientations, inverse polarity, mouse bites, missing gold wires, and surface stains. Human visual inspection has traditionally been used in LED-packaging factories. However, it is subjective, time consuming, and lacking consistent inspection results. This paper proposes a machine vision system combining an automatic system-generated inspection regions (IR) method to inspect two types of LED surface-mounted devices (SMDs). Experimentation revealed that the proposed automatic inspection method could successfully detect defects with up to 95% accuracy for both types (Types 1 and 2) of SMD LEDs. The online inspecting speed was on average under 0.3 s per image. © 2011 Springer-Verlag London Limited.","author":[{"dropping-particle":"","family":"Perng","given":"Der Baau","non-dropping-particle":"","parse-names":false,"suffix":""},{"dropping-particle":"","family":"Liu","given":"Hsiao Wei","non-dropping-particle":"","parse-names":false,"suffix":""},{"dropping-particle":"","family":"Chang","given":"Ching Ching","non-dropping-particle":"","parse-names":false,"suffix":""}],"container-title":"International Journal of Advanced Manufacturing Technology","id":"ITEM-1","issue":"9-12","issued":{"date-parts":[["2011","4","21"]]},"page":"1065-1077","publisher":"Springer London","title":"Automated SMD LED inspection using machine vision","type":"article-journal","volume":"57"},"uris":["http://www.mendeley.com/documents/?uuid=83ddd298-4557-3d21-a516-0a4f455de636"]}],"mendeley":{"formattedCitation":"(Perng et al., 2011)","plainTextFormattedCitation":"(Perng et al., 2011)","previouslyFormattedCitation":"(Perng et al., 2011)"},"properties":{"noteIndex":0},"schema":"https://github.com/citation-style-language/schema/raw/master/csl-citation.json"}</w:instrText>
      </w:r>
      <w:r>
        <w:fldChar w:fldCharType="separate"/>
      </w:r>
      <w:r w:rsidRPr="00BB0BD1">
        <w:rPr>
          <w:noProof/>
        </w:rPr>
        <w:t>(Perng et al., 2011)</w:t>
      </w:r>
      <w:r>
        <w:fldChar w:fldCharType="end"/>
      </w:r>
      <w:r>
        <w:t xml:space="preserve">, leveraging heuristics </w:t>
      </w:r>
      <w:r w:rsidR="008E1F3D">
        <w:t>to detect</w:t>
      </w:r>
      <w:r>
        <w:t xml:space="preserve"> manufacturing issues such as mouse bites, missing components, or incorrect packi</w:t>
      </w:r>
      <w:r w:rsidR="00E23801">
        <w:t>ng</w:t>
      </w:r>
      <w:r w:rsidR="005A0F73">
        <w:t xml:space="preserve"> orientation. More recently, a deep learning model based on CNN layers was proposed for LEDs inspection to detect line blemishes and scratch marks </w:t>
      </w:r>
      <w:r w:rsidR="005A0F73">
        <w:fldChar w:fldCharType="begin" w:fldLock="1"/>
      </w:r>
      <w:r w:rsidR="005A0F73">
        <w:instrText>ADDIN CSL_CITATION {"citationItems":[{"id":"ITEM-1","itemData":{"DOI":"10.1007/S10845-018-1415-X/TABLES/6","ISSN":"15728145","abstract":"Defect inspection is a vital part of the production process to control the quality of LED chip. On the one hand, traditional methods are time-consuming, which rely on models badly and require rich operation experience. On the other hand, defect localization cannot be achieved by using traditional networks. To solve these problems, we achieve the application of convolutional neural network (CNN) for LED chip defect inspection. Built in the CNN, a class activation mapping technique is proposed to localize defect regions without using region-level human annotations. Further, LED chip datasets are collected for training the CNN. It is worth to emphasize that the chip defect classification and localization tasks are completed in a single CNN which is very fast and convenient. The proposed CNN based defect inspector named LEDNet achieves impressively high performance on the inspection of LED chip defects (line blemishes and scratch marks) with an inaccuracy of 5.04%, localizing exact defect regions as well.","author":[{"dropping-particle":"","family":"Lin","given":"Hui","non-dropping-particle":"","parse-names":false,"suffix":""},{"dropping-particle":"","family":"Li","given":"Bin","non-dropping-particle":"","parse-names":false,"suffix":""},{"dropping-particle":"","family":"Wang","given":"Xinggang","non-dropping-particle":"","parse-names":false,"suffix":""},{"dropping-particle":"","family":"Shu","given":"Yufeng","non-dropping-particle":"","parse-names":false,"suffix":""},{"dropping-particle":"","family":"Niu","given":"Shuanglong","non-dropping-particle":"","parse-names":false,"suffix":""}],"container-title":"Journal of Intelligent Manufacturing","id":"ITEM-1","issue":"6","issued":{"date-parts":[["2019","8","1"]]},"page":"2525-2534","publisher":"Springer New York LLC","title":"Automated defect inspection of LED chip using deep convolutional neural network","type":"article-journal","volume":"30"},"uris":["http://www.mendeley.com/documents/?uuid=4054a8ea-d720-393d-a469-c38f65242835"]}],"mendeley":{"formattedCitation":"(Lin et al., 2019)","plainTextFormattedCitation":"(Lin et al., 2019)"},"properties":{"noteIndex":0},"schema":"https://github.com/citation-style-language/schema/raw/master/csl-citation.json"}</w:instrText>
      </w:r>
      <w:r w:rsidR="005A0F73">
        <w:fldChar w:fldCharType="separate"/>
      </w:r>
      <w:r w:rsidR="005A0F73" w:rsidRPr="005A0F73">
        <w:rPr>
          <w:noProof/>
        </w:rPr>
        <w:t>(Lin et al., 2019)</w:t>
      </w:r>
      <w:r w:rsidR="005A0F73">
        <w:fldChar w:fldCharType="end"/>
      </w:r>
      <w:r w:rsidR="005A0F73">
        <w:t xml:space="preserve">. To our knowledge, </w:t>
      </w:r>
      <w:r w:rsidR="008E1F3D">
        <w:t xml:space="preserve">the </w:t>
      </w:r>
      <w:r w:rsidR="005A0F73">
        <w:t xml:space="preserve">degradation of LED performance has not been studied. </w:t>
      </w:r>
    </w:p>
    <w:p w14:paraId="2B78B90D" w14:textId="331EF091" w:rsidR="003B2918" w:rsidRDefault="003B2918" w:rsidP="003B2918">
      <w:pPr>
        <w:pStyle w:val="Heading1"/>
        <w:rPr>
          <w:rFonts w:eastAsiaTheme="minorEastAsia"/>
        </w:rPr>
      </w:pPr>
      <w:r>
        <w:rPr>
          <w:rFonts w:eastAsiaTheme="minorEastAsia"/>
        </w:rPr>
        <w:t>System-level approach to introducing machine-learning-based automation</w:t>
      </w:r>
    </w:p>
    <w:p w14:paraId="44FFC3C4" w14:textId="1D429B86" w:rsidR="00A77EBF" w:rsidRPr="00A77EBF" w:rsidRDefault="004D1F9C" w:rsidP="00A77EBF">
      <w:r>
        <w:t xml:space="preserve">This section describes the system-level development and implementation of </w:t>
      </w:r>
      <w:r w:rsidR="008E1F3D">
        <w:t xml:space="preserve">computer </w:t>
      </w:r>
      <w:r w:rsidR="00905505">
        <w:t>vision and</w:t>
      </w:r>
      <w:r>
        <w:t xml:space="preserve"> machine learning solutions for the remanufacturing floor.</w:t>
      </w:r>
      <w:r w:rsidR="00A62C18">
        <w:t xml:space="preserve"> </w:t>
      </w:r>
      <w:r>
        <w:t xml:space="preserve">Specifically, the solution was developed for </w:t>
      </w:r>
      <w:proofErr w:type="spellStart"/>
      <w:r>
        <w:t>CoreCentric</w:t>
      </w:r>
      <w:proofErr w:type="spellEnd"/>
      <w:r>
        <w:t xml:space="preserve"> Solutions, </w:t>
      </w:r>
      <w:r w:rsidR="00905505">
        <w:t>a third-</w:t>
      </w:r>
      <w:r w:rsidRPr="004D1F9C">
        <w:t>party a</w:t>
      </w:r>
      <w:r w:rsidR="00905505">
        <w:t>fter-</w:t>
      </w:r>
      <w:r>
        <w:t>market solutions provider, including r</w:t>
      </w:r>
      <w:r w:rsidR="00905505">
        <w:t xml:space="preserve">eturns management, in-warranty, </w:t>
      </w:r>
      <w:r w:rsidR="00905505" w:rsidRPr="00905505">
        <w:t>out-of-warranty repairs, full product remanufacturing, and materials recycling</w:t>
      </w:r>
      <w:r w:rsidRPr="004D1F9C">
        <w:t>.</w:t>
      </w:r>
      <w:r>
        <w:t xml:space="preserve"> While the solution was developed for the specific remanufacturer, the </w:t>
      </w:r>
      <w:r w:rsidR="00943F92">
        <w:t>methodology</w:t>
      </w:r>
      <w:r>
        <w:t xml:space="preserve">, </w:t>
      </w:r>
      <w:r w:rsidR="00905505">
        <w:t xml:space="preserve">components, and aspects should </w:t>
      </w:r>
      <w:r w:rsidR="008E1F3D">
        <w:t>apply</w:t>
      </w:r>
      <w:r w:rsidR="00905505">
        <w:t xml:space="preserve"> </w:t>
      </w:r>
      <w:r>
        <w:t>to similar problem settings commonly</w:t>
      </w:r>
      <w:r w:rsidR="00A62C18">
        <w:t xml:space="preserve"> </w:t>
      </w:r>
      <w:r>
        <w:t xml:space="preserve">encountered by other </w:t>
      </w:r>
      <w:r w:rsidR="0012612D">
        <w:t>organizations</w:t>
      </w:r>
      <w:r>
        <w:t xml:space="preserve">. </w:t>
      </w:r>
    </w:p>
    <w:p w14:paraId="3A77299C" w14:textId="4D6C70C6" w:rsidR="00A77EBF" w:rsidRPr="001F1E81" w:rsidRDefault="005754EF" w:rsidP="003B2918">
      <w:pPr>
        <w:pStyle w:val="Heading2"/>
        <w:rPr>
          <w:rFonts w:eastAsiaTheme="minorEastAsia"/>
        </w:rPr>
      </w:pPr>
      <w:r>
        <w:rPr>
          <w:rFonts w:eastAsiaTheme="minorEastAsia"/>
        </w:rPr>
        <w:t>System-level description</w:t>
      </w:r>
    </w:p>
    <w:p w14:paraId="6597A72C" w14:textId="40D01493" w:rsidR="005754EF" w:rsidRDefault="005754EF" w:rsidP="005754EF">
      <w:r>
        <w:t xml:space="preserve">The system-level approach is depicted in </w:t>
      </w:r>
      <w:r>
        <w:fldChar w:fldCharType="begin"/>
      </w:r>
      <w:r>
        <w:instrText xml:space="preserve"> REF _Ref122511729 \h </w:instrText>
      </w:r>
      <w:r>
        <w:fldChar w:fldCharType="separate"/>
      </w:r>
      <w:r w:rsidR="00674D3B" w:rsidRPr="00431CCE">
        <w:t xml:space="preserve">Figure </w:t>
      </w:r>
      <w:r w:rsidR="00674D3B">
        <w:rPr>
          <w:noProof/>
        </w:rPr>
        <w:t>1</w:t>
      </w:r>
      <w:r>
        <w:fldChar w:fldCharType="end"/>
      </w:r>
      <w:r>
        <w:t xml:space="preserve">. </w:t>
      </w:r>
      <w:r w:rsidR="00AF2A4F">
        <w:t>It</w:t>
      </w:r>
      <w:r>
        <w:t xml:space="preserve"> </w:t>
      </w:r>
      <w:r w:rsidR="00AF2A4F">
        <w:t>consisted of</w:t>
      </w:r>
      <w:r>
        <w:t xml:space="preserve"> image capture, part number identification, and one or more detection algorithms, including LED degradation assessment.</w:t>
      </w:r>
      <w:r w:rsidR="00A62C18">
        <w:t xml:space="preserve"> </w:t>
      </w:r>
      <w:r w:rsidR="0000226A" w:rsidRPr="0000226A">
        <w:t xml:space="preserve">Part number identification and detection can </w:t>
      </w:r>
      <w:r w:rsidR="0000226A" w:rsidRPr="0000226A">
        <w:lastRenderedPageBreak/>
        <w:t>operate</w:t>
      </w:r>
      <w:r w:rsidR="0000226A">
        <w:t xml:space="preserve"> on the same image</w:t>
      </w:r>
      <w:r>
        <w:t>, but</w:t>
      </w:r>
      <w:r w:rsidR="0044783A">
        <w:t xml:space="preserve"> </w:t>
      </w:r>
      <w:r w:rsidR="00A77EBF">
        <w:t>only sometimes</w:t>
      </w:r>
      <w:r w:rsidR="00A62C18">
        <w:t xml:space="preserve">. </w:t>
      </w:r>
      <w:r>
        <w:t xml:space="preserve">For example, some PCBs containing LEDs have part number information on the opposite side of the PCB relative to the side which contains LEDs. </w:t>
      </w:r>
    </w:p>
    <w:p w14:paraId="41AC937F" w14:textId="2EB1A636" w:rsidR="003B2918" w:rsidRDefault="007459C2" w:rsidP="009B0A8C">
      <w:pPr>
        <w:jc w:val="center"/>
      </w:pPr>
      <w:r w:rsidRPr="007459C2">
        <w:rPr>
          <w:noProof/>
        </w:rPr>
        <mc:AlternateContent>
          <mc:Choice Requires="wpg">
            <w:drawing>
              <wp:inline distT="0" distB="0" distL="0" distR="0" wp14:anchorId="34BF284D" wp14:editId="581C288A">
                <wp:extent cx="4194760" cy="1174826"/>
                <wp:effectExtent l="0" t="0" r="9525" b="0"/>
                <wp:docPr id="4" name="Group 9"/>
                <wp:cNvGraphicFramePr/>
                <a:graphic xmlns:a="http://schemas.openxmlformats.org/drawingml/2006/main">
                  <a:graphicData uri="http://schemas.microsoft.com/office/word/2010/wordprocessingGroup">
                    <wpg:wgp>
                      <wpg:cNvGrpSpPr/>
                      <wpg:grpSpPr>
                        <a:xfrm>
                          <a:off x="0" y="0"/>
                          <a:ext cx="4194760" cy="1174826"/>
                          <a:chOff x="-188960" y="-48766"/>
                          <a:chExt cx="8162733" cy="2137986"/>
                        </a:xfrm>
                      </wpg:grpSpPr>
                      <pic:pic xmlns:pic="http://schemas.openxmlformats.org/drawingml/2006/picture">
                        <pic:nvPicPr>
                          <pic:cNvPr id="5" name="Picture 5"/>
                          <pic:cNvPicPr>
                            <a:picLocks noChangeAspect="1"/>
                          </pic:cNvPicPr>
                        </pic:nvPicPr>
                        <pic:blipFill>
                          <a:blip r:embed="rId6" cstate="print">
                            <a:extLst>
                              <a:ext uri="{28A0092B-C50C-407E-A947-70E740481C1C}">
                                <a14:useLocalDpi xmlns:a14="http://schemas.microsoft.com/office/drawing/2010/main" val="0"/>
                              </a:ext>
                            </a:extLst>
                          </a:blip>
                          <a:stretch>
                            <a:fillRect/>
                          </a:stretch>
                        </pic:blipFill>
                        <pic:spPr>
                          <a:xfrm>
                            <a:off x="-188960" y="24340"/>
                            <a:ext cx="1255097" cy="1889615"/>
                          </a:xfrm>
                          <a:prstGeom prst="rect">
                            <a:avLst/>
                          </a:prstGeom>
                        </pic:spPr>
                      </pic:pic>
                      <wps:wsp>
                        <wps:cNvPr id="7" name="Rounded Rectangle 7"/>
                        <wps:cNvSpPr/>
                        <wps:spPr>
                          <a:xfrm>
                            <a:off x="1184440" y="679301"/>
                            <a:ext cx="1637607" cy="897774"/>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4428DF06" w14:textId="77777777" w:rsidR="007459C2" w:rsidRPr="007459C2" w:rsidRDefault="007459C2" w:rsidP="007459C2">
                              <w:pPr>
                                <w:pStyle w:val="NormalWeb"/>
                                <w:spacing w:before="0" w:beforeAutospacing="0" w:after="0" w:afterAutospacing="0"/>
                                <w:jc w:val="center"/>
                                <w:rPr>
                                  <w:sz w:val="16"/>
                                  <w:szCs w:val="16"/>
                                </w:rPr>
                              </w:pPr>
                              <w:r w:rsidRPr="007459C2">
                                <w:rPr>
                                  <w:rFonts w:asciiTheme="minorHAnsi" w:hAnsi="Calibri" w:cstheme="minorBidi"/>
                                  <w:color w:val="000000" w:themeColor="text1"/>
                                  <w:kern w:val="24"/>
                                  <w:sz w:val="16"/>
                                  <w:szCs w:val="16"/>
                                </w:rPr>
                                <w:t>Image capture</w:t>
                              </w:r>
                            </w:p>
                          </w:txbxContent>
                        </wps:txbx>
                        <wps:bodyPr rtlCol="0" anchor="ctr"/>
                      </wps:wsp>
                      <wps:wsp>
                        <wps:cNvPr id="8" name="Rounded Rectangle 8"/>
                        <wps:cNvSpPr/>
                        <wps:spPr>
                          <a:xfrm>
                            <a:off x="3555567" y="679300"/>
                            <a:ext cx="1637607" cy="897774"/>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0988F38A" w14:textId="77777777" w:rsidR="007459C2" w:rsidRPr="007459C2" w:rsidRDefault="007459C2" w:rsidP="007459C2">
                              <w:pPr>
                                <w:pStyle w:val="NormalWeb"/>
                                <w:spacing w:before="0" w:beforeAutospacing="0" w:after="0" w:afterAutospacing="0"/>
                                <w:jc w:val="center"/>
                                <w:rPr>
                                  <w:sz w:val="16"/>
                                  <w:szCs w:val="16"/>
                                </w:rPr>
                              </w:pPr>
                              <w:r w:rsidRPr="007459C2">
                                <w:rPr>
                                  <w:rFonts w:asciiTheme="minorHAnsi" w:hAnsi="Calibri" w:cstheme="minorBidi"/>
                                  <w:color w:val="000000" w:themeColor="text1"/>
                                  <w:kern w:val="24"/>
                                  <w:sz w:val="16"/>
                                  <w:szCs w:val="16"/>
                                </w:rPr>
                                <w:t>Part number identification</w:t>
                              </w:r>
                            </w:p>
                          </w:txbxContent>
                        </wps:txbx>
                        <wps:bodyPr rtlCol="0" anchor="ctr"/>
                      </wps:wsp>
                      <wps:wsp>
                        <wps:cNvPr id="9" name="Right Arrow 9"/>
                        <wps:cNvSpPr/>
                        <wps:spPr>
                          <a:xfrm>
                            <a:off x="2822047" y="979353"/>
                            <a:ext cx="733520" cy="29766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10" name="Right Arrow 10"/>
                        <wps:cNvSpPr/>
                        <wps:spPr>
                          <a:xfrm>
                            <a:off x="5193174" y="952497"/>
                            <a:ext cx="733520" cy="297667"/>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g:grpSp>
                        <wpg:cNvPr id="11" name="Group 11"/>
                        <wpg:cNvGrpSpPr/>
                        <wpg:grpSpPr>
                          <a:xfrm>
                            <a:off x="5955372" y="-48766"/>
                            <a:ext cx="2018401" cy="2137986"/>
                            <a:chOff x="5955372" y="-48766"/>
                            <a:chExt cx="2018401" cy="2137986"/>
                          </a:xfrm>
                        </wpg:grpSpPr>
                        <wps:wsp>
                          <wps:cNvPr id="13" name="Rounded Rectangle 13"/>
                          <wps:cNvSpPr/>
                          <wps:spPr>
                            <a:xfrm>
                              <a:off x="6257432" y="-48766"/>
                              <a:ext cx="1637607" cy="897774"/>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51EE1F71" w14:textId="77777777" w:rsidR="007459C2" w:rsidRPr="007459C2" w:rsidRDefault="007459C2" w:rsidP="007459C2">
                                <w:pPr>
                                  <w:pStyle w:val="NormalWeb"/>
                                  <w:spacing w:before="0" w:beforeAutospacing="0" w:after="0" w:afterAutospacing="0"/>
                                  <w:jc w:val="center"/>
                                  <w:rPr>
                                    <w:sz w:val="16"/>
                                    <w:szCs w:val="16"/>
                                  </w:rPr>
                                </w:pPr>
                                <w:r w:rsidRPr="007459C2">
                                  <w:rPr>
                                    <w:rFonts w:asciiTheme="minorHAnsi" w:hAnsi="Calibri" w:cstheme="minorBidi"/>
                                    <w:color w:val="000000" w:themeColor="text1"/>
                                    <w:kern w:val="24"/>
                                    <w:sz w:val="16"/>
                                    <w:szCs w:val="16"/>
                                  </w:rPr>
                                  <w:t>LED degradation assessment</w:t>
                                </w:r>
                              </w:p>
                            </w:txbxContent>
                          </wps:txbx>
                          <wps:bodyPr rtlCol="0" anchor="ctr"/>
                        </wps:wsp>
                        <wps:wsp>
                          <wps:cNvPr id="14" name="Rounded Rectangle 14"/>
                          <wps:cNvSpPr/>
                          <wps:spPr>
                            <a:xfrm>
                              <a:off x="6336168" y="952533"/>
                              <a:ext cx="1637605" cy="897774"/>
                            </a:xfrm>
                            <a:prstGeom prst="round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txbx>
                            <w:txbxContent>
                              <w:p w14:paraId="263E90D3" w14:textId="77777777" w:rsidR="007459C2" w:rsidRPr="007459C2" w:rsidRDefault="007459C2" w:rsidP="007459C2">
                                <w:pPr>
                                  <w:pStyle w:val="NormalWeb"/>
                                  <w:spacing w:before="0" w:beforeAutospacing="0" w:after="0" w:afterAutospacing="0"/>
                                  <w:jc w:val="center"/>
                                  <w:rPr>
                                    <w:sz w:val="16"/>
                                    <w:szCs w:val="16"/>
                                  </w:rPr>
                                </w:pPr>
                                <w:r w:rsidRPr="007459C2">
                                  <w:rPr>
                                    <w:rFonts w:asciiTheme="minorHAnsi" w:hAnsi="Calibri" w:cstheme="minorBidi"/>
                                    <w:color w:val="000000" w:themeColor="text1"/>
                                    <w:kern w:val="24"/>
                                    <w:sz w:val="16"/>
                                    <w:szCs w:val="16"/>
                                  </w:rPr>
                                  <w:t>Detecting unrepairable PCBs</w:t>
                                </w:r>
                              </w:p>
                            </w:txbxContent>
                          </wps:txbx>
                          <wps:bodyPr rtlCol="0" anchor="ctr"/>
                        </wps:wsp>
                        <wps:wsp>
                          <wps:cNvPr id="15" name="TextBox 7"/>
                          <wps:cNvSpPr txBox="1"/>
                          <wps:spPr>
                            <a:xfrm>
                              <a:off x="6874247" y="1750407"/>
                              <a:ext cx="317590" cy="338813"/>
                            </a:xfrm>
                            <a:prstGeom prst="rect">
                              <a:avLst/>
                            </a:prstGeom>
                            <a:noFill/>
                          </wps:spPr>
                          <wps:txbx>
                            <w:txbxContent>
                              <w:p w14:paraId="38DFF9F8" w14:textId="77777777" w:rsidR="007459C2" w:rsidRPr="007459C2" w:rsidRDefault="007459C2" w:rsidP="007459C2">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16"/>
                                        <w:szCs w:val="16"/>
                                      </w:rPr>
                                      <m:t>⋮</m:t>
                                    </m:r>
                                  </m:oMath>
                                </m:oMathPara>
                              </w:p>
                            </w:txbxContent>
                          </wps:txbx>
                          <wps:bodyPr wrap="square" rtlCol="0">
                            <a:noAutofit/>
                          </wps:bodyPr>
                        </wps:wsp>
                        <wps:wsp>
                          <wps:cNvPr id="16" name="Left Brace 16"/>
                          <wps:cNvSpPr/>
                          <wps:spPr>
                            <a:xfrm>
                              <a:off x="5955372" y="0"/>
                              <a:ext cx="204281" cy="1968674"/>
                            </a:xfrm>
                            <a:prstGeom prst="leftBrace">
                              <a:avLst>
                                <a:gd name="adj1" fmla="val 55090"/>
                                <a:gd name="adj2" fmla="val 49156"/>
                              </a:avLst>
                            </a:prstGeom>
                            <a:ln w="22225"/>
                          </wps:spPr>
                          <wps:style>
                            <a:lnRef idx="1">
                              <a:schemeClr val="accent1"/>
                            </a:lnRef>
                            <a:fillRef idx="0">
                              <a:schemeClr val="accent1"/>
                            </a:fillRef>
                            <a:effectRef idx="0">
                              <a:schemeClr val="accent1"/>
                            </a:effectRef>
                            <a:fontRef idx="minor">
                              <a:schemeClr val="tx1"/>
                            </a:fontRef>
                          </wps:style>
                          <wps:bodyPr rtlCol="0" anchor="ctr"/>
                        </wps:wsp>
                      </wpg:grpSp>
                    </wpg:wgp>
                  </a:graphicData>
                </a:graphic>
              </wp:inline>
            </w:drawing>
          </mc:Choice>
          <mc:Fallback>
            <w:pict>
              <v:group w14:anchorId="34BF284D" id="Group 9" o:spid="_x0000_s1026" style="width:330.3pt;height:92.5pt;mso-position-horizontal-relative:char;mso-position-vertical-relative:line" coordorigin="-1889,-487" coordsize="81627,21379"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1889;top:243;width:12550;height:1889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">
                  <v:imagedata r:id="rId7" o:title=""/>
                </v:shape>
                <v:roundrect id="Rounded Rectangle 7" o:spid="_x0000_s1028" style="position:absolute;left:11844;top:6793;width:16376;height:897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" fillcolor="#f2f2f2 [3052]" strokecolor="#1f4d78 [1604]" strokeweight="1pt">
                  <v:stroke joinstyle="miter"/>
                  <v:textbox>
                    <w:txbxContent>
                      <w:p w14:paraId="4428DF06" w14:textId="77777777" w:rsidR="007459C2" w:rsidRPr="007459C2" w:rsidRDefault="007459C2" w:rsidP="007459C2">
                        <w:pPr>
                          <w:pStyle w:val="NormalWeb"/>
                          <w:spacing w:before="0" w:beforeAutospacing="0" w:after="0" w:afterAutospacing="0"/>
                          <w:jc w:val="center"/>
                          <w:rPr>
                            <w:sz w:val="16"/>
                            <w:szCs w:val="16"/>
                          </w:rPr>
                        </w:pPr>
                        <w:r w:rsidRPr="007459C2">
                          <w:rPr>
                            <w:rFonts w:asciiTheme="minorHAnsi" w:hAnsi="Calibri" w:cstheme="minorBidi"/>
                            <w:color w:val="000000" w:themeColor="text1"/>
                            <w:kern w:val="24"/>
                            <w:sz w:val="16"/>
                            <w:szCs w:val="16"/>
                          </w:rPr>
                          <w:t>Image capture</w:t>
                        </w:r>
                      </w:p>
                    </w:txbxContent>
                  </v:textbox>
                </v:roundrect>
                <v:roundrect id="Rounded Rectangle 8" o:spid="_x0000_s1029" style="position:absolute;left:35555;top:6793;width:16376;height:897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" fillcolor="#f2f2f2 [3052]" strokecolor="#1f4d78 [1604]" strokeweight="1pt">
                  <v:stroke joinstyle="miter"/>
                  <v:textbox>
                    <w:txbxContent>
                      <w:p w14:paraId="0988F38A" w14:textId="77777777" w:rsidR="007459C2" w:rsidRPr="007459C2" w:rsidRDefault="007459C2" w:rsidP="007459C2">
                        <w:pPr>
                          <w:pStyle w:val="NormalWeb"/>
                          <w:spacing w:before="0" w:beforeAutospacing="0" w:after="0" w:afterAutospacing="0"/>
                          <w:jc w:val="center"/>
                          <w:rPr>
                            <w:sz w:val="16"/>
                            <w:szCs w:val="16"/>
                          </w:rPr>
                        </w:pPr>
                        <w:r w:rsidRPr="007459C2">
                          <w:rPr>
                            <w:rFonts w:asciiTheme="minorHAnsi" w:hAnsi="Calibri" w:cstheme="minorBidi"/>
                            <w:color w:val="000000" w:themeColor="text1"/>
                            <w:kern w:val="24"/>
                            <w:sz w:val="16"/>
                            <w:szCs w:val="16"/>
                          </w:rPr>
                          <w:t>Part number identification</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Right Arrow 9" o:spid="_x0000_s1030" type="#_x0000_t13" style="position:absolute;left:28220;top:9793;width:7335;height:29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" adj="17217" fillcolor="#5b9bd5 [3204]" strokecolor="#1f4d78 [1604]" strokeweight="1pt"/>
                <v:shape id="Right Arrow 10" o:spid="_x0000_s1031" type="#_x0000_t13" style="position:absolute;left:51931;top:9524;width:7335;height:297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" adj="17217" fillcolor="#5b9bd5 [3204]" strokecolor="#1f4d78 [1604]" strokeweight="1pt"/>
                <v:group id="Group 11" o:spid="_x0000_s1032" style="position:absolute;left:59553;top:-487;width:20184;height:21379" coordorigin="59553,-487" coordsize="20184,213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">
                  <v:roundrect id="Rounded Rectangle 13" o:spid="_x0000_s1033" style="position:absolute;left:62574;top:-487;width:16376;height:8977;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" fillcolor="#f2f2f2 [3052]" strokecolor="#1f4d78 [1604]" strokeweight="1pt">
                    <v:stroke joinstyle="miter"/>
                    <v:textbox>
                      <w:txbxContent>
                        <w:p w14:paraId="51EE1F71" w14:textId="77777777" w:rsidR="007459C2" w:rsidRPr="007459C2" w:rsidRDefault="007459C2" w:rsidP="007459C2">
                          <w:pPr>
                            <w:pStyle w:val="NormalWeb"/>
                            <w:spacing w:before="0" w:beforeAutospacing="0" w:after="0" w:afterAutospacing="0"/>
                            <w:jc w:val="center"/>
                            <w:rPr>
                              <w:sz w:val="16"/>
                              <w:szCs w:val="16"/>
                            </w:rPr>
                          </w:pPr>
                          <w:r w:rsidRPr="007459C2">
                            <w:rPr>
                              <w:rFonts w:asciiTheme="minorHAnsi" w:hAnsi="Calibri" w:cstheme="minorBidi"/>
                              <w:color w:val="000000" w:themeColor="text1"/>
                              <w:kern w:val="24"/>
                              <w:sz w:val="16"/>
                              <w:szCs w:val="16"/>
                            </w:rPr>
                            <w:t>LED degradation assessment</w:t>
                          </w:r>
                        </w:p>
                      </w:txbxContent>
                    </v:textbox>
                  </v:roundrect>
                  <v:roundrect id="Rounded Rectangle 14" o:spid="_x0000_s1034" style="position:absolute;left:63361;top:9525;width:16376;height:8978;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" fillcolor="#f2f2f2 [3052]" strokecolor="#1f4d78 [1604]" strokeweight="1pt">
                    <v:stroke joinstyle="miter"/>
                    <v:textbox>
                      <w:txbxContent>
                        <w:p w14:paraId="263E90D3" w14:textId="77777777" w:rsidR="007459C2" w:rsidRPr="007459C2" w:rsidRDefault="007459C2" w:rsidP="007459C2">
                          <w:pPr>
                            <w:pStyle w:val="NormalWeb"/>
                            <w:spacing w:before="0" w:beforeAutospacing="0" w:after="0" w:afterAutospacing="0"/>
                            <w:jc w:val="center"/>
                            <w:rPr>
                              <w:sz w:val="16"/>
                              <w:szCs w:val="16"/>
                            </w:rPr>
                          </w:pPr>
                          <w:r w:rsidRPr="007459C2">
                            <w:rPr>
                              <w:rFonts w:asciiTheme="minorHAnsi" w:hAnsi="Calibri" w:cstheme="minorBidi"/>
                              <w:color w:val="000000" w:themeColor="text1"/>
                              <w:kern w:val="24"/>
                              <w:sz w:val="16"/>
                              <w:szCs w:val="16"/>
                            </w:rPr>
                            <w:t>Detecting unrepairable PCBs</w:t>
                          </w:r>
                        </w:p>
                      </w:txbxContent>
                    </v:textbox>
                  </v:roundrect>
                  <v:shapetype id="_x0000_t202" coordsize="21600,21600" o:spt="202" path="m,l,21600r21600,l21600,xe">
                    <v:stroke joinstyle="miter"/>
                    <v:path gradientshapeok="t" o:connecttype="rect"/>
                  </v:shapetype>
                  <v:shape id="TextBox 7" o:spid="_x0000_s1035" type="#_x0000_t202" style="position:absolute;left:68742;top:17504;width:3176;height:338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" filled="f" stroked="f">
                    <v:textbox>
                      <w:txbxContent>
                        <w:p w14:paraId="38DFF9F8" w14:textId="77777777" w:rsidR="007459C2" w:rsidRPr="007459C2" w:rsidRDefault="007459C2" w:rsidP="007459C2">
                          <w:pPr>
                            <w:pStyle w:val="NormalWeb"/>
                            <w:spacing w:before="0" w:beforeAutospacing="0" w:after="0" w:afterAutospacing="0"/>
                            <w:rPr>
                              <w:sz w:val="16"/>
                              <w:szCs w:val="16"/>
                            </w:rPr>
                          </w:pPr>
                          <m:oMathPara>
                            <m:oMathParaPr>
                              <m:jc m:val="centerGroup"/>
                            </m:oMathParaPr>
                            <m:oMath>
                              <m:r>
                                <w:rPr>
                                  <w:rFonts w:ascii="Cambria Math" w:hAnsi="Cambria Math" w:cstheme="minorBidi"/>
                                  <w:color w:val="000000" w:themeColor="text1"/>
                                  <w:kern w:val="24"/>
                                  <w:sz w:val="16"/>
                                  <w:szCs w:val="16"/>
                                </w:rPr>
                                <m:t>⋮</m:t>
                              </m:r>
                            </m:oMath>
                          </m:oMathPara>
                        </w:p>
                      </w:txbxContent>
                    </v:textbox>
                  </v:shape>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Left Brace 16" o:spid="_x0000_s1036" type="#_x0000_t87" style="position:absolute;left:59553;width:2043;height:1968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" adj="1235,10618" strokecolor="#5b9bd5 [3204]" strokeweight="1.75pt">
                    <v:stroke joinstyle="miter"/>
                  </v:shape>
                </v:group>
                <w10:anchorlock/>
              </v:group>
            </w:pict>
          </mc:Fallback>
        </mc:AlternateContent>
      </w:r>
    </w:p>
    <w:p w14:paraId="14A340E3" w14:textId="012479E1" w:rsidR="003B2918" w:rsidRPr="00431CCE" w:rsidRDefault="003B2918" w:rsidP="003B2918">
      <w:pPr>
        <w:pStyle w:val="Caption"/>
      </w:pPr>
      <w:bookmarkStart w:id="0" w:name="_Ref122511729"/>
      <w:r w:rsidRPr="00431CCE">
        <w:t xml:space="preserve">Figure </w:t>
      </w:r>
      <w:r w:rsidR="00000000">
        <w:fldChar w:fldCharType="begin"/>
      </w:r>
      <w:r w:rsidR="00000000">
        <w:instrText xml:space="preserve"> SEQ Figure \* ARABIC </w:instrText>
      </w:r>
      <w:r w:rsidR="00000000">
        <w:fldChar w:fldCharType="separate"/>
      </w:r>
      <w:r w:rsidR="00674D3B">
        <w:rPr>
          <w:noProof/>
        </w:rPr>
        <w:t>1</w:t>
      </w:r>
      <w:r w:rsidR="00000000">
        <w:rPr>
          <w:noProof/>
        </w:rPr>
        <w:fldChar w:fldCharType="end"/>
      </w:r>
      <w:bookmarkEnd w:id="0"/>
      <w:r w:rsidRPr="00431CCE">
        <w:t xml:space="preserve"> System block diagram</w:t>
      </w:r>
    </w:p>
    <w:p w14:paraId="05F51F3A" w14:textId="77777777" w:rsidR="00E72DFA" w:rsidRPr="003B2918" w:rsidRDefault="00E72DFA" w:rsidP="003B2918">
      <w:pPr>
        <w:pStyle w:val="Heading2"/>
      </w:pPr>
      <w:r w:rsidRPr="003B2918">
        <w:t>Image capture</w:t>
      </w:r>
    </w:p>
    <w:p w14:paraId="27BB9830" w14:textId="75F72F2A" w:rsidR="00E72DFA" w:rsidRDefault="00E72DFA" w:rsidP="00431CCE">
      <w:r>
        <w:t xml:space="preserve">Image captures </w:t>
      </w:r>
      <w:r w:rsidR="00605415">
        <w:t>were</w:t>
      </w:r>
      <w:r w:rsidR="00053206">
        <w:t xml:space="preserve"> mainly</w:t>
      </w:r>
      <w:r>
        <w:t xml:space="preserve"> based on an industrial camera, as shown in </w:t>
      </w:r>
      <w:r>
        <w:fldChar w:fldCharType="begin"/>
      </w:r>
      <w:r>
        <w:instrText xml:space="preserve"> REF _Ref122511729 \h </w:instrText>
      </w:r>
      <w:r>
        <w:fldChar w:fldCharType="separate"/>
      </w:r>
      <w:r w:rsidR="00674D3B" w:rsidRPr="00431CCE">
        <w:t xml:space="preserve">Figure </w:t>
      </w:r>
      <w:r w:rsidR="00674D3B">
        <w:rPr>
          <w:noProof/>
        </w:rPr>
        <w:t>1</w:t>
      </w:r>
      <w:r>
        <w:fldChar w:fldCharType="end"/>
      </w:r>
      <w:r>
        <w:t xml:space="preserve">. </w:t>
      </w:r>
      <w:r w:rsidR="00053206">
        <w:t>However, i</w:t>
      </w:r>
      <w:r>
        <w:t xml:space="preserve">mages can </w:t>
      </w:r>
      <w:r w:rsidR="00053206">
        <w:t xml:space="preserve">also </w:t>
      </w:r>
      <w:r>
        <w:t xml:space="preserve">be taken </w:t>
      </w:r>
      <w:r w:rsidR="00053206">
        <w:t>by a smart device</w:t>
      </w:r>
      <w:r w:rsidR="008E1F3D">
        <w:t>,</w:t>
      </w:r>
      <w:r w:rsidR="00905505">
        <w:t xml:space="preserve"> </w:t>
      </w:r>
      <w:r w:rsidR="00053206">
        <w:t>a phone</w:t>
      </w:r>
      <w:r w:rsidR="00905505">
        <w:t>,</w:t>
      </w:r>
      <w:r w:rsidR="00053206">
        <w:t xml:space="preserve"> or a t</w:t>
      </w:r>
      <w:r w:rsidR="0000226A">
        <w:t>ablet.</w:t>
      </w:r>
      <w:r>
        <w:t xml:space="preserve"> This option is further explored in the section on part number identification. </w:t>
      </w:r>
    </w:p>
    <w:p w14:paraId="62CA320B" w14:textId="46CCE5F1" w:rsidR="008177D1" w:rsidRDefault="00E72DFA" w:rsidP="00F206D5">
      <w:pPr>
        <w:ind w:firstLine="720"/>
      </w:pPr>
      <w:r>
        <w:t>In the context of the development and deployment of machine vision systems, image captures have multiple purposes: they are inputs for machine learning models described below</w:t>
      </w:r>
      <w:r w:rsidR="00E02976">
        <w:t>,</w:t>
      </w:r>
      <w:r>
        <w:t xml:space="preserve"> and they can also be used as information gathering that c</w:t>
      </w:r>
      <w:r w:rsidR="008177D1">
        <w:t xml:space="preserve">an unlock future opportunities. For example, </w:t>
      </w:r>
      <w:r w:rsidR="008177D1">
        <w:fldChar w:fldCharType="begin"/>
      </w:r>
      <w:r w:rsidR="008177D1">
        <w:instrText xml:space="preserve"> REF _Ref95807200 \h </w:instrText>
      </w:r>
      <w:r w:rsidR="008177D1">
        <w:fldChar w:fldCharType="separate"/>
      </w:r>
      <w:r w:rsidR="00674D3B">
        <w:t xml:space="preserve">Figure </w:t>
      </w:r>
      <w:r w:rsidR="00674D3B">
        <w:rPr>
          <w:noProof/>
        </w:rPr>
        <w:t>2</w:t>
      </w:r>
      <w:r w:rsidR="008177D1">
        <w:fldChar w:fldCharType="end"/>
      </w:r>
      <w:r w:rsidR="009B0A8C">
        <w:t>a</w:t>
      </w:r>
      <w:r w:rsidR="008177D1">
        <w:t xml:space="preserve"> shows the user interface for capturing images with ground truth in the form of the bounding box and failure mode description that </w:t>
      </w:r>
      <w:r w:rsidR="00E06939">
        <w:t xml:space="preserve">the </w:t>
      </w:r>
      <w:r w:rsidR="008177D1">
        <w:t xml:space="preserve">user specifies. </w:t>
      </w:r>
    </w:p>
    <w:tbl>
      <w:tblPr>
        <w:tblStyle w:val="TableGrid"/>
        <w:tblW w:w="980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86"/>
        <w:gridCol w:w="5586"/>
      </w:tblGrid>
      <w:tr w:rsidR="00804914" w14:paraId="1E85E468" w14:textId="77777777" w:rsidTr="00AB0A9C">
        <w:tc>
          <w:tcPr>
            <w:tcW w:w="4872" w:type="dxa"/>
          </w:tcPr>
          <w:p w14:paraId="4AC8F60B" w14:textId="77777777" w:rsidR="00AB0A9C" w:rsidRDefault="000520A5" w:rsidP="00AB0A9C">
            <w:r>
              <w:rPr>
                <w:noProof/>
              </w:rPr>
              <w:drawing>
                <wp:inline distT="0" distB="0" distL="0" distR="0" wp14:anchorId="5B5F81B0" wp14:editId="32A18E7A">
                  <wp:extent cx="3021438" cy="1333500"/>
                  <wp:effectExtent l="0" t="0" r="762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AD42028.tmp"/>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49174" cy="1345741"/>
                          </a:xfrm>
                          <a:prstGeom prst="rect">
                            <a:avLst/>
                          </a:prstGeom>
                        </pic:spPr>
                      </pic:pic>
                    </a:graphicData>
                  </a:graphic>
                </wp:inline>
              </w:drawing>
            </w:r>
          </w:p>
          <w:p w14:paraId="197E30EC" w14:textId="7692A468" w:rsidR="000520A5" w:rsidRDefault="000520A5" w:rsidP="00AB0A9C">
            <w:r>
              <w:rPr>
                <w:noProof/>
              </w:rPr>
              <w:drawing>
                <wp:inline distT="0" distB="0" distL="0" distR="0" wp14:anchorId="72BA32E6" wp14:editId="76374639">
                  <wp:extent cx="2984500" cy="283783"/>
                  <wp:effectExtent l="0" t="0" r="0" b="254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AD4A3C2.tmp"/>
                          <pic:cNvPicPr/>
                        </pic:nvPicPr>
                        <pic:blipFill>
                          <a:blip r:embed="rId9">
                            <a:extLst>
                              <a:ext uri="{28A0092B-C50C-407E-A947-70E740481C1C}">
                                <a14:useLocalDpi xmlns:a14="http://schemas.microsoft.com/office/drawing/2010/main" val="0"/>
                              </a:ext>
                            </a:extLst>
                          </a:blip>
                          <a:stretch>
                            <a:fillRect/>
                          </a:stretch>
                        </pic:blipFill>
                        <pic:spPr>
                          <a:xfrm>
                            <a:off x="0" y="0"/>
                            <a:ext cx="3211459" cy="305364"/>
                          </a:xfrm>
                          <a:prstGeom prst="rect">
                            <a:avLst/>
                          </a:prstGeom>
                        </pic:spPr>
                      </pic:pic>
                    </a:graphicData>
                  </a:graphic>
                </wp:inline>
              </w:drawing>
            </w:r>
          </w:p>
        </w:tc>
        <w:tc>
          <w:tcPr>
            <w:tcW w:w="4933" w:type="dxa"/>
          </w:tcPr>
          <w:p w14:paraId="192794D8" w14:textId="28B48F2A" w:rsidR="00AB0A9C" w:rsidRDefault="00DA6891" w:rsidP="00AB0A9C">
            <w:r>
              <w:rPr>
                <w:noProof/>
              </w:rPr>
              <w:drawing>
                <wp:inline distT="0" distB="0" distL="0" distR="0" wp14:anchorId="25E20D50" wp14:editId="21A0ADDA">
                  <wp:extent cx="3362325" cy="1366483"/>
                  <wp:effectExtent l="0" t="0" r="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AD4B666.tmp"/>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399296" cy="1381509"/>
                          </a:xfrm>
                          <a:prstGeom prst="rect">
                            <a:avLst/>
                          </a:prstGeom>
                        </pic:spPr>
                      </pic:pic>
                    </a:graphicData>
                  </a:graphic>
                </wp:inline>
              </w:drawing>
            </w:r>
            <w:r w:rsidR="00AB0A9C">
              <w:rPr>
                <w:noProof/>
              </w:rPr>
              <w:t xml:space="preserve"> </w:t>
            </w:r>
            <w:r>
              <w:rPr>
                <w:noProof/>
              </w:rPr>
              <w:drawing>
                <wp:inline distT="0" distB="0" distL="0" distR="0" wp14:anchorId="31E50A50" wp14:editId="73FDE021">
                  <wp:extent cx="3409950" cy="32496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AD44AE6.tmp"/>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84156" cy="351097"/>
                          </a:xfrm>
                          <a:prstGeom prst="rect">
                            <a:avLst/>
                          </a:prstGeom>
                        </pic:spPr>
                      </pic:pic>
                    </a:graphicData>
                  </a:graphic>
                </wp:inline>
              </w:drawing>
            </w:r>
          </w:p>
        </w:tc>
      </w:tr>
      <w:tr w:rsidR="00B86EE9" w14:paraId="5BBFD4B2" w14:textId="77777777" w:rsidTr="00AB0A9C">
        <w:tc>
          <w:tcPr>
            <w:tcW w:w="4872" w:type="dxa"/>
          </w:tcPr>
          <w:p w14:paraId="5E043A7D" w14:textId="2AE68DBC" w:rsidR="00B86EE9" w:rsidRDefault="00B86EE9" w:rsidP="00B86EE9">
            <w:pPr>
              <w:jc w:val="center"/>
              <w:rPr>
                <w:noProof/>
              </w:rPr>
            </w:pPr>
            <w:r>
              <w:rPr>
                <w:noProof/>
              </w:rPr>
              <w:t>(a)</w:t>
            </w:r>
          </w:p>
        </w:tc>
        <w:tc>
          <w:tcPr>
            <w:tcW w:w="4933" w:type="dxa"/>
          </w:tcPr>
          <w:p w14:paraId="6344A6CC" w14:textId="4BD0981E" w:rsidR="00B86EE9" w:rsidRDefault="00B86EE9" w:rsidP="00B86EE9">
            <w:pPr>
              <w:jc w:val="center"/>
              <w:rPr>
                <w:noProof/>
              </w:rPr>
            </w:pPr>
            <w:r>
              <w:rPr>
                <w:noProof/>
              </w:rPr>
              <w:t>(b)</w:t>
            </w:r>
          </w:p>
        </w:tc>
      </w:tr>
    </w:tbl>
    <w:p w14:paraId="19A4F55B" w14:textId="65E49F19" w:rsidR="00431CCE" w:rsidRDefault="008177D1" w:rsidP="00F71BF8">
      <w:pPr>
        <w:pStyle w:val="Caption"/>
        <w:spacing w:after="100"/>
      </w:pPr>
      <w:bookmarkStart w:id="1" w:name="_Ref95807200"/>
      <w:r>
        <w:t xml:space="preserve">Figure </w:t>
      </w:r>
      <w:r w:rsidR="00000000">
        <w:fldChar w:fldCharType="begin"/>
      </w:r>
      <w:r w:rsidR="00000000">
        <w:instrText xml:space="preserve"> SEQ Figure \* ARABIC </w:instrText>
      </w:r>
      <w:r w:rsidR="00000000">
        <w:fldChar w:fldCharType="separate"/>
      </w:r>
      <w:r w:rsidR="00674D3B">
        <w:rPr>
          <w:noProof/>
        </w:rPr>
        <w:t>2</w:t>
      </w:r>
      <w:r w:rsidR="00000000">
        <w:rPr>
          <w:noProof/>
        </w:rPr>
        <w:fldChar w:fldCharType="end"/>
      </w:r>
      <w:bookmarkEnd w:id="1"/>
      <w:r>
        <w:t xml:space="preserve">: </w:t>
      </w:r>
      <w:r w:rsidR="009B0A8C">
        <w:t xml:space="preserve">(a) </w:t>
      </w:r>
      <w:r>
        <w:t xml:space="preserve">User interface for capturing </w:t>
      </w:r>
      <w:r w:rsidR="00A640AA">
        <w:t>images with groun</w:t>
      </w:r>
      <w:r w:rsidR="009B0A8C">
        <w:t>d truth information on failures (b) Companion user interface for reviewing the annotated image captures</w:t>
      </w:r>
    </w:p>
    <w:p w14:paraId="686564CB" w14:textId="1EF72D65" w:rsidR="008177D1" w:rsidRDefault="00A640AA" w:rsidP="00CA20C5">
      <w:pPr>
        <w:spacing w:before="100"/>
      </w:pPr>
      <w:r>
        <w:t>The information is stored in</w:t>
      </w:r>
      <w:r w:rsidR="008177D1">
        <w:t xml:space="preserve"> the accompanying data storage structure, which consists o</w:t>
      </w:r>
      <w:r>
        <w:t>f</w:t>
      </w:r>
      <w:r w:rsidR="008177D1">
        <w:t xml:space="preserve"> a file</w:t>
      </w:r>
      <w:r>
        <w:t xml:space="preserve"> with the ground truth table and a folder with the associated images.  </w:t>
      </w:r>
      <w:r w:rsidR="00943F92">
        <w:t>The ground truth table contains part numbers to allow the user to populate the table quickly and accurately and an extendible file that contains known failure modes</w:t>
      </w:r>
      <w:r>
        <w:t xml:space="preserve">, as </w:t>
      </w:r>
      <w:r w:rsidR="00053206">
        <w:t>shown</w:t>
      </w:r>
      <w:r>
        <w:t xml:space="preserve"> in </w:t>
      </w:r>
      <w:r>
        <w:fldChar w:fldCharType="begin"/>
      </w:r>
      <w:r>
        <w:instrText xml:space="preserve"> REF _Ref95807423 \h </w:instrText>
      </w:r>
      <w:r>
        <w:fldChar w:fldCharType="separate"/>
      </w:r>
      <w:r w:rsidR="00674D3B">
        <w:t xml:space="preserve">Table </w:t>
      </w:r>
      <w:r w:rsidR="00674D3B">
        <w:rPr>
          <w:noProof/>
        </w:rPr>
        <w:t>1</w:t>
      </w:r>
      <w:r>
        <w:fldChar w:fldCharType="end"/>
      </w:r>
      <w:r w:rsidR="008177D1">
        <w:t>.</w:t>
      </w:r>
      <w:r w:rsidR="00CA20C5">
        <w:t xml:space="preserve"> </w:t>
      </w:r>
      <w:r w:rsidR="00CA20C5">
        <w:t xml:space="preserve">The data in the table allows the reconstruction of the user’s image captures with annotation, as illustrated in </w:t>
      </w:r>
      <w:r w:rsidR="00CA20C5">
        <w:fldChar w:fldCharType="begin"/>
      </w:r>
      <w:r w:rsidR="00CA20C5">
        <w:instrText xml:space="preserve"> REF _Ref95807200 \h </w:instrText>
      </w:r>
      <w:r w:rsidR="00CA20C5">
        <w:fldChar w:fldCharType="separate"/>
      </w:r>
      <w:r w:rsidR="00CA20C5">
        <w:t xml:space="preserve">Figure </w:t>
      </w:r>
      <w:r w:rsidR="00CA20C5">
        <w:rPr>
          <w:noProof/>
        </w:rPr>
        <w:t>2</w:t>
      </w:r>
      <w:r w:rsidR="00CA20C5">
        <w:fldChar w:fldCharType="end"/>
      </w:r>
      <w:r w:rsidR="00CA20C5">
        <w:t>b, which shows a companion user interface for reviewing image captures. This information can be further edited by domain experts or used by the developers of machine learning solutions.</w:t>
      </w:r>
    </w:p>
    <w:p w14:paraId="59ECA316" w14:textId="0059A8DA" w:rsidR="008177D1" w:rsidRDefault="008177D1" w:rsidP="00431CCE">
      <w:pPr>
        <w:pStyle w:val="Caption"/>
        <w:keepNext/>
        <w:keepLines/>
      </w:pPr>
      <w:bookmarkStart w:id="2" w:name="_Ref95807423"/>
      <w:r>
        <w:t xml:space="preserve">Table </w:t>
      </w:r>
      <w:r w:rsidR="00000000">
        <w:fldChar w:fldCharType="begin"/>
      </w:r>
      <w:r w:rsidR="00000000">
        <w:instrText xml:space="preserve"> SEQ Table \* ARABIC </w:instrText>
      </w:r>
      <w:r w:rsidR="00000000">
        <w:fldChar w:fldCharType="separate"/>
      </w:r>
      <w:r w:rsidR="00674D3B">
        <w:rPr>
          <w:noProof/>
        </w:rPr>
        <w:t>1</w:t>
      </w:r>
      <w:r w:rsidR="00000000">
        <w:rPr>
          <w:noProof/>
        </w:rPr>
        <w:fldChar w:fldCharType="end"/>
      </w:r>
      <w:bookmarkEnd w:id="2"/>
      <w:r w:rsidR="00053206">
        <w:t>: Ground truth information associated with an image</w:t>
      </w:r>
    </w:p>
    <w:tbl>
      <w:tblPr>
        <w:tblStyle w:val="GridTable1Light"/>
        <w:tblW w:w="9810" w:type="dxa"/>
        <w:tblInd w:w="-275" w:type="dxa"/>
        <w:tblLayout w:type="fixed"/>
        <w:tblLook w:val="04A0" w:firstRow="1" w:lastRow="0" w:firstColumn="1" w:lastColumn="0" w:noHBand="0" w:noVBand="1"/>
      </w:tblPr>
      <w:tblGrid>
        <w:gridCol w:w="900"/>
        <w:gridCol w:w="720"/>
        <w:gridCol w:w="990"/>
        <w:gridCol w:w="2250"/>
        <w:gridCol w:w="1890"/>
        <w:gridCol w:w="630"/>
        <w:gridCol w:w="630"/>
        <w:gridCol w:w="540"/>
        <w:gridCol w:w="540"/>
        <w:gridCol w:w="720"/>
      </w:tblGrid>
      <w:tr w:rsidR="008D3D85" w:rsidRPr="008D3D85" w14:paraId="4B03C4B5" w14:textId="77777777" w:rsidTr="009B0A8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0" w:type="dxa"/>
            <w:hideMark/>
          </w:tcPr>
          <w:p w14:paraId="441DCCDC" w14:textId="2B5E362D" w:rsidR="008177D1" w:rsidRPr="008D3D85" w:rsidRDefault="009B0A8C" w:rsidP="00431CCE">
            <w:pPr>
              <w:keepNext/>
              <w:keepLines/>
              <w:rPr>
                <w:sz w:val="18"/>
                <w:szCs w:val="18"/>
              </w:rPr>
            </w:pPr>
            <w:r>
              <w:rPr>
                <w:sz w:val="18"/>
                <w:szCs w:val="18"/>
              </w:rPr>
              <w:t>Image #</w:t>
            </w:r>
          </w:p>
        </w:tc>
        <w:tc>
          <w:tcPr>
            <w:tcW w:w="720" w:type="dxa"/>
            <w:hideMark/>
          </w:tcPr>
          <w:p w14:paraId="745DBFF6" w14:textId="480A8FA4" w:rsidR="008177D1" w:rsidRPr="008D3D85" w:rsidRDefault="008177D1" w:rsidP="009B0A8C">
            <w:pPr>
              <w:keepNext/>
              <w:keepLines/>
              <w:cnfStyle w:val="100000000000" w:firstRow="1" w:lastRow="0" w:firstColumn="0" w:lastColumn="0" w:oddVBand="0" w:evenVBand="0" w:oddHBand="0" w:evenHBand="0" w:firstRowFirstColumn="0" w:firstRowLastColumn="0" w:lastRowFirstColumn="0" w:lastRowLastColumn="0"/>
              <w:rPr>
                <w:sz w:val="18"/>
                <w:szCs w:val="18"/>
              </w:rPr>
            </w:pPr>
            <w:r w:rsidRPr="008D3D85">
              <w:rPr>
                <w:sz w:val="18"/>
                <w:szCs w:val="18"/>
              </w:rPr>
              <w:t>Part</w:t>
            </w:r>
            <w:r w:rsidR="009B0A8C">
              <w:rPr>
                <w:sz w:val="18"/>
                <w:szCs w:val="18"/>
              </w:rPr>
              <w:t xml:space="preserve"> #</w:t>
            </w:r>
          </w:p>
        </w:tc>
        <w:tc>
          <w:tcPr>
            <w:tcW w:w="990" w:type="dxa"/>
            <w:hideMark/>
          </w:tcPr>
          <w:p w14:paraId="757E4BDF" w14:textId="4A235CEB" w:rsidR="008177D1" w:rsidRPr="008D3D85" w:rsidRDefault="008177D1" w:rsidP="009B0A8C">
            <w:pPr>
              <w:keepNext/>
              <w:keepLines/>
              <w:cnfStyle w:val="100000000000" w:firstRow="1" w:lastRow="0" w:firstColumn="0" w:lastColumn="0" w:oddVBand="0" w:evenVBand="0" w:oddHBand="0" w:evenHBand="0" w:firstRowFirstColumn="0" w:firstRowLastColumn="0" w:lastRowFirstColumn="0" w:lastRowLastColumn="0"/>
              <w:rPr>
                <w:sz w:val="18"/>
                <w:szCs w:val="18"/>
              </w:rPr>
            </w:pPr>
            <w:r w:rsidRPr="008D3D85">
              <w:rPr>
                <w:sz w:val="18"/>
                <w:szCs w:val="18"/>
              </w:rPr>
              <w:t>PCB</w:t>
            </w:r>
            <w:r w:rsidR="009B0A8C">
              <w:rPr>
                <w:sz w:val="18"/>
                <w:szCs w:val="18"/>
              </w:rPr>
              <w:t xml:space="preserve"> side</w:t>
            </w:r>
          </w:p>
        </w:tc>
        <w:tc>
          <w:tcPr>
            <w:tcW w:w="2250" w:type="dxa"/>
            <w:hideMark/>
          </w:tcPr>
          <w:p w14:paraId="516A3101" w14:textId="36E06F9B" w:rsidR="008177D1" w:rsidRPr="008D3D85" w:rsidRDefault="008177D1" w:rsidP="009B0A8C">
            <w:pPr>
              <w:keepNext/>
              <w:keepLines/>
              <w:cnfStyle w:val="100000000000" w:firstRow="1" w:lastRow="0" w:firstColumn="0" w:lastColumn="0" w:oddVBand="0" w:evenVBand="0" w:oddHBand="0" w:evenHBand="0" w:firstRowFirstColumn="0" w:firstRowLastColumn="0" w:lastRowFirstColumn="0" w:lastRowLastColumn="0"/>
              <w:rPr>
                <w:sz w:val="18"/>
                <w:szCs w:val="18"/>
              </w:rPr>
            </w:pPr>
            <w:r w:rsidRPr="008D3D85">
              <w:rPr>
                <w:sz w:val="18"/>
                <w:szCs w:val="18"/>
              </w:rPr>
              <w:t>File</w:t>
            </w:r>
            <w:r w:rsidR="009B0A8C">
              <w:rPr>
                <w:sz w:val="18"/>
                <w:szCs w:val="18"/>
              </w:rPr>
              <w:t xml:space="preserve"> </w:t>
            </w:r>
            <w:r w:rsidRPr="008D3D85">
              <w:rPr>
                <w:sz w:val="18"/>
                <w:szCs w:val="18"/>
              </w:rPr>
              <w:t>name</w:t>
            </w:r>
          </w:p>
        </w:tc>
        <w:tc>
          <w:tcPr>
            <w:tcW w:w="1890" w:type="dxa"/>
            <w:hideMark/>
          </w:tcPr>
          <w:p w14:paraId="40F317B0" w14:textId="5572FBC8" w:rsidR="008177D1" w:rsidRPr="008D3D85" w:rsidRDefault="00905505" w:rsidP="009B0A8C">
            <w:pPr>
              <w:keepNext/>
              <w:keepLines/>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Timestamp</w:t>
            </w:r>
          </w:p>
        </w:tc>
        <w:tc>
          <w:tcPr>
            <w:tcW w:w="630" w:type="dxa"/>
            <w:hideMark/>
          </w:tcPr>
          <w:p w14:paraId="48E09B85" w14:textId="77777777" w:rsidR="008177D1" w:rsidRPr="008D3D85" w:rsidRDefault="008177D1" w:rsidP="00431CCE">
            <w:pPr>
              <w:keepNext/>
              <w:keepLines/>
              <w:cnfStyle w:val="100000000000" w:firstRow="1" w:lastRow="0" w:firstColumn="0" w:lastColumn="0" w:oddVBand="0" w:evenVBand="0" w:oddHBand="0" w:evenHBand="0" w:firstRowFirstColumn="0" w:firstRowLastColumn="0" w:lastRowFirstColumn="0" w:lastRowLastColumn="0"/>
              <w:rPr>
                <w:sz w:val="18"/>
                <w:szCs w:val="18"/>
              </w:rPr>
            </w:pPr>
            <w:r w:rsidRPr="008D3D85">
              <w:rPr>
                <w:sz w:val="18"/>
                <w:szCs w:val="18"/>
              </w:rPr>
              <w:t>x</w:t>
            </w:r>
          </w:p>
        </w:tc>
        <w:tc>
          <w:tcPr>
            <w:tcW w:w="630" w:type="dxa"/>
            <w:hideMark/>
          </w:tcPr>
          <w:p w14:paraId="6BBB1C53" w14:textId="77777777" w:rsidR="008177D1" w:rsidRPr="008D3D85" w:rsidRDefault="008177D1" w:rsidP="00431CCE">
            <w:pPr>
              <w:keepNext/>
              <w:keepLines/>
              <w:cnfStyle w:val="100000000000" w:firstRow="1" w:lastRow="0" w:firstColumn="0" w:lastColumn="0" w:oddVBand="0" w:evenVBand="0" w:oddHBand="0" w:evenHBand="0" w:firstRowFirstColumn="0" w:firstRowLastColumn="0" w:lastRowFirstColumn="0" w:lastRowLastColumn="0"/>
              <w:rPr>
                <w:sz w:val="18"/>
                <w:szCs w:val="18"/>
              </w:rPr>
            </w:pPr>
            <w:r w:rsidRPr="008D3D85">
              <w:rPr>
                <w:sz w:val="18"/>
                <w:szCs w:val="18"/>
              </w:rPr>
              <w:t>y</w:t>
            </w:r>
          </w:p>
        </w:tc>
        <w:tc>
          <w:tcPr>
            <w:tcW w:w="540" w:type="dxa"/>
            <w:hideMark/>
          </w:tcPr>
          <w:p w14:paraId="043A8249" w14:textId="77777777" w:rsidR="008177D1" w:rsidRPr="008D3D85" w:rsidRDefault="008177D1" w:rsidP="00431CCE">
            <w:pPr>
              <w:keepNext/>
              <w:keepLines/>
              <w:cnfStyle w:val="100000000000" w:firstRow="1" w:lastRow="0" w:firstColumn="0" w:lastColumn="0" w:oddVBand="0" w:evenVBand="0" w:oddHBand="0" w:evenHBand="0" w:firstRowFirstColumn="0" w:firstRowLastColumn="0" w:lastRowFirstColumn="0" w:lastRowLastColumn="0"/>
              <w:rPr>
                <w:sz w:val="18"/>
                <w:szCs w:val="18"/>
              </w:rPr>
            </w:pPr>
            <w:r w:rsidRPr="008D3D85">
              <w:rPr>
                <w:sz w:val="18"/>
                <w:szCs w:val="18"/>
              </w:rPr>
              <w:t>w</w:t>
            </w:r>
          </w:p>
        </w:tc>
        <w:tc>
          <w:tcPr>
            <w:tcW w:w="540" w:type="dxa"/>
            <w:hideMark/>
          </w:tcPr>
          <w:p w14:paraId="53A4CDCF" w14:textId="77777777" w:rsidR="008177D1" w:rsidRPr="008D3D85" w:rsidRDefault="008177D1" w:rsidP="00431CCE">
            <w:pPr>
              <w:keepNext/>
              <w:keepLines/>
              <w:cnfStyle w:val="100000000000" w:firstRow="1" w:lastRow="0" w:firstColumn="0" w:lastColumn="0" w:oddVBand="0" w:evenVBand="0" w:oddHBand="0" w:evenHBand="0" w:firstRowFirstColumn="0" w:firstRowLastColumn="0" w:lastRowFirstColumn="0" w:lastRowLastColumn="0"/>
              <w:rPr>
                <w:sz w:val="18"/>
                <w:szCs w:val="18"/>
              </w:rPr>
            </w:pPr>
            <w:r w:rsidRPr="008D3D85">
              <w:rPr>
                <w:sz w:val="18"/>
                <w:szCs w:val="18"/>
              </w:rPr>
              <w:t>h</w:t>
            </w:r>
          </w:p>
        </w:tc>
        <w:tc>
          <w:tcPr>
            <w:tcW w:w="720" w:type="dxa"/>
            <w:hideMark/>
          </w:tcPr>
          <w:p w14:paraId="74786D3D" w14:textId="77777777" w:rsidR="008177D1" w:rsidRPr="008D3D85" w:rsidRDefault="008177D1" w:rsidP="00431CCE">
            <w:pPr>
              <w:keepNext/>
              <w:keepLines/>
              <w:cnfStyle w:val="100000000000" w:firstRow="1" w:lastRow="0" w:firstColumn="0" w:lastColumn="0" w:oddVBand="0" w:evenVBand="0" w:oddHBand="0" w:evenHBand="0" w:firstRowFirstColumn="0" w:firstRowLastColumn="0" w:lastRowFirstColumn="0" w:lastRowLastColumn="0"/>
              <w:rPr>
                <w:sz w:val="18"/>
                <w:szCs w:val="18"/>
              </w:rPr>
            </w:pPr>
            <w:r w:rsidRPr="008D3D85">
              <w:rPr>
                <w:sz w:val="18"/>
                <w:szCs w:val="18"/>
              </w:rPr>
              <w:t>note</w:t>
            </w:r>
          </w:p>
        </w:tc>
      </w:tr>
      <w:tr w:rsidR="008D3D85" w:rsidRPr="008D3D85" w14:paraId="2C81E745" w14:textId="77777777" w:rsidTr="009B0A8C">
        <w:tc>
          <w:tcPr>
            <w:cnfStyle w:val="001000000000" w:firstRow="0" w:lastRow="0" w:firstColumn="1" w:lastColumn="0" w:oddVBand="0" w:evenVBand="0" w:oddHBand="0" w:evenHBand="0" w:firstRowFirstColumn="0" w:firstRowLastColumn="0" w:lastRowFirstColumn="0" w:lastRowLastColumn="0"/>
            <w:tcW w:w="900" w:type="dxa"/>
            <w:hideMark/>
          </w:tcPr>
          <w:p w14:paraId="1A8FD6AB" w14:textId="09F81DE9" w:rsidR="008177D1" w:rsidRPr="008D3D85" w:rsidRDefault="008D3D85" w:rsidP="00431CCE">
            <w:pPr>
              <w:keepNext/>
              <w:keepLines/>
              <w:rPr>
                <w:sz w:val="18"/>
                <w:szCs w:val="18"/>
              </w:rPr>
            </w:pPr>
            <w:r>
              <w:rPr>
                <w:sz w:val="18"/>
                <w:szCs w:val="18"/>
              </w:rPr>
              <w:t>1</w:t>
            </w:r>
          </w:p>
        </w:tc>
        <w:tc>
          <w:tcPr>
            <w:tcW w:w="720" w:type="dxa"/>
            <w:hideMark/>
          </w:tcPr>
          <w:p w14:paraId="1B2B212F"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XYZ</w:t>
            </w:r>
          </w:p>
        </w:tc>
        <w:tc>
          <w:tcPr>
            <w:tcW w:w="990" w:type="dxa"/>
            <w:hideMark/>
          </w:tcPr>
          <w:p w14:paraId="60A4D15A"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Top</w:t>
            </w:r>
          </w:p>
        </w:tc>
        <w:tc>
          <w:tcPr>
            <w:tcW w:w="2250" w:type="dxa"/>
            <w:hideMark/>
          </w:tcPr>
          <w:p w14:paraId="2E005C43"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XYZ_2_Top_degraded.jpg</w:t>
            </w:r>
          </w:p>
        </w:tc>
        <w:tc>
          <w:tcPr>
            <w:tcW w:w="1890" w:type="dxa"/>
            <w:hideMark/>
          </w:tcPr>
          <w:p w14:paraId="5EE045C3"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2022-Jan-21 17:03:27</w:t>
            </w:r>
          </w:p>
        </w:tc>
        <w:tc>
          <w:tcPr>
            <w:tcW w:w="630" w:type="dxa"/>
            <w:hideMark/>
          </w:tcPr>
          <w:p w14:paraId="5CE1385C"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1273</w:t>
            </w:r>
          </w:p>
        </w:tc>
        <w:tc>
          <w:tcPr>
            <w:tcW w:w="630" w:type="dxa"/>
            <w:hideMark/>
          </w:tcPr>
          <w:p w14:paraId="473BF830"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1575</w:t>
            </w:r>
          </w:p>
        </w:tc>
        <w:tc>
          <w:tcPr>
            <w:tcW w:w="540" w:type="dxa"/>
            <w:hideMark/>
          </w:tcPr>
          <w:p w14:paraId="62AD3050"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640</w:t>
            </w:r>
          </w:p>
        </w:tc>
        <w:tc>
          <w:tcPr>
            <w:tcW w:w="540" w:type="dxa"/>
            <w:hideMark/>
          </w:tcPr>
          <w:p w14:paraId="292355F7"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466</w:t>
            </w:r>
          </w:p>
        </w:tc>
        <w:tc>
          <w:tcPr>
            <w:tcW w:w="720" w:type="dxa"/>
            <w:hideMark/>
          </w:tcPr>
          <w:p w14:paraId="4BA5A398"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burned</w:t>
            </w:r>
          </w:p>
        </w:tc>
      </w:tr>
      <w:tr w:rsidR="008D3D85" w:rsidRPr="008D3D85" w14:paraId="4BE775EC" w14:textId="77777777" w:rsidTr="009B0A8C">
        <w:tc>
          <w:tcPr>
            <w:cnfStyle w:val="001000000000" w:firstRow="0" w:lastRow="0" w:firstColumn="1" w:lastColumn="0" w:oddVBand="0" w:evenVBand="0" w:oddHBand="0" w:evenHBand="0" w:firstRowFirstColumn="0" w:firstRowLastColumn="0" w:lastRowFirstColumn="0" w:lastRowLastColumn="0"/>
            <w:tcW w:w="900" w:type="dxa"/>
            <w:hideMark/>
          </w:tcPr>
          <w:p w14:paraId="0E920EDF" w14:textId="77777777" w:rsidR="008177D1" w:rsidRPr="008D3D85" w:rsidRDefault="008177D1" w:rsidP="00431CCE">
            <w:pPr>
              <w:keepNext/>
              <w:keepLines/>
              <w:rPr>
                <w:sz w:val="18"/>
                <w:szCs w:val="18"/>
              </w:rPr>
            </w:pPr>
            <w:r w:rsidRPr="008D3D85">
              <w:rPr>
                <w:sz w:val="18"/>
                <w:szCs w:val="18"/>
              </w:rPr>
              <w:t>2</w:t>
            </w:r>
          </w:p>
        </w:tc>
        <w:tc>
          <w:tcPr>
            <w:tcW w:w="720" w:type="dxa"/>
            <w:hideMark/>
          </w:tcPr>
          <w:p w14:paraId="14513B75"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XYZ</w:t>
            </w:r>
          </w:p>
        </w:tc>
        <w:tc>
          <w:tcPr>
            <w:tcW w:w="990" w:type="dxa"/>
            <w:hideMark/>
          </w:tcPr>
          <w:p w14:paraId="0B62C50F"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Bottom</w:t>
            </w:r>
          </w:p>
        </w:tc>
        <w:tc>
          <w:tcPr>
            <w:tcW w:w="2250" w:type="dxa"/>
            <w:hideMark/>
          </w:tcPr>
          <w:p w14:paraId="672E83D9" w14:textId="786A2560" w:rsidR="008177D1" w:rsidRPr="008D3D85" w:rsidRDefault="008177D1" w:rsidP="009B0A8C">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XYZ_2_Bottom_</w:t>
            </w:r>
            <w:r w:rsidR="009B0A8C">
              <w:rPr>
                <w:sz w:val="18"/>
                <w:szCs w:val="18"/>
              </w:rPr>
              <w:t>OK</w:t>
            </w:r>
            <w:r w:rsidRPr="008D3D85">
              <w:rPr>
                <w:sz w:val="18"/>
                <w:szCs w:val="18"/>
              </w:rPr>
              <w:t>.jpg</w:t>
            </w:r>
          </w:p>
        </w:tc>
        <w:tc>
          <w:tcPr>
            <w:tcW w:w="1890" w:type="dxa"/>
            <w:hideMark/>
          </w:tcPr>
          <w:p w14:paraId="7E850CE5"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2022-Jan-21 17:03:56</w:t>
            </w:r>
          </w:p>
        </w:tc>
        <w:tc>
          <w:tcPr>
            <w:tcW w:w="630" w:type="dxa"/>
            <w:hideMark/>
          </w:tcPr>
          <w:p w14:paraId="514CB111"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1</w:t>
            </w:r>
          </w:p>
        </w:tc>
        <w:tc>
          <w:tcPr>
            <w:tcW w:w="630" w:type="dxa"/>
            <w:hideMark/>
          </w:tcPr>
          <w:p w14:paraId="0631A708"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1</w:t>
            </w:r>
          </w:p>
        </w:tc>
        <w:tc>
          <w:tcPr>
            <w:tcW w:w="540" w:type="dxa"/>
            <w:hideMark/>
          </w:tcPr>
          <w:p w14:paraId="39E186D1"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0</w:t>
            </w:r>
          </w:p>
        </w:tc>
        <w:tc>
          <w:tcPr>
            <w:tcW w:w="540" w:type="dxa"/>
            <w:hideMark/>
          </w:tcPr>
          <w:p w14:paraId="1BFDE083"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0</w:t>
            </w:r>
          </w:p>
        </w:tc>
        <w:tc>
          <w:tcPr>
            <w:tcW w:w="720" w:type="dxa"/>
            <w:hideMark/>
          </w:tcPr>
          <w:p w14:paraId="759ABA3C"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8D3D85">
              <w:rPr>
                <w:sz w:val="18"/>
                <w:szCs w:val="18"/>
              </w:rPr>
              <w:t>NaN</w:t>
            </w:r>
            <w:proofErr w:type="spellEnd"/>
          </w:p>
        </w:tc>
      </w:tr>
      <w:tr w:rsidR="008D3D85" w:rsidRPr="008D3D85" w14:paraId="7893292A" w14:textId="77777777" w:rsidTr="009B0A8C">
        <w:tc>
          <w:tcPr>
            <w:cnfStyle w:val="001000000000" w:firstRow="0" w:lastRow="0" w:firstColumn="1" w:lastColumn="0" w:oddVBand="0" w:evenVBand="0" w:oddHBand="0" w:evenHBand="0" w:firstRowFirstColumn="0" w:firstRowLastColumn="0" w:lastRowFirstColumn="0" w:lastRowLastColumn="0"/>
            <w:tcW w:w="900" w:type="dxa"/>
            <w:hideMark/>
          </w:tcPr>
          <w:p w14:paraId="09A3CEC1" w14:textId="77777777" w:rsidR="008177D1" w:rsidRPr="008D3D85" w:rsidRDefault="008177D1" w:rsidP="00431CCE">
            <w:pPr>
              <w:keepNext/>
              <w:keepLines/>
              <w:rPr>
                <w:sz w:val="18"/>
                <w:szCs w:val="18"/>
              </w:rPr>
            </w:pPr>
            <w:r w:rsidRPr="008D3D85">
              <w:rPr>
                <w:sz w:val="18"/>
                <w:szCs w:val="18"/>
              </w:rPr>
              <w:t>3</w:t>
            </w:r>
          </w:p>
        </w:tc>
        <w:tc>
          <w:tcPr>
            <w:tcW w:w="720" w:type="dxa"/>
            <w:hideMark/>
          </w:tcPr>
          <w:p w14:paraId="6C3F8ACB"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MNO</w:t>
            </w:r>
          </w:p>
        </w:tc>
        <w:tc>
          <w:tcPr>
            <w:tcW w:w="990" w:type="dxa"/>
            <w:hideMark/>
          </w:tcPr>
          <w:p w14:paraId="5CBC6EED"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Top</w:t>
            </w:r>
          </w:p>
        </w:tc>
        <w:tc>
          <w:tcPr>
            <w:tcW w:w="2250" w:type="dxa"/>
            <w:hideMark/>
          </w:tcPr>
          <w:p w14:paraId="43F86A91"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MNO_3_Top_degraded.jpg</w:t>
            </w:r>
          </w:p>
        </w:tc>
        <w:tc>
          <w:tcPr>
            <w:tcW w:w="1890" w:type="dxa"/>
            <w:hideMark/>
          </w:tcPr>
          <w:p w14:paraId="2C1D08CE"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2022-Jan-24 09:22:57</w:t>
            </w:r>
          </w:p>
        </w:tc>
        <w:tc>
          <w:tcPr>
            <w:tcW w:w="630" w:type="dxa"/>
            <w:hideMark/>
          </w:tcPr>
          <w:p w14:paraId="70E78F4A"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1394</w:t>
            </w:r>
          </w:p>
        </w:tc>
        <w:tc>
          <w:tcPr>
            <w:tcW w:w="630" w:type="dxa"/>
            <w:hideMark/>
          </w:tcPr>
          <w:p w14:paraId="7E70FC85"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661</w:t>
            </w:r>
          </w:p>
        </w:tc>
        <w:tc>
          <w:tcPr>
            <w:tcW w:w="540" w:type="dxa"/>
            <w:hideMark/>
          </w:tcPr>
          <w:p w14:paraId="4F947739"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546</w:t>
            </w:r>
          </w:p>
        </w:tc>
        <w:tc>
          <w:tcPr>
            <w:tcW w:w="540" w:type="dxa"/>
            <w:hideMark/>
          </w:tcPr>
          <w:p w14:paraId="0DAE97C2"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660</w:t>
            </w:r>
          </w:p>
        </w:tc>
        <w:tc>
          <w:tcPr>
            <w:tcW w:w="720" w:type="dxa"/>
            <w:hideMark/>
          </w:tcPr>
          <w:p w14:paraId="7E009CFA" w14:textId="77777777" w:rsidR="008177D1" w:rsidRPr="008D3D85" w:rsidRDefault="008177D1" w:rsidP="00431CCE">
            <w:pPr>
              <w:keepNext/>
              <w:keepLines/>
              <w:cnfStyle w:val="000000000000" w:firstRow="0" w:lastRow="0" w:firstColumn="0" w:lastColumn="0" w:oddVBand="0" w:evenVBand="0" w:oddHBand="0" w:evenHBand="0" w:firstRowFirstColumn="0" w:firstRowLastColumn="0" w:lastRowFirstColumn="0" w:lastRowLastColumn="0"/>
              <w:rPr>
                <w:sz w:val="18"/>
                <w:szCs w:val="18"/>
              </w:rPr>
            </w:pPr>
            <w:r w:rsidRPr="008D3D85">
              <w:rPr>
                <w:sz w:val="18"/>
                <w:szCs w:val="18"/>
              </w:rPr>
              <w:t>crack</w:t>
            </w:r>
          </w:p>
        </w:tc>
      </w:tr>
    </w:tbl>
    <w:p w14:paraId="3351009C" w14:textId="722BB0DF" w:rsidR="00065856" w:rsidRDefault="00065856" w:rsidP="00CA20C5">
      <w:pPr>
        <w:pStyle w:val="Heading2"/>
        <w:spacing w:before="100"/>
      </w:pPr>
      <w:r>
        <w:t>Part number identification</w:t>
      </w:r>
    </w:p>
    <w:p w14:paraId="45913F9B" w14:textId="130903C3" w:rsidR="00431CCE" w:rsidRDefault="00431CCE" w:rsidP="00431CCE">
      <w:r>
        <w:t xml:space="preserve">Part number identification was the second main block in </w:t>
      </w:r>
      <w:r>
        <w:fldChar w:fldCharType="begin"/>
      </w:r>
      <w:r>
        <w:instrText xml:space="preserve"> REF _Ref122511729 \h </w:instrText>
      </w:r>
      <w:r>
        <w:fldChar w:fldCharType="separate"/>
      </w:r>
      <w:r w:rsidR="00674D3B" w:rsidRPr="00431CCE">
        <w:t xml:space="preserve">Figure </w:t>
      </w:r>
      <w:r w:rsidR="00674D3B">
        <w:rPr>
          <w:noProof/>
        </w:rPr>
        <w:t>1</w:t>
      </w:r>
      <w:r>
        <w:fldChar w:fldCharType="end"/>
      </w:r>
      <w:r>
        <w:t xml:space="preserve">. The solution leveraged the </w:t>
      </w:r>
      <w:r w:rsidR="0044783A">
        <w:t>Google Cloud Vision API</w:t>
      </w:r>
      <w:r>
        <w:t>. The block diagram of the system is displayed in</w:t>
      </w:r>
      <w:r w:rsidR="008032E6">
        <w:t xml:space="preserve"> </w:t>
      </w:r>
      <w:r w:rsidR="008032E6">
        <w:fldChar w:fldCharType="begin"/>
      </w:r>
      <w:r w:rsidR="008032E6">
        <w:instrText xml:space="preserve"> REF _Ref122509734 \h </w:instrText>
      </w:r>
      <w:r w:rsidR="008032E6">
        <w:fldChar w:fldCharType="separate"/>
      </w:r>
      <w:r w:rsidR="00674D3B">
        <w:t xml:space="preserve">Figure </w:t>
      </w:r>
      <w:r w:rsidR="00674D3B">
        <w:rPr>
          <w:noProof/>
        </w:rPr>
        <w:t>3</w:t>
      </w:r>
      <w:r w:rsidR="008032E6">
        <w:fldChar w:fldCharType="end"/>
      </w:r>
      <w:r>
        <w:t xml:space="preserve">. It consists of four main blocks: 1) image update, 2) Google AI, 3) comparison of text and existing part numbers, and 4) display and visualization. The blocks are described in turn. </w:t>
      </w:r>
    </w:p>
    <w:p w14:paraId="7041FC77" w14:textId="3B6D0A0D" w:rsidR="00431CCE" w:rsidRDefault="00C6553B" w:rsidP="00FD18C8">
      <w:pPr>
        <w:ind w:firstLine="720"/>
      </w:pPr>
      <w:r w:rsidRPr="00C6553B">
        <w:lastRenderedPageBreak/>
        <w:t xml:space="preserve">The image update block can either read a still image from the disk (still images) or </w:t>
      </w:r>
      <w:r w:rsidR="00431CCE">
        <w:t xml:space="preserve">the camera (live images).  Live images can be captured using an industrial camera or smart devices via third-party apps.  The system </w:t>
      </w:r>
      <w:r w:rsidR="00E02976">
        <w:t>can</w:t>
      </w:r>
      <w:r w:rsidR="00431CCE">
        <w:t xml:space="preserve"> decimate the captured image to accelerate cloud processing using the </w:t>
      </w:r>
      <w:r w:rsidR="00A77EBF">
        <w:t>Google Cloud Vision API</w:t>
      </w:r>
      <w:r w:rsidR="00431CCE">
        <w:t xml:space="preserve">.  </w:t>
      </w:r>
      <w:r w:rsidR="00A77EBF">
        <w:t>The</w:t>
      </w:r>
      <w:r w:rsidR="0044783A">
        <w:t xml:space="preserve"> API</w:t>
      </w:r>
      <w:r w:rsidR="00431CCE">
        <w:t xml:space="preserve"> takes the updated image and detects all text boxes it can find.  It returns a structure that contains a collection of text strings and the associated bounding boxes in pixels.</w:t>
      </w:r>
    </w:p>
    <w:p w14:paraId="65F80605" w14:textId="1B347288" w:rsidR="00065856" w:rsidRDefault="00641CEF" w:rsidP="007F773E">
      <w:pPr>
        <w:jc w:val="center"/>
      </w:pPr>
      <w:r>
        <w:rPr>
          <w:noProof/>
        </w:rPr>
        <w:drawing>
          <wp:inline distT="0" distB="0" distL="0" distR="0" wp14:anchorId="4D2C8546" wp14:editId="20CB4DDD">
            <wp:extent cx="3582537" cy="2304641"/>
            <wp:effectExtent l="0" t="0" r="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14712" cy="2325339"/>
                    </a:xfrm>
                    <a:prstGeom prst="rect">
                      <a:avLst/>
                    </a:prstGeom>
                    <a:noFill/>
                  </pic:spPr>
                </pic:pic>
              </a:graphicData>
            </a:graphic>
          </wp:inline>
        </w:drawing>
      </w:r>
    </w:p>
    <w:p w14:paraId="1D4183D0" w14:textId="5E801B3B" w:rsidR="00431CCE" w:rsidRDefault="004E77F5" w:rsidP="008C17FA">
      <w:pPr>
        <w:pStyle w:val="Caption"/>
        <w:spacing w:after="100"/>
      </w:pPr>
      <w:bookmarkStart w:id="3" w:name="_Ref122509734"/>
      <w:r>
        <w:t xml:space="preserve">Figure </w:t>
      </w:r>
      <w:r w:rsidR="00000000">
        <w:fldChar w:fldCharType="begin"/>
      </w:r>
      <w:r w:rsidR="00000000">
        <w:instrText xml:space="preserve"> SEQ Figure \* ARABIC </w:instrText>
      </w:r>
      <w:r w:rsidR="00000000">
        <w:fldChar w:fldCharType="separate"/>
      </w:r>
      <w:r w:rsidR="00674D3B">
        <w:rPr>
          <w:noProof/>
        </w:rPr>
        <w:t>3</w:t>
      </w:r>
      <w:r w:rsidR="00000000">
        <w:rPr>
          <w:noProof/>
        </w:rPr>
        <w:fldChar w:fldCharType="end"/>
      </w:r>
      <w:bookmarkEnd w:id="3"/>
      <w:r>
        <w:t xml:space="preserve"> Block diagram of the part number identification algorithm</w:t>
      </w:r>
    </w:p>
    <w:p w14:paraId="756A89D1" w14:textId="159562B9" w:rsidR="00431CCE" w:rsidRDefault="00431CCE" w:rsidP="00431CCE">
      <w:r>
        <w:t xml:space="preserve">The next block attempts to find a match </w:t>
      </w:r>
      <w:r w:rsidR="008032E6">
        <w:t>for</w:t>
      </w:r>
      <w:r>
        <w:t xml:space="preserve"> any of the text</w:t>
      </w:r>
      <w:r w:rsidR="008032E6">
        <w:t xml:space="preserve"> </w:t>
      </w:r>
      <w:r>
        <w:t>s</w:t>
      </w:r>
      <w:r w:rsidR="008032E6">
        <w:t>trings extracted from the image to an existing</w:t>
      </w:r>
      <w:r>
        <w:t xml:space="preserve"> part number.  The processing employs a custom implementation of the </w:t>
      </w:r>
      <w:proofErr w:type="spellStart"/>
      <w:r w:rsidR="00B27744">
        <w:t>Tr</w:t>
      </w:r>
      <w:r>
        <w:t>ie</w:t>
      </w:r>
      <w:proofErr w:type="spellEnd"/>
      <w:r>
        <w:t xml:space="preserve"> </w:t>
      </w:r>
      <w:r w:rsidR="00B27744">
        <w:t>data structure</w:t>
      </w:r>
      <w:r>
        <w:t xml:space="preserve">.  The initial algorithm testing identified two </w:t>
      </w:r>
      <w:r w:rsidR="00905505">
        <w:t>leading</w:t>
      </w:r>
      <w:r>
        <w:t xml:space="preserve"> causes of </w:t>
      </w:r>
      <w:r w:rsidR="00F97EDF">
        <w:t>possible</w:t>
      </w:r>
      <w:r>
        <w:t xml:space="preserve"> failure match: 1) on occasion</w:t>
      </w:r>
      <w:r w:rsidR="003132E8">
        <w:t>,</w:t>
      </w:r>
      <w:r>
        <w:t xml:space="preserve"> the Google AI platform breaks the part number into substrings</w:t>
      </w:r>
      <w:r w:rsidR="00905505">
        <w:t>,</w:t>
      </w:r>
      <w:r w:rsidR="002F4396">
        <w:t xml:space="preserve"> and</w:t>
      </w:r>
      <w:r>
        <w:t xml:space="preserve"> 2) sometimes</w:t>
      </w:r>
      <w:r w:rsidR="003132E8">
        <w:t>,</w:t>
      </w:r>
      <w:r>
        <w:t xml:space="preserve"> the Google AI platform misclassifies one or more characters within the part number string.  Two solutions were developed to overcome the text identification</w:t>
      </w:r>
      <w:r w:rsidR="002F4396">
        <w:t xml:space="preserve"> issues</w:t>
      </w:r>
      <w:r>
        <w:t>.  First, the substrings were concatenated using the information of the associated bounding boxes (they have to be aligned and adjacent). Second, the character misclassification was addressed with partial text string matching. In partial string matching</w:t>
      </w:r>
      <w:r w:rsidR="00C6553B">
        <w:t>,</w:t>
      </w:r>
      <w:r>
        <w:t xml:space="preserve"> the existing stored part numbers were compared to text strings extracted from the PCB image by measuring the ratio of character agreements.  The ratios and the associated strings were then sorted</w:t>
      </w:r>
      <w:r w:rsidR="00C6553B">
        <w:t>,</w:t>
      </w:r>
      <w:r>
        <w:t xml:space="preserve"> and the top matches were shown to the user in descending order. If no suitable match is found, the problem is logged to enable future improvements.  The logging consists of capturing the image of the PCB and an optional comment from the operator.</w:t>
      </w:r>
    </w:p>
    <w:p w14:paraId="3945CA0D" w14:textId="522AC41B" w:rsidR="00DA6891" w:rsidRDefault="005A2367" w:rsidP="00CA0BAC">
      <w:pPr>
        <w:ind w:hanging="90"/>
        <w:jc w:val="center"/>
      </w:pPr>
      <w:r>
        <w:rPr>
          <w:noProof/>
        </w:rPr>
        <w:drawing>
          <wp:inline distT="0" distB="0" distL="0" distR="0" wp14:anchorId="4DB227A9" wp14:editId="5FEEEB0C">
            <wp:extent cx="5522976" cy="1737360"/>
            <wp:effectExtent l="0" t="0" r="1905" b="254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AD439D4.tmp"/>
                    <pic:cNvPicPr/>
                  </pic:nvPicPr>
                  <pic:blipFill>
                    <a:blip r:embed="rId13">
                      <a:extLst>
                        <a:ext uri="{28A0092B-C50C-407E-A947-70E740481C1C}">
                          <a14:useLocalDpi xmlns:a14="http://schemas.microsoft.com/office/drawing/2010/main" val="0"/>
                        </a:ext>
                      </a:extLst>
                    </a:blip>
                    <a:stretch>
                      <a:fillRect/>
                    </a:stretch>
                  </pic:blipFill>
                  <pic:spPr>
                    <a:xfrm>
                      <a:off x="0" y="0"/>
                      <a:ext cx="5522976" cy="1737360"/>
                    </a:xfrm>
                    <a:prstGeom prst="rect">
                      <a:avLst/>
                    </a:prstGeom>
                  </pic:spPr>
                </pic:pic>
              </a:graphicData>
            </a:graphic>
          </wp:inline>
        </w:drawing>
      </w:r>
    </w:p>
    <w:p w14:paraId="0B7ACDB1" w14:textId="6005114F" w:rsidR="005A2367" w:rsidRDefault="005A2367" w:rsidP="008C17FA">
      <w:pPr>
        <w:pStyle w:val="Caption"/>
        <w:spacing w:after="100"/>
      </w:pPr>
      <w:bookmarkStart w:id="4" w:name="_Ref125462092"/>
      <w:r>
        <w:t xml:space="preserve">Figure </w:t>
      </w:r>
      <w:r w:rsidR="00000000">
        <w:fldChar w:fldCharType="begin"/>
      </w:r>
      <w:r w:rsidR="00000000">
        <w:instrText xml:space="preserve"> SEQ Figure \* ARABIC </w:instrText>
      </w:r>
      <w:r w:rsidR="00000000">
        <w:fldChar w:fldCharType="separate"/>
      </w:r>
      <w:r w:rsidR="00674D3B">
        <w:rPr>
          <w:noProof/>
        </w:rPr>
        <w:t>4</w:t>
      </w:r>
      <w:r w:rsidR="00000000">
        <w:rPr>
          <w:noProof/>
        </w:rPr>
        <w:fldChar w:fldCharType="end"/>
      </w:r>
      <w:bookmarkEnd w:id="4"/>
      <w:r>
        <w:t xml:space="preserve"> Integrated system of part number identification</w:t>
      </w:r>
    </w:p>
    <w:p w14:paraId="46878DAA" w14:textId="77777777" w:rsidR="00456B91" w:rsidRDefault="00456B91" w:rsidP="00456B91">
      <w:pPr>
        <w:ind w:firstLine="720"/>
      </w:pPr>
      <w:r>
        <w:t xml:space="preserve">The final block serves to display the results. It shows the rows of the reference table with identified parts. </w:t>
      </w:r>
    </w:p>
    <w:p w14:paraId="59527CA3" w14:textId="77777777" w:rsidR="00456B91" w:rsidRDefault="00456B91" w:rsidP="00456B91">
      <w:r>
        <w:t>If the part is still undetected, the user can log the event for future troubleshooting by saving the associated image and providing an optional text message.</w:t>
      </w:r>
    </w:p>
    <w:p w14:paraId="5132E9A8" w14:textId="1AFEED32" w:rsidR="00A84459" w:rsidRDefault="00456B91" w:rsidP="00456B91">
      <w:r>
        <w:tab/>
      </w:r>
      <w:r>
        <w:fldChar w:fldCharType="begin"/>
      </w:r>
      <w:r>
        <w:instrText xml:space="preserve"> REF _Ref125462092 \h </w:instrText>
      </w:r>
      <w:r>
        <w:fldChar w:fldCharType="separate"/>
      </w:r>
      <w:r w:rsidR="00674D3B">
        <w:t xml:space="preserve">Figure </w:t>
      </w:r>
      <w:r w:rsidR="00674D3B">
        <w:rPr>
          <w:noProof/>
        </w:rPr>
        <w:t>4</w:t>
      </w:r>
      <w:r>
        <w:fldChar w:fldCharType="end"/>
      </w:r>
      <w:r>
        <w:t xml:space="preserve"> shows the user interface for the integrated part number identification. The interface can operate in </w:t>
      </w:r>
      <w:r w:rsidRPr="003041BF">
        <w:rPr>
          <w:i/>
        </w:rPr>
        <w:t>live mode</w:t>
      </w:r>
      <w:r>
        <w:t xml:space="preserve"> for operations on the remanufacturing floor or in </w:t>
      </w:r>
      <w:r w:rsidRPr="003041BF">
        <w:rPr>
          <w:i/>
        </w:rPr>
        <w:t>saved mode</w:t>
      </w:r>
      <w:r>
        <w:t xml:space="preserve"> for training purposes. The table on the right of the image shows the successfully identified part</w:t>
      </w:r>
      <w:r w:rsidR="00A529B2">
        <w:t xml:space="preserve"> (the orange rectangle in the image)</w:t>
      </w:r>
      <w:r>
        <w:t xml:space="preserve">. The interface also allows the user to log results and add notes when encountering problematic edge cases, enabling continuous improvement. </w:t>
      </w:r>
    </w:p>
    <w:p w14:paraId="3A67A00F" w14:textId="77777777" w:rsidR="00065856" w:rsidRDefault="00065856" w:rsidP="00EC33B1">
      <w:pPr>
        <w:pStyle w:val="Heading2"/>
      </w:pPr>
      <w:r>
        <w:lastRenderedPageBreak/>
        <w:t xml:space="preserve">LED degradation assessment </w:t>
      </w:r>
    </w:p>
    <w:p w14:paraId="26406C1F" w14:textId="77777777" w:rsidR="00A84459" w:rsidRDefault="00A84459" w:rsidP="00A62C18">
      <w:pPr>
        <w:spacing w:line="240" w:lineRule="auto"/>
        <w:ind w:firstLine="720"/>
      </w:pPr>
      <w:r>
        <w:t xml:space="preserve">While machine learning models offer state-of-the-art results for computer vision problems, they typically require a large amount of </w:t>
      </w:r>
      <w:proofErr w:type="gramStart"/>
      <w:r>
        <w:t>carefully-labeled</w:t>
      </w:r>
      <w:proofErr w:type="gramEnd"/>
      <w:r>
        <w:t xml:space="preserve"> data. In the context of localizing electrical components, this entails meticulously drawing bounding boxes for each diode on every image captured of a PCB. Moreover, this must be done for every new PCB scheme requiring remanufacturing.  To offset this impractical requirement, both for research and for potential on-site implementation, an automated approximate labeling system was leveraged. This system still requires manual labeling of one “template” board per board type but yields automatic, high-quality bounding boxes for all subsequent boards of the same type. This is accomplished by generating </w:t>
      </w:r>
      <w:proofErr w:type="spellStart"/>
      <w:r>
        <w:t>keypoints</w:t>
      </w:r>
      <w:proofErr w:type="spellEnd"/>
      <w:r>
        <w:t xml:space="preserve"> for the new board and relating them to the </w:t>
      </w:r>
      <w:proofErr w:type="spellStart"/>
      <w:r>
        <w:t>keypoints</w:t>
      </w:r>
      <w:proofErr w:type="spellEnd"/>
      <w:r>
        <w:t xml:space="preserve"> of the original board with a </w:t>
      </w:r>
      <w:proofErr w:type="spellStart"/>
      <w:r>
        <w:t>homography</w:t>
      </w:r>
      <w:proofErr w:type="spellEnd"/>
      <w:r>
        <w:t xml:space="preserve">. </w:t>
      </w:r>
      <w:r w:rsidRPr="00A570CA">
        <w:t xml:space="preserve">The </w:t>
      </w:r>
      <w:proofErr w:type="spellStart"/>
      <w:r w:rsidRPr="00A570CA">
        <w:t>homography</w:t>
      </w:r>
      <w:proofErr w:type="spellEnd"/>
      <w:r w:rsidRPr="00A570CA">
        <w:t xml:space="preserve"> requires a minimum of four pairs of matching points between images and</w:t>
      </w:r>
      <w:r>
        <w:t>,</w:t>
      </w:r>
      <w:r w:rsidRPr="00A570CA">
        <w:t xml:space="preserve"> ideally far more. </w:t>
      </w:r>
      <w:r>
        <w:t>W</w:t>
      </w:r>
      <w:r w:rsidRPr="00A570CA">
        <w:t>e use</w:t>
      </w:r>
      <w:r>
        <w:t>d the classical computer vision approach –</w:t>
      </w:r>
      <w:r w:rsidRPr="00A570CA">
        <w:t xml:space="preserve"> feature</w:t>
      </w:r>
      <w:r>
        <w:t xml:space="preserve"> </w:t>
      </w:r>
      <w:r w:rsidRPr="00A570CA">
        <w:t>detection and description</w:t>
      </w:r>
      <w:r>
        <w:t xml:space="preserve"> – t</w:t>
      </w:r>
      <w:r w:rsidRPr="00A570CA">
        <w:t>o</w:t>
      </w:r>
      <w:r>
        <w:t xml:space="preserve"> </w:t>
      </w:r>
      <w:r w:rsidRPr="00A570CA">
        <w:t>find these points</w:t>
      </w:r>
      <w:r>
        <w:t>.</w:t>
      </w:r>
    </w:p>
    <w:p w14:paraId="72CBB6F1" w14:textId="694E4BFB" w:rsidR="00A62C18" w:rsidRDefault="00A62C18" w:rsidP="00A62C18">
      <w:pPr>
        <w:spacing w:line="240" w:lineRule="auto"/>
        <w:ind w:firstLine="720"/>
      </w:pPr>
      <w:r>
        <w:t xml:space="preserve">By making our localization scheme PCB-specific, the coordinate system of two PCB images can always be related. In other words, we find the transformation that maps the points of a PCB to the corresponding points of another.  We model this transformation with a homography. Assuming a pin-hole camera model, two planes captured by a stationary camera can be related by </w:t>
      </w:r>
      <w:r w:rsidR="00635CC4">
        <w:t xml:space="preserve">a </w:t>
      </w:r>
      <w:r>
        <w:t xml:space="preserve">homography. Enforcing a stationary camera ensures </w:t>
      </w:r>
      <w:r w:rsidR="0089588D">
        <w:t xml:space="preserve">that </w:t>
      </w:r>
      <w:r>
        <w:t xml:space="preserve">the two </w:t>
      </w:r>
      <w:r w:rsidR="00635CC4">
        <w:t xml:space="preserve">planes share the same </w:t>
      </w:r>
      <w:r>
        <w:t>projection</w:t>
      </w:r>
      <w:r w:rsidR="00635CC4">
        <w:t xml:space="preserve"> center</w:t>
      </w:r>
      <w:r>
        <w:t>. Our capture system enforces a stationary camera</w:t>
      </w:r>
      <w:r w:rsidR="00841679">
        <w:t>,</w:t>
      </w:r>
      <w:r>
        <w:t xml:space="preserve"> and even if the camera is rotated, two images can still be related. Therefore, no matter how a PCB is placed on the capture bed, whether translated or rotated, we can register its image to another. Specifically, the localization was based on deterministic image processing techniques that require a small manual setup associated with a new part number. </w:t>
      </w:r>
    </w:p>
    <w:p w14:paraId="7369FA71" w14:textId="1EC78312" w:rsidR="0035543E" w:rsidRPr="00CA0BAC" w:rsidRDefault="008C17FA" w:rsidP="005F1B16">
      <w:pPr>
        <w:jc w:val="center"/>
      </w:pPr>
      <w:r w:rsidRPr="008C17FA">
        <mc:AlternateContent>
          <mc:Choice Requires="wpg">
            <w:drawing>
              <wp:inline distT="0" distB="0" distL="0" distR="0" wp14:anchorId="66FBF91E" wp14:editId="70BF2F1B">
                <wp:extent cx="6162369" cy="2382318"/>
                <wp:effectExtent l="0" t="0" r="10160" b="18415"/>
                <wp:docPr id="140" name="Group 55"/>
                <wp:cNvGraphicFramePr xmlns:a="http://schemas.openxmlformats.org/drawingml/2006/main"/>
                <a:graphic xmlns:a="http://schemas.openxmlformats.org/drawingml/2006/main">
                  <a:graphicData uri="http://schemas.microsoft.com/office/word/2010/wordprocessingGroup">
                    <wpg:wgp>
                      <wpg:cNvGrpSpPr/>
                      <wpg:grpSpPr>
                        <a:xfrm>
                          <a:off x="0" y="0"/>
                          <a:ext cx="6162369" cy="2382318"/>
                          <a:chOff x="0" y="0"/>
                          <a:chExt cx="6162369" cy="2382318"/>
                        </a:xfrm>
                      </wpg:grpSpPr>
                      <pic:pic xmlns:pic="http://schemas.openxmlformats.org/drawingml/2006/picture">
                        <pic:nvPicPr>
                          <pic:cNvPr id="141" name="Picture 141" descr="A picture containing text, electronics, circuit, green&#10;&#10;Description automatically generated"/>
                          <pic:cNvPicPr>
                            <a:picLocks noChangeAspect="1"/>
                          </pic:cNvPicPr>
                        </pic:nvPicPr>
                        <pic:blipFill rotWithShape="1">
                          <a:blip r:embed="rId14" cstate="hqprint">
                            <a:extLst>
                              <a:ext uri="{28A0092B-C50C-407E-A947-70E740481C1C}">
                                <a14:useLocalDpi xmlns:a14="http://schemas.microsoft.com/office/drawing/2010/main"/>
                              </a:ext>
                            </a:extLst>
                          </a:blip>
                          <a:srcRect/>
                          <a:stretch/>
                        </pic:blipFill>
                        <pic:spPr>
                          <a:xfrm>
                            <a:off x="514153" y="1732688"/>
                            <a:ext cx="1094032" cy="550591"/>
                          </a:xfrm>
                          <a:prstGeom prst="rect">
                            <a:avLst/>
                          </a:prstGeom>
                        </pic:spPr>
                      </pic:pic>
                      <pic:pic xmlns:pic="http://schemas.openxmlformats.org/drawingml/2006/picture">
                        <pic:nvPicPr>
                          <pic:cNvPr id="142" name="Picture 142"/>
                          <pic:cNvPicPr>
                            <a:picLocks noChangeAspect="1"/>
                          </pic:cNvPicPr>
                        </pic:nvPicPr>
                        <pic:blipFill>
                          <a:blip r:embed="rId15">
                            <a:extLst>
                              <a:ext uri="{28A0092B-C50C-407E-A947-70E740481C1C}">
                                <a14:useLocalDpi xmlns:a14="http://schemas.microsoft.com/office/drawing/2010/main"/>
                              </a:ext>
                            </a:extLst>
                          </a:blip>
                          <a:stretch>
                            <a:fillRect/>
                          </a:stretch>
                        </pic:blipFill>
                        <pic:spPr>
                          <a:xfrm>
                            <a:off x="5480675" y="1861683"/>
                            <a:ext cx="610235" cy="422275"/>
                          </a:xfrm>
                          <a:prstGeom prst="rect">
                            <a:avLst/>
                          </a:prstGeom>
                        </pic:spPr>
                      </pic:pic>
                      <wps:wsp>
                        <wps:cNvPr id="143" name="Rectangle 143"/>
                        <wps:cNvSpPr/>
                        <wps:spPr>
                          <a:xfrm>
                            <a:off x="572691" y="1254669"/>
                            <a:ext cx="1019490" cy="429891"/>
                          </a:xfrm>
                          <a:prstGeom prst="rect">
                            <a:avLst/>
                          </a:prstGeom>
                          <a:solidFill>
                            <a:schemeClr val="bg2">
                              <a:lumMod val="75000"/>
                            </a:schemeClr>
                          </a:solidFill>
                          <a:ln>
                            <a:solidFill>
                              <a:schemeClr val="accent1"/>
                            </a:solidFill>
                          </a:ln>
                          <a:effectLst/>
                        </wps:spPr>
                        <wps:style>
                          <a:lnRef idx="1">
                            <a:schemeClr val="accent1"/>
                          </a:lnRef>
                          <a:fillRef idx="3">
                            <a:schemeClr val="accent1"/>
                          </a:fillRef>
                          <a:effectRef idx="2">
                            <a:schemeClr val="accent1"/>
                          </a:effectRef>
                          <a:fontRef idx="minor">
                            <a:schemeClr val="lt1"/>
                          </a:fontRef>
                        </wps:style>
                        <wps:txbx>
                          <w:txbxContent>
                            <w:p w14:paraId="7E37A8DD" w14:textId="77777777" w:rsidR="008C17FA" w:rsidRDefault="008C17FA" w:rsidP="008C17FA">
                              <w:pPr>
                                <w:jc w:val="center"/>
                                <w:rPr>
                                  <w:rFonts w:asciiTheme="minorHAnsi" w:hAnsi="Calibri" w:cstheme="minorBidi"/>
                                  <w:color w:val="000000" w:themeColor="text1"/>
                                  <w:kern w:val="24"/>
                                  <w:sz w:val="14"/>
                                  <w:szCs w:val="14"/>
                                </w:rPr>
                              </w:pPr>
                              <w:r>
                                <w:rPr>
                                  <w:rFonts w:asciiTheme="minorHAnsi" w:hAnsi="Calibri" w:cstheme="minorBidi"/>
                                  <w:color w:val="000000" w:themeColor="text1"/>
                                  <w:kern w:val="24"/>
                                  <w:sz w:val="14"/>
                                  <w:szCs w:val="14"/>
                                </w:rPr>
                                <w:t>Label Bounding Boxes on Template Board</w:t>
                              </w:r>
                            </w:p>
                          </w:txbxContent>
                        </wps:txbx>
                        <wps:bodyPr rtlCol="0" anchor="ctr"/>
                      </wps:wsp>
                      <wps:wsp>
                        <wps:cNvPr id="144" name="Rectangle 144"/>
                        <wps:cNvSpPr/>
                        <wps:spPr>
                          <a:xfrm>
                            <a:off x="0" y="235885"/>
                            <a:ext cx="1694897" cy="2146433"/>
                          </a:xfrm>
                          <a:prstGeom prst="rect">
                            <a:avLst/>
                          </a:prstGeom>
                          <a:noFill/>
                          <a:ln w="12700">
                            <a:solidFill>
                              <a:schemeClr val="accent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145" name="TextBox 7"/>
                        <wps:cNvSpPr txBox="1"/>
                        <wps:spPr>
                          <a:xfrm>
                            <a:off x="256094" y="216537"/>
                            <a:ext cx="1433830" cy="451485"/>
                          </a:xfrm>
                          <a:prstGeom prst="rect">
                            <a:avLst/>
                          </a:prstGeom>
                          <a:noFill/>
                          <a:effectLst/>
                        </wps:spPr>
                        <wps:txbx>
                          <w:txbxContent>
                            <w:p w14:paraId="38562F54" w14:textId="77777777" w:rsidR="008C17FA" w:rsidRDefault="008C17FA" w:rsidP="008C17FA">
                              <w:pPr>
                                <w:jc w:val="center"/>
                                <w:rPr>
                                  <w:rFonts w:asciiTheme="minorHAnsi" w:hAnsi="Calibri" w:cstheme="minorBidi"/>
                                  <w:b/>
                                  <w:bCs/>
                                  <w:color w:val="000000" w:themeColor="text1"/>
                                  <w:kern w:val="24"/>
                                </w:rPr>
                              </w:pPr>
                              <w:r>
                                <w:rPr>
                                  <w:rFonts w:asciiTheme="minorHAnsi" w:hAnsi="Calibri" w:cstheme="minorBidi"/>
                                  <w:b/>
                                  <w:bCs/>
                                  <w:color w:val="000000" w:themeColor="text1"/>
                                  <w:kern w:val="24"/>
                                </w:rPr>
                                <w:t>One-time Initialization</w:t>
                              </w:r>
                            </w:p>
                            <w:p w14:paraId="5D628BE5" w14:textId="77777777" w:rsidR="008C17FA" w:rsidRDefault="008C17FA" w:rsidP="008C17FA">
                              <w:pPr>
                                <w:jc w:val="center"/>
                                <w:rPr>
                                  <w:rFonts w:asciiTheme="minorHAnsi" w:hAnsi="Calibri" w:cstheme="minorBidi"/>
                                  <w:b/>
                                  <w:bCs/>
                                  <w:color w:val="000000" w:themeColor="text1"/>
                                  <w:kern w:val="24"/>
                                </w:rPr>
                              </w:pPr>
                              <w:r>
                                <w:rPr>
                                  <w:rFonts w:asciiTheme="minorHAnsi" w:hAnsi="Calibri" w:cstheme="minorBidi"/>
                                  <w:b/>
                                  <w:bCs/>
                                  <w:color w:val="000000" w:themeColor="text1"/>
                                  <w:kern w:val="24"/>
                                </w:rPr>
                                <w:t>Per Board Type</w:t>
                              </w:r>
                            </w:p>
                          </w:txbxContent>
                        </wps:txbx>
                        <wps:bodyPr wrap="square" rtlCol="0">
                          <a:spAutoFit/>
                        </wps:bodyPr>
                      </wps:wsp>
                      <wps:wsp>
                        <wps:cNvPr id="146" name="Rectangle 146"/>
                        <wps:cNvSpPr/>
                        <wps:spPr>
                          <a:xfrm>
                            <a:off x="566770" y="623793"/>
                            <a:ext cx="1019490" cy="550591"/>
                          </a:xfrm>
                          <a:prstGeom prst="rect">
                            <a:avLst/>
                          </a:prstGeom>
                          <a:solidFill>
                            <a:schemeClr val="bg1">
                              <a:lumMod val="95000"/>
                            </a:schemeClr>
                          </a:solidFill>
                          <a:ln>
                            <a:solidFill>
                              <a:schemeClr val="accent1"/>
                            </a:solidFill>
                          </a:ln>
                          <a:effectLst/>
                        </wps:spPr>
                        <wps:style>
                          <a:lnRef idx="1">
                            <a:schemeClr val="accent1"/>
                          </a:lnRef>
                          <a:fillRef idx="3">
                            <a:schemeClr val="accent1"/>
                          </a:fillRef>
                          <a:effectRef idx="2">
                            <a:schemeClr val="accent1"/>
                          </a:effectRef>
                          <a:fontRef idx="minor">
                            <a:schemeClr val="lt1"/>
                          </a:fontRef>
                        </wps:style>
                        <wps:txbx>
                          <w:txbxContent>
                            <w:p w14:paraId="289DBCFD" w14:textId="77777777" w:rsidR="008C17FA" w:rsidRDefault="008C17FA" w:rsidP="008C17FA">
                              <w:pPr>
                                <w:jc w:val="center"/>
                                <w:rPr>
                                  <w:rFonts w:asciiTheme="minorHAnsi" w:hAnsi="Calibri" w:cstheme="minorBidi"/>
                                  <w:color w:val="000000" w:themeColor="text1"/>
                                  <w:kern w:val="24"/>
                                  <w:sz w:val="14"/>
                                  <w:szCs w:val="14"/>
                                </w:rPr>
                              </w:pPr>
                              <w:r>
                                <w:rPr>
                                  <w:rFonts w:asciiTheme="minorHAnsi" w:hAnsi="Calibri" w:cstheme="minorBidi"/>
                                  <w:color w:val="000000" w:themeColor="text1"/>
                                  <w:kern w:val="24"/>
                                  <w:sz w:val="14"/>
                                  <w:szCs w:val="14"/>
                                </w:rPr>
                                <w:t xml:space="preserve">Generate </w:t>
                              </w:r>
                              <w:proofErr w:type="spellStart"/>
                              <w:r>
                                <w:rPr>
                                  <w:rFonts w:asciiTheme="minorHAnsi" w:hAnsi="Calibri" w:cstheme="minorBidi"/>
                                  <w:color w:val="000000" w:themeColor="text1"/>
                                  <w:kern w:val="24"/>
                                  <w:sz w:val="14"/>
                                  <w:szCs w:val="14"/>
                                </w:rPr>
                                <w:t>Keypoints</w:t>
                              </w:r>
                              <w:proofErr w:type="spellEnd"/>
                              <w:r>
                                <w:rPr>
                                  <w:rFonts w:asciiTheme="minorHAnsi" w:hAnsi="Calibri" w:cstheme="minorBidi"/>
                                  <w:color w:val="000000" w:themeColor="text1"/>
                                  <w:kern w:val="24"/>
                                  <w:sz w:val="14"/>
                                  <w:szCs w:val="14"/>
                                </w:rPr>
                                <w:t xml:space="preserve"> and Descriptors for Template Board</w:t>
                              </w:r>
                            </w:p>
                          </w:txbxContent>
                        </wps:txbx>
                        <wps:bodyPr rtlCol="0" anchor="ctr"/>
                      </wps:wsp>
                      <wps:wsp>
                        <wps:cNvPr id="147" name="Rectangle 147"/>
                        <wps:cNvSpPr/>
                        <wps:spPr>
                          <a:xfrm>
                            <a:off x="2114989" y="235885"/>
                            <a:ext cx="4047380" cy="2146433"/>
                          </a:xfrm>
                          <a:prstGeom prst="rect">
                            <a:avLst/>
                          </a:prstGeom>
                          <a:noFill/>
                          <a:ln w="12700">
                            <a:solidFill>
                              <a:schemeClr val="accent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148" name="TextBox 10"/>
                        <wps:cNvSpPr txBox="1"/>
                        <wps:spPr>
                          <a:xfrm>
                            <a:off x="3172796" y="226751"/>
                            <a:ext cx="2988945" cy="280035"/>
                          </a:xfrm>
                          <a:prstGeom prst="rect">
                            <a:avLst/>
                          </a:prstGeom>
                          <a:noFill/>
                          <a:effectLst/>
                        </wps:spPr>
                        <wps:txbx>
                          <w:txbxContent>
                            <w:p w14:paraId="466805DC" w14:textId="77777777" w:rsidR="008C17FA" w:rsidRDefault="008C17FA" w:rsidP="008C17FA">
                              <w:pPr>
                                <w:jc w:val="center"/>
                                <w:rPr>
                                  <w:rFonts w:asciiTheme="minorHAnsi" w:hAnsi="Calibri" w:cstheme="minorBidi"/>
                                  <w:b/>
                                  <w:bCs/>
                                  <w:color w:val="000000" w:themeColor="text1"/>
                                  <w:kern w:val="24"/>
                                  <w:sz w:val="21"/>
                                  <w:szCs w:val="21"/>
                                </w:rPr>
                              </w:pPr>
                              <w:r>
                                <w:rPr>
                                  <w:rFonts w:asciiTheme="minorHAnsi" w:hAnsi="Calibri" w:cstheme="minorBidi"/>
                                  <w:b/>
                                  <w:bCs/>
                                  <w:color w:val="000000" w:themeColor="text1"/>
                                  <w:kern w:val="24"/>
                                  <w:sz w:val="21"/>
                                  <w:szCs w:val="21"/>
                                </w:rPr>
                                <w:t>Automated Localization Per Board Image</w:t>
                              </w:r>
                            </w:p>
                          </w:txbxContent>
                        </wps:txbx>
                        <wps:bodyPr wrap="square" rtlCol="0">
                          <a:spAutoFit/>
                        </wps:bodyPr>
                      </wps:wsp>
                      <wps:wsp>
                        <wps:cNvPr id="149" name="Rectangle 149"/>
                        <wps:cNvSpPr>
                          <a:spLocks noChangeAspect="1"/>
                        </wps:cNvSpPr>
                        <wps:spPr>
                          <a:xfrm>
                            <a:off x="2192793" y="471392"/>
                            <a:ext cx="1031911" cy="478275"/>
                          </a:xfrm>
                          <a:prstGeom prst="rect">
                            <a:avLst/>
                          </a:prstGeom>
                          <a:solidFill>
                            <a:schemeClr val="bg1">
                              <a:lumMod val="95000"/>
                            </a:schemeClr>
                          </a:solidFill>
                          <a:ln>
                            <a:solidFill>
                              <a:schemeClr val="accent1"/>
                            </a:solidFill>
                          </a:ln>
                          <a:effectLst/>
                        </wps:spPr>
                        <wps:style>
                          <a:lnRef idx="1">
                            <a:schemeClr val="accent1"/>
                          </a:lnRef>
                          <a:fillRef idx="3">
                            <a:schemeClr val="accent1"/>
                          </a:fillRef>
                          <a:effectRef idx="2">
                            <a:schemeClr val="accent1"/>
                          </a:effectRef>
                          <a:fontRef idx="minor">
                            <a:schemeClr val="lt1"/>
                          </a:fontRef>
                        </wps:style>
                        <wps:txbx>
                          <w:txbxContent>
                            <w:p w14:paraId="1FB59B7F" w14:textId="77777777" w:rsidR="008C17FA" w:rsidRDefault="008C17FA" w:rsidP="008C17FA">
                              <w:pPr>
                                <w:jc w:val="center"/>
                                <w:rPr>
                                  <w:rFonts w:asciiTheme="minorHAnsi" w:hAnsi="Calibri" w:cstheme="minorBidi"/>
                                  <w:color w:val="000000" w:themeColor="text1"/>
                                  <w:kern w:val="24"/>
                                  <w:sz w:val="14"/>
                                  <w:szCs w:val="14"/>
                                </w:rPr>
                              </w:pPr>
                              <w:r>
                                <w:rPr>
                                  <w:rFonts w:asciiTheme="minorHAnsi" w:hAnsi="Calibri" w:cstheme="minorBidi"/>
                                  <w:color w:val="000000" w:themeColor="text1"/>
                                  <w:kern w:val="24"/>
                                  <w:sz w:val="14"/>
                                  <w:szCs w:val="14"/>
                                </w:rPr>
                                <w:t xml:space="preserve">Generate </w:t>
                              </w:r>
                              <w:proofErr w:type="spellStart"/>
                              <w:r>
                                <w:rPr>
                                  <w:rFonts w:asciiTheme="minorHAnsi" w:hAnsi="Calibri" w:cstheme="minorBidi"/>
                                  <w:color w:val="000000" w:themeColor="text1"/>
                                  <w:kern w:val="24"/>
                                  <w:sz w:val="14"/>
                                  <w:szCs w:val="14"/>
                                </w:rPr>
                                <w:t>Keypoints</w:t>
                              </w:r>
                              <w:proofErr w:type="spellEnd"/>
                              <w:r>
                                <w:rPr>
                                  <w:rFonts w:asciiTheme="minorHAnsi" w:hAnsi="Calibri" w:cstheme="minorBidi"/>
                                  <w:color w:val="000000" w:themeColor="text1"/>
                                  <w:kern w:val="24"/>
                                  <w:sz w:val="14"/>
                                  <w:szCs w:val="14"/>
                                </w:rPr>
                                <w:t xml:space="preserve"> and Descriptors for New Board</w:t>
                              </w:r>
                            </w:p>
                          </w:txbxContent>
                        </wps:txbx>
                        <wps:bodyPr rtlCol="0" anchor="ctr"/>
                      </wps:wsp>
                      <wps:wsp>
                        <wps:cNvPr id="150" name="Rectangle 150"/>
                        <wps:cNvSpPr>
                          <a:spLocks noChangeAspect="1"/>
                        </wps:cNvSpPr>
                        <wps:spPr>
                          <a:xfrm>
                            <a:off x="3460297" y="471392"/>
                            <a:ext cx="941447" cy="478275"/>
                          </a:xfrm>
                          <a:prstGeom prst="rect">
                            <a:avLst/>
                          </a:prstGeom>
                          <a:solidFill>
                            <a:schemeClr val="bg1">
                              <a:lumMod val="95000"/>
                            </a:schemeClr>
                          </a:solidFill>
                          <a:ln>
                            <a:solidFill>
                              <a:schemeClr val="accent1"/>
                            </a:solidFill>
                          </a:ln>
                          <a:effectLst/>
                        </wps:spPr>
                        <wps:style>
                          <a:lnRef idx="1">
                            <a:schemeClr val="accent1"/>
                          </a:lnRef>
                          <a:fillRef idx="3">
                            <a:schemeClr val="accent1"/>
                          </a:fillRef>
                          <a:effectRef idx="2">
                            <a:schemeClr val="accent1"/>
                          </a:effectRef>
                          <a:fontRef idx="minor">
                            <a:schemeClr val="lt1"/>
                          </a:fontRef>
                        </wps:style>
                        <wps:txbx>
                          <w:txbxContent>
                            <w:p w14:paraId="151B110F" w14:textId="77777777" w:rsidR="008C17FA" w:rsidRDefault="008C17FA" w:rsidP="008C17FA">
                              <w:pPr>
                                <w:jc w:val="center"/>
                                <w:rPr>
                                  <w:rFonts w:asciiTheme="minorHAnsi" w:hAnsi="Calibri" w:cstheme="minorBidi"/>
                                  <w:color w:val="000000" w:themeColor="text1"/>
                                  <w:kern w:val="24"/>
                                  <w:sz w:val="14"/>
                                  <w:szCs w:val="14"/>
                                </w:rPr>
                              </w:pPr>
                              <w:r>
                                <w:rPr>
                                  <w:rFonts w:asciiTheme="minorHAnsi" w:hAnsi="Calibri" w:cstheme="minorBidi"/>
                                  <w:color w:val="000000" w:themeColor="text1"/>
                                  <w:kern w:val="24"/>
                                  <w:sz w:val="14"/>
                                  <w:szCs w:val="14"/>
                                </w:rPr>
                                <w:t xml:space="preserve">Match </w:t>
                              </w:r>
                              <w:proofErr w:type="spellStart"/>
                              <w:r>
                                <w:rPr>
                                  <w:rFonts w:asciiTheme="minorHAnsi" w:hAnsi="Calibri" w:cstheme="minorBidi"/>
                                  <w:color w:val="000000" w:themeColor="text1"/>
                                  <w:kern w:val="24"/>
                                  <w:sz w:val="14"/>
                                  <w:szCs w:val="14"/>
                                </w:rPr>
                                <w:t>Keypoints</w:t>
                              </w:r>
                              <w:proofErr w:type="spellEnd"/>
                              <w:r>
                                <w:rPr>
                                  <w:rFonts w:asciiTheme="minorHAnsi" w:hAnsi="Calibri" w:cstheme="minorBidi"/>
                                  <w:color w:val="000000" w:themeColor="text1"/>
                                  <w:kern w:val="24"/>
                                  <w:sz w:val="14"/>
                                  <w:szCs w:val="14"/>
                                </w:rPr>
                                <w:t xml:space="preserve"> with Template Board </w:t>
                              </w:r>
                            </w:p>
                          </w:txbxContent>
                        </wps:txbx>
                        <wps:bodyPr rtlCol="0" anchor="ctr"/>
                      </wps:wsp>
                      <wps:wsp>
                        <wps:cNvPr id="151" name="Rectangle 151"/>
                        <wps:cNvSpPr>
                          <a:spLocks noChangeAspect="1"/>
                        </wps:cNvSpPr>
                        <wps:spPr>
                          <a:xfrm>
                            <a:off x="4597964" y="471392"/>
                            <a:ext cx="1222159" cy="478275"/>
                          </a:xfrm>
                          <a:prstGeom prst="rect">
                            <a:avLst/>
                          </a:prstGeom>
                          <a:solidFill>
                            <a:schemeClr val="bg1">
                              <a:lumMod val="95000"/>
                            </a:schemeClr>
                          </a:solidFill>
                          <a:ln>
                            <a:solidFill>
                              <a:schemeClr val="accent1"/>
                            </a:solidFill>
                          </a:ln>
                          <a:effectLst/>
                        </wps:spPr>
                        <wps:style>
                          <a:lnRef idx="1">
                            <a:schemeClr val="accent1"/>
                          </a:lnRef>
                          <a:fillRef idx="3">
                            <a:schemeClr val="accent1"/>
                          </a:fillRef>
                          <a:effectRef idx="2">
                            <a:schemeClr val="accent1"/>
                          </a:effectRef>
                          <a:fontRef idx="minor">
                            <a:schemeClr val="lt1"/>
                          </a:fontRef>
                        </wps:style>
                        <wps:txbx>
                          <w:txbxContent>
                            <w:p w14:paraId="4A6A2F96" w14:textId="77777777" w:rsidR="008C17FA" w:rsidRDefault="008C17FA" w:rsidP="008C17FA">
                              <w:pPr>
                                <w:jc w:val="center"/>
                                <w:rPr>
                                  <w:rFonts w:asciiTheme="minorHAnsi" w:hAnsi="Calibri" w:cstheme="minorBidi"/>
                                  <w:color w:val="000000" w:themeColor="text1"/>
                                  <w:kern w:val="24"/>
                                  <w:sz w:val="14"/>
                                  <w:szCs w:val="14"/>
                                </w:rPr>
                              </w:pPr>
                              <w:r>
                                <w:rPr>
                                  <w:rFonts w:asciiTheme="minorHAnsi" w:hAnsi="Calibri" w:cstheme="minorBidi"/>
                                  <w:color w:val="000000" w:themeColor="text1"/>
                                  <w:kern w:val="24"/>
                                  <w:sz w:val="14"/>
                                  <w:szCs w:val="14"/>
                                </w:rPr>
                                <w:t>Transform Template Bounding Boxes onto New Board</w:t>
                              </w:r>
                            </w:p>
                          </w:txbxContent>
                        </wps:txbx>
                        <wps:bodyPr rtlCol="0" anchor="ctr"/>
                      </wps:wsp>
                      <wps:wsp>
                        <wps:cNvPr id="152" name="Rectangle 152"/>
                        <wps:cNvSpPr>
                          <a:spLocks noChangeAspect="1"/>
                        </wps:cNvSpPr>
                        <wps:spPr>
                          <a:xfrm>
                            <a:off x="3527631" y="1867749"/>
                            <a:ext cx="941447" cy="440290"/>
                          </a:xfrm>
                          <a:prstGeom prst="rect">
                            <a:avLst/>
                          </a:prstGeom>
                          <a:solidFill>
                            <a:schemeClr val="accent6">
                              <a:lumMod val="20000"/>
                              <a:lumOff val="80000"/>
                            </a:schemeClr>
                          </a:solidFill>
                          <a:ln>
                            <a:solidFill>
                              <a:schemeClr val="accent1"/>
                            </a:solidFill>
                          </a:ln>
                          <a:effectLst/>
                        </wps:spPr>
                        <wps:style>
                          <a:lnRef idx="1">
                            <a:schemeClr val="accent1"/>
                          </a:lnRef>
                          <a:fillRef idx="3">
                            <a:schemeClr val="accent1"/>
                          </a:fillRef>
                          <a:effectRef idx="2">
                            <a:schemeClr val="accent1"/>
                          </a:effectRef>
                          <a:fontRef idx="minor">
                            <a:schemeClr val="lt1"/>
                          </a:fontRef>
                        </wps:style>
                        <wps:txbx>
                          <w:txbxContent>
                            <w:p w14:paraId="66B05DBD" w14:textId="77777777" w:rsidR="008C17FA" w:rsidRDefault="008C17FA" w:rsidP="008C17FA">
                              <w:pPr>
                                <w:jc w:val="center"/>
                                <w:rPr>
                                  <w:rFonts w:asciiTheme="minorHAnsi" w:hAnsi="Calibri" w:cstheme="minorBidi"/>
                                  <w:color w:val="000000" w:themeColor="text1"/>
                                  <w:kern w:val="24"/>
                                  <w:sz w:val="14"/>
                                  <w:szCs w:val="14"/>
                                </w:rPr>
                              </w:pPr>
                              <w:r>
                                <w:rPr>
                                  <w:rFonts w:asciiTheme="minorHAnsi" w:hAnsi="Calibri" w:cstheme="minorBidi"/>
                                  <w:color w:val="000000" w:themeColor="text1"/>
                                  <w:kern w:val="24"/>
                                  <w:sz w:val="14"/>
                                  <w:szCs w:val="14"/>
                                </w:rPr>
                                <w:t>Standardize Size and Rotation (+/- 180°)</w:t>
                              </w:r>
                            </w:p>
                          </w:txbxContent>
                        </wps:txbx>
                        <wps:bodyPr rtlCol="0" anchor="ctr"/>
                      </wps:wsp>
                      <wps:wsp>
                        <wps:cNvPr id="153" name="Rectangle 153"/>
                        <wps:cNvSpPr>
                          <a:spLocks noChangeAspect="1"/>
                        </wps:cNvSpPr>
                        <wps:spPr>
                          <a:xfrm>
                            <a:off x="4662441" y="1861683"/>
                            <a:ext cx="739558" cy="440290"/>
                          </a:xfrm>
                          <a:prstGeom prst="rect">
                            <a:avLst/>
                          </a:prstGeom>
                          <a:solidFill>
                            <a:schemeClr val="accent6">
                              <a:lumMod val="20000"/>
                              <a:lumOff val="80000"/>
                            </a:schemeClr>
                          </a:solidFill>
                          <a:ln>
                            <a:solidFill>
                              <a:schemeClr val="accent1"/>
                            </a:solidFill>
                          </a:ln>
                          <a:effectLst/>
                        </wps:spPr>
                        <wps:style>
                          <a:lnRef idx="1">
                            <a:schemeClr val="accent1"/>
                          </a:lnRef>
                          <a:fillRef idx="3">
                            <a:schemeClr val="accent1"/>
                          </a:fillRef>
                          <a:effectRef idx="2">
                            <a:schemeClr val="accent1"/>
                          </a:effectRef>
                          <a:fontRef idx="minor">
                            <a:schemeClr val="lt1"/>
                          </a:fontRef>
                        </wps:style>
                        <wps:txbx>
                          <w:txbxContent>
                            <w:p w14:paraId="17090A1B" w14:textId="77777777" w:rsidR="008C17FA" w:rsidRDefault="008C17FA" w:rsidP="008C17FA">
                              <w:pPr>
                                <w:jc w:val="center"/>
                                <w:rPr>
                                  <w:rFonts w:asciiTheme="minorHAnsi" w:hAnsi="Calibri" w:cstheme="minorBidi"/>
                                  <w:color w:val="000000" w:themeColor="text1"/>
                                  <w:kern w:val="24"/>
                                  <w:sz w:val="14"/>
                                  <w:szCs w:val="14"/>
                                </w:rPr>
                              </w:pPr>
                              <w:r>
                                <w:rPr>
                                  <w:rFonts w:asciiTheme="minorHAnsi" w:hAnsi="Calibri" w:cstheme="minorBidi"/>
                                  <w:color w:val="000000" w:themeColor="text1"/>
                                  <w:kern w:val="24"/>
                                  <w:sz w:val="14"/>
                                  <w:szCs w:val="14"/>
                                </w:rPr>
                                <w:t xml:space="preserve">Final Diode </w:t>
                              </w:r>
                            </w:p>
                            <w:p w14:paraId="50D57D9B" w14:textId="77777777" w:rsidR="008C17FA" w:rsidRDefault="008C17FA" w:rsidP="008C17FA">
                              <w:pPr>
                                <w:jc w:val="center"/>
                                <w:rPr>
                                  <w:rFonts w:asciiTheme="minorHAnsi" w:hAnsi="Calibri" w:cstheme="minorBidi"/>
                                  <w:color w:val="000000" w:themeColor="text1"/>
                                  <w:kern w:val="24"/>
                                  <w:sz w:val="14"/>
                                  <w:szCs w:val="14"/>
                                </w:rPr>
                              </w:pPr>
                              <w:r>
                                <w:rPr>
                                  <w:rFonts w:asciiTheme="minorHAnsi" w:hAnsi="Calibri" w:cstheme="minorBidi"/>
                                  <w:color w:val="000000" w:themeColor="text1"/>
                                  <w:kern w:val="24"/>
                                  <w:sz w:val="14"/>
                                  <w:szCs w:val="14"/>
                                </w:rPr>
                                <w:t>Sub-image</w:t>
                              </w:r>
                            </w:p>
                          </w:txbxContent>
                        </wps:txbx>
                        <wps:bodyPr rtlCol="0" anchor="ctr"/>
                      </wps:wsp>
                      <wpg:grpSp>
                        <wpg:cNvPr id="154" name="Group 154"/>
                        <wpg:cNvGrpSpPr/>
                        <wpg:grpSpPr>
                          <a:xfrm>
                            <a:off x="395347" y="0"/>
                            <a:ext cx="1119754" cy="238125"/>
                            <a:chOff x="395346" y="0"/>
                            <a:chExt cx="1524757" cy="340345"/>
                          </a:xfrm>
                        </wpg:grpSpPr>
                        <wps:wsp>
                          <wps:cNvPr id="181" name="Oval 181"/>
                          <wps:cNvSpPr/>
                          <wps:spPr>
                            <a:xfrm>
                              <a:off x="395346" y="88054"/>
                              <a:ext cx="104078" cy="111512"/>
                            </a:xfrm>
                            <a:prstGeom prst="ellipse">
                              <a:avLst/>
                            </a:prstGeom>
                            <a:solidFill>
                              <a:schemeClr val="bg2">
                                <a:lumMod val="75000"/>
                              </a:schemeClr>
                            </a:solidFill>
                            <a:ln>
                              <a:solidFill>
                                <a:schemeClr val="bg2">
                                  <a:lumMod val="75000"/>
                                </a:schemeClr>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182" name="TextBox 19"/>
                          <wps:cNvSpPr txBox="1"/>
                          <wps:spPr>
                            <a:xfrm>
                              <a:off x="492528" y="0"/>
                              <a:ext cx="1427575" cy="340345"/>
                            </a:xfrm>
                            <a:prstGeom prst="rect">
                              <a:avLst/>
                            </a:prstGeom>
                            <a:noFill/>
                            <a:effectLst/>
                          </wps:spPr>
                          <wps:txbx>
                            <w:txbxContent>
                              <w:p w14:paraId="29408E4F" w14:textId="77777777" w:rsidR="008C17FA" w:rsidRDefault="008C17FA" w:rsidP="008C17FA">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Manual Process</w:t>
                                </w:r>
                              </w:p>
                            </w:txbxContent>
                          </wps:txbx>
                          <wps:bodyPr wrap="square" rtlCol="0">
                            <a:spAutoFit/>
                          </wps:bodyPr>
                        </wps:wsp>
                      </wpg:grpSp>
                      <wpg:grpSp>
                        <wpg:cNvPr id="183" name="Group 183"/>
                        <wpg:cNvGrpSpPr/>
                        <wpg:grpSpPr>
                          <a:xfrm>
                            <a:off x="1377461" y="0"/>
                            <a:ext cx="1203768" cy="238125"/>
                            <a:chOff x="1377456" y="0"/>
                            <a:chExt cx="1639158" cy="340345"/>
                          </a:xfrm>
                        </wpg:grpSpPr>
                        <wps:wsp>
                          <wps:cNvPr id="184" name="Oval 184"/>
                          <wps:cNvSpPr/>
                          <wps:spPr>
                            <a:xfrm>
                              <a:off x="1377456" y="85647"/>
                              <a:ext cx="104078" cy="111512"/>
                            </a:xfrm>
                            <a:prstGeom prst="ellipse">
                              <a:avLst/>
                            </a:prstGeom>
                            <a:solidFill>
                              <a:schemeClr val="bg1">
                                <a:lumMod val="95000"/>
                              </a:schemeClr>
                            </a:solidFill>
                            <a:ln>
                              <a:solidFill>
                                <a:schemeClr val="accent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185" name="TextBox 22"/>
                          <wps:cNvSpPr txBox="1"/>
                          <wps:spPr>
                            <a:xfrm>
                              <a:off x="1491331" y="0"/>
                              <a:ext cx="1525283" cy="340345"/>
                            </a:xfrm>
                            <a:prstGeom prst="rect">
                              <a:avLst/>
                            </a:prstGeom>
                            <a:noFill/>
                            <a:effectLst/>
                          </wps:spPr>
                          <wps:txbx>
                            <w:txbxContent>
                              <w:p w14:paraId="2CA02EDD" w14:textId="77777777" w:rsidR="008C17FA" w:rsidRDefault="008C17FA" w:rsidP="008C17FA">
                                <w:pPr>
                                  <w:rPr>
                                    <w:rFonts w:asciiTheme="minorHAnsi" w:hAnsi="Calibri" w:cstheme="minorBidi"/>
                                    <w:color w:val="000000" w:themeColor="text1"/>
                                    <w:kern w:val="24"/>
                                    <w:sz w:val="16"/>
                                    <w:szCs w:val="16"/>
                                  </w:rPr>
                                </w:pPr>
                                <w:proofErr w:type="spellStart"/>
                                <w:r>
                                  <w:rPr>
                                    <w:rFonts w:asciiTheme="minorHAnsi" w:hAnsi="Calibri" w:cstheme="minorBidi"/>
                                    <w:color w:val="000000" w:themeColor="text1"/>
                                    <w:kern w:val="24"/>
                                    <w:sz w:val="16"/>
                                    <w:szCs w:val="16"/>
                                  </w:rPr>
                                  <w:t>Keypoint</w:t>
                                </w:r>
                                <w:proofErr w:type="spellEnd"/>
                                <w:r>
                                  <w:rPr>
                                    <w:rFonts w:asciiTheme="minorHAnsi" w:hAnsi="Calibri" w:cstheme="minorBidi"/>
                                    <w:color w:val="000000" w:themeColor="text1"/>
                                    <w:kern w:val="24"/>
                                    <w:sz w:val="16"/>
                                    <w:szCs w:val="16"/>
                                  </w:rPr>
                                  <w:t xml:space="preserve"> Detection </w:t>
                                </w:r>
                              </w:p>
                            </w:txbxContent>
                          </wps:txbx>
                          <wps:bodyPr wrap="square" rtlCol="0">
                            <a:spAutoFit/>
                          </wps:bodyPr>
                        </wps:wsp>
                      </wpg:grpSp>
                      <wpg:grpSp>
                        <wpg:cNvPr id="186" name="Group 186"/>
                        <wpg:cNvGrpSpPr/>
                        <wpg:grpSpPr>
                          <a:xfrm>
                            <a:off x="2496396" y="0"/>
                            <a:ext cx="917943" cy="238125"/>
                            <a:chOff x="2496387" y="0"/>
                            <a:chExt cx="1249953" cy="340345"/>
                          </a:xfrm>
                        </wpg:grpSpPr>
                        <wps:wsp>
                          <wps:cNvPr id="187" name="Oval 187"/>
                          <wps:cNvSpPr/>
                          <wps:spPr>
                            <a:xfrm>
                              <a:off x="2496387" y="89647"/>
                              <a:ext cx="104078" cy="111512"/>
                            </a:xfrm>
                            <a:prstGeom prst="ellipse">
                              <a:avLst/>
                            </a:prstGeom>
                            <a:solidFill>
                              <a:schemeClr val="accent6">
                                <a:lumMod val="20000"/>
                                <a:lumOff val="80000"/>
                              </a:schemeClr>
                            </a:solidFill>
                            <a:ln>
                              <a:solidFill>
                                <a:schemeClr val="accent1"/>
                              </a:solidFill>
                            </a:ln>
                            <a:effectLst/>
                          </wps:spPr>
                          <wps:style>
                            <a:lnRef idx="1">
                              <a:schemeClr val="accent1"/>
                            </a:lnRef>
                            <a:fillRef idx="3">
                              <a:schemeClr val="accent1"/>
                            </a:fillRef>
                            <a:effectRef idx="2">
                              <a:schemeClr val="accent1"/>
                            </a:effectRef>
                            <a:fontRef idx="minor">
                              <a:schemeClr val="lt1"/>
                            </a:fontRef>
                          </wps:style>
                          <wps:bodyPr rtlCol="0" anchor="ctr"/>
                        </wps:wsp>
                        <wps:wsp>
                          <wps:cNvPr id="188" name="TextBox 25"/>
                          <wps:cNvSpPr txBox="1"/>
                          <wps:spPr>
                            <a:xfrm>
                              <a:off x="2600649" y="0"/>
                              <a:ext cx="1145691" cy="340345"/>
                            </a:xfrm>
                            <a:prstGeom prst="rect">
                              <a:avLst/>
                            </a:prstGeom>
                            <a:noFill/>
                            <a:effectLst/>
                          </wps:spPr>
                          <wps:txbx>
                            <w:txbxContent>
                              <w:p w14:paraId="183296AD" w14:textId="77777777" w:rsidR="008C17FA" w:rsidRDefault="008C17FA" w:rsidP="008C17FA">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Finalization</w:t>
                                </w:r>
                              </w:p>
                            </w:txbxContent>
                          </wps:txbx>
                          <wps:bodyPr wrap="square" rtlCol="0">
                            <a:spAutoFit/>
                          </wps:bodyPr>
                        </wps:wsp>
                      </wpg:grpSp>
                      <wps:wsp>
                        <wps:cNvPr id="189" name="Straight Arrow Connector 189"/>
                        <wps:cNvCnPr/>
                        <wps:spPr>
                          <a:xfrm>
                            <a:off x="3224704" y="710530"/>
                            <a:ext cx="235593" cy="0"/>
                          </a:xfrm>
                          <a:prstGeom prst="straightConnector1">
                            <a:avLst/>
                          </a:prstGeom>
                          <a:ln w="15875">
                            <a:solidFill>
                              <a:schemeClr val="accent1"/>
                            </a:solidFill>
                            <a:tailEnd type="triangle"/>
                          </a:ln>
                          <a:effectLst/>
                        </wps:spPr>
                        <wps:style>
                          <a:lnRef idx="2">
                            <a:schemeClr val="dk1"/>
                          </a:lnRef>
                          <a:fillRef idx="0">
                            <a:schemeClr val="dk1"/>
                          </a:fillRef>
                          <a:effectRef idx="1">
                            <a:schemeClr val="dk1"/>
                          </a:effectRef>
                          <a:fontRef idx="minor">
                            <a:schemeClr val="tx1"/>
                          </a:fontRef>
                        </wps:style>
                        <wps:bodyPr/>
                      </wps:wsp>
                      <wps:wsp>
                        <wps:cNvPr id="190" name="Straight Arrow Connector 190"/>
                        <wps:cNvCnPr>
                          <a:cxnSpLocks/>
                        </wps:cNvCnPr>
                        <wps:spPr>
                          <a:xfrm>
                            <a:off x="4401744" y="710530"/>
                            <a:ext cx="196220" cy="0"/>
                          </a:xfrm>
                          <a:prstGeom prst="straightConnector1">
                            <a:avLst/>
                          </a:prstGeom>
                          <a:ln w="15875">
                            <a:solidFill>
                              <a:schemeClr val="accent1"/>
                            </a:solidFill>
                            <a:tailEnd type="triangle"/>
                          </a:ln>
                          <a:effectLst/>
                        </wps:spPr>
                        <wps:style>
                          <a:lnRef idx="2">
                            <a:schemeClr val="dk1"/>
                          </a:lnRef>
                          <a:fillRef idx="0">
                            <a:schemeClr val="dk1"/>
                          </a:fillRef>
                          <a:effectRef idx="1">
                            <a:schemeClr val="dk1"/>
                          </a:effectRef>
                          <a:fontRef idx="minor">
                            <a:schemeClr val="tx1"/>
                          </a:fontRef>
                        </wps:style>
                        <wps:bodyPr/>
                      </wps:wsp>
                      <wps:wsp>
                        <wps:cNvPr id="191" name="Straight Arrow Connector 191"/>
                        <wps:cNvCnPr>
                          <a:cxnSpLocks/>
                        </wps:cNvCnPr>
                        <wps:spPr>
                          <a:xfrm flipV="1">
                            <a:off x="4469078" y="2081828"/>
                            <a:ext cx="193363" cy="6066"/>
                          </a:xfrm>
                          <a:prstGeom prst="straightConnector1">
                            <a:avLst/>
                          </a:prstGeom>
                          <a:ln w="15875">
                            <a:solidFill>
                              <a:schemeClr val="accent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68" name="Elbow Connector 768"/>
                        <wps:cNvCnPr/>
                        <wps:spPr>
                          <a:xfrm flipH="1">
                            <a:off x="3527631" y="710530"/>
                            <a:ext cx="2292492" cy="1377364"/>
                          </a:xfrm>
                          <a:prstGeom prst="bentConnector5">
                            <a:avLst>
                              <a:gd name="adj1" fmla="val -9972"/>
                              <a:gd name="adj2" fmla="val 77707"/>
                              <a:gd name="adj3" fmla="val 109972"/>
                            </a:avLst>
                          </a:prstGeom>
                          <a:ln w="15875">
                            <a:solidFill>
                              <a:schemeClr val="accent1"/>
                            </a:solidFill>
                            <a:tailEnd type="triangle"/>
                          </a:ln>
                          <a:effectLst/>
                        </wps:spPr>
                        <wps:style>
                          <a:lnRef idx="2">
                            <a:schemeClr val="dk1"/>
                          </a:lnRef>
                          <a:fillRef idx="0">
                            <a:schemeClr val="dk1"/>
                          </a:fillRef>
                          <a:effectRef idx="1">
                            <a:schemeClr val="dk1"/>
                          </a:effectRef>
                          <a:fontRef idx="minor">
                            <a:schemeClr val="tx1"/>
                          </a:fontRef>
                        </wps:style>
                        <wps:bodyPr/>
                      </wps:wsp>
                      <wps:wsp>
                        <wps:cNvPr id="769" name="Right Arrow 769"/>
                        <wps:cNvSpPr/>
                        <wps:spPr>
                          <a:xfrm>
                            <a:off x="1726106" y="897357"/>
                            <a:ext cx="368577" cy="342550"/>
                          </a:xfrm>
                          <a:prstGeom prst="rightArrow">
                            <a:avLst/>
                          </a:prstGeom>
                        </wps:spPr>
                        <wps:style>
                          <a:lnRef idx="2">
                            <a:schemeClr val="accent1">
                              <a:shade val="50000"/>
                            </a:schemeClr>
                          </a:lnRef>
                          <a:fillRef idx="1">
                            <a:schemeClr val="accent1"/>
                          </a:fillRef>
                          <a:effectRef idx="0">
                            <a:schemeClr val="accent1"/>
                          </a:effectRef>
                          <a:fontRef idx="minor">
                            <a:schemeClr val="lt1"/>
                          </a:fontRef>
                        </wps:style>
                        <wps:bodyPr rtlCol="0" anchor="ctr"/>
                      </wps:wsp>
                      <wps:wsp>
                        <wps:cNvPr id="886" name="TextBox 33"/>
                        <wps:cNvSpPr txBox="1"/>
                        <wps:spPr>
                          <a:xfrm>
                            <a:off x="678407" y="1703559"/>
                            <a:ext cx="1012190" cy="254635"/>
                          </a:xfrm>
                          <a:prstGeom prst="rect">
                            <a:avLst/>
                          </a:prstGeom>
                          <a:noFill/>
                        </wps:spPr>
                        <wps:txbx>
                          <w:txbxContent>
                            <w:p w14:paraId="67CB1BC6" w14:textId="77777777" w:rsidR="008C17FA" w:rsidRDefault="008C17FA" w:rsidP="008C17FA">
                              <w:pPr>
                                <w:rPr>
                                  <w:rFonts w:asciiTheme="minorHAnsi" w:hAnsi="Calibri" w:cstheme="minorBidi"/>
                                  <w:color w:val="FFF2CC" w:themeColor="accent4" w:themeTint="33"/>
                                  <w:kern w:val="24"/>
                                  <w:sz w:val="18"/>
                                  <w:szCs w:val="18"/>
                                </w:rPr>
                              </w:pPr>
                              <w:r>
                                <w:rPr>
                                  <w:rFonts w:asciiTheme="minorHAnsi" w:hAnsi="Calibri" w:cstheme="minorBidi"/>
                                  <w:color w:val="FFF2CC" w:themeColor="accent4" w:themeTint="33"/>
                                  <w:kern w:val="24"/>
                                  <w:sz w:val="18"/>
                                  <w:szCs w:val="18"/>
                                </w:rPr>
                                <w:t>Labeled Template</w:t>
                              </w:r>
                            </w:p>
                          </w:txbxContent>
                        </wps:txbx>
                        <wps:bodyPr wrap="none" rtlCol="0">
                          <a:spAutoFit/>
                        </wps:bodyPr>
                      </wps:wsp>
                      <pic:pic xmlns:pic="http://schemas.openxmlformats.org/drawingml/2006/picture">
                        <pic:nvPicPr>
                          <pic:cNvPr id="887" name="Picture 887" descr="A picture containing text, electronics, circuit, green&#10;&#10;Description automatically generated"/>
                          <pic:cNvPicPr>
                            <a:picLocks noChangeAspect="1"/>
                          </pic:cNvPicPr>
                        </pic:nvPicPr>
                        <pic:blipFill rotWithShape="1">
                          <a:blip r:embed="rId16" cstate="hqprint">
                            <a:extLst>
                              <a:ext uri="{28A0092B-C50C-407E-A947-70E740481C1C}">
                                <a14:useLocalDpi xmlns:a14="http://schemas.microsoft.com/office/drawing/2010/main"/>
                              </a:ext>
                            </a:extLst>
                          </a:blip>
                          <a:srcRect/>
                          <a:stretch/>
                        </pic:blipFill>
                        <pic:spPr>
                          <a:xfrm>
                            <a:off x="2173748" y="1003277"/>
                            <a:ext cx="1137056" cy="681281"/>
                          </a:xfrm>
                          <a:prstGeom prst="rect">
                            <a:avLst/>
                          </a:prstGeom>
                        </pic:spPr>
                      </pic:pic>
                      <wps:wsp>
                        <wps:cNvPr id="888" name="TextBox 37"/>
                        <wps:cNvSpPr txBox="1"/>
                        <wps:spPr>
                          <a:xfrm>
                            <a:off x="2677945" y="1046624"/>
                            <a:ext cx="638175" cy="254635"/>
                          </a:xfrm>
                          <a:prstGeom prst="rect">
                            <a:avLst/>
                          </a:prstGeom>
                          <a:noFill/>
                        </wps:spPr>
                        <wps:txbx>
                          <w:txbxContent>
                            <w:p w14:paraId="75F56C38" w14:textId="77777777" w:rsidR="008C17FA" w:rsidRDefault="008C17FA" w:rsidP="008C17FA">
                              <w:pPr>
                                <w:rPr>
                                  <w:rFonts w:asciiTheme="minorHAnsi" w:hAnsi="Calibri" w:cstheme="minorBidi"/>
                                  <w:color w:val="FFF2CC" w:themeColor="accent4" w:themeTint="33"/>
                                  <w:kern w:val="24"/>
                                  <w:sz w:val="18"/>
                                  <w:szCs w:val="18"/>
                                </w:rPr>
                              </w:pPr>
                              <w:r>
                                <w:rPr>
                                  <w:rFonts w:asciiTheme="minorHAnsi" w:hAnsi="Calibri" w:cstheme="minorBidi"/>
                                  <w:color w:val="FFF2CC" w:themeColor="accent4" w:themeTint="33"/>
                                  <w:kern w:val="24"/>
                                  <w:sz w:val="18"/>
                                  <w:szCs w:val="18"/>
                                </w:rPr>
                                <w:t>Input PCB</w:t>
                              </w:r>
                            </w:p>
                          </w:txbxContent>
                        </wps:txbx>
                        <wps:bodyPr wrap="none" rtlCol="0">
                          <a:spAutoFit/>
                        </wps:bodyPr>
                      </wps:wsp>
                      <pic:pic xmlns:pic="http://schemas.openxmlformats.org/drawingml/2006/picture">
                        <pic:nvPicPr>
                          <pic:cNvPr id="889" name="Picture 889" descr="A screenshot of a football game&#10;&#10;Description automatically generated with medium confidence"/>
                          <pic:cNvPicPr>
                            <a:picLocks noChangeAspect="1"/>
                          </pic:cNvPicPr>
                        </pic:nvPicPr>
                        <pic:blipFill rotWithShape="1">
                          <a:blip r:embed="rId17" cstate="hqprint">
                            <a:extLst>
                              <a:ext uri="{28A0092B-C50C-407E-A947-70E740481C1C}">
                                <a14:useLocalDpi xmlns:a14="http://schemas.microsoft.com/office/drawing/2010/main"/>
                              </a:ext>
                            </a:extLst>
                          </a:blip>
                          <a:srcRect/>
                          <a:stretch/>
                        </pic:blipFill>
                        <pic:spPr>
                          <a:xfrm>
                            <a:off x="3414372" y="1011140"/>
                            <a:ext cx="1172521" cy="681280"/>
                          </a:xfrm>
                          <a:prstGeom prst="rect">
                            <a:avLst/>
                          </a:prstGeom>
                        </pic:spPr>
                      </pic:pic>
                      <wps:wsp>
                        <wps:cNvPr id="890" name="TextBox 45"/>
                        <wps:cNvSpPr txBox="1"/>
                        <wps:spPr>
                          <a:xfrm>
                            <a:off x="3481097" y="1085577"/>
                            <a:ext cx="1144905" cy="254635"/>
                          </a:xfrm>
                          <a:prstGeom prst="rect">
                            <a:avLst/>
                          </a:prstGeom>
                          <a:noFill/>
                        </wps:spPr>
                        <wps:txbx>
                          <w:txbxContent>
                            <w:p w14:paraId="634592C2" w14:textId="77777777" w:rsidR="008C17FA" w:rsidRDefault="008C17FA" w:rsidP="008C17FA">
                              <w:pPr>
                                <w:rPr>
                                  <w:rFonts w:asciiTheme="minorHAnsi" w:hAnsi="Calibri" w:cstheme="minorBidi"/>
                                  <w:color w:val="FFF2CC" w:themeColor="accent4" w:themeTint="33"/>
                                  <w:kern w:val="24"/>
                                  <w:sz w:val="18"/>
                                  <w:szCs w:val="18"/>
                                </w:rPr>
                              </w:pPr>
                              <w:r>
                                <w:rPr>
                                  <w:rFonts w:asciiTheme="minorHAnsi" w:hAnsi="Calibri" w:cstheme="minorBidi"/>
                                  <w:color w:val="FFF2CC" w:themeColor="accent4" w:themeTint="33"/>
                                  <w:kern w:val="24"/>
                                  <w:sz w:val="18"/>
                                  <w:szCs w:val="18"/>
                                </w:rPr>
                                <w:t>Registered Template</w:t>
                              </w:r>
                            </w:p>
                          </w:txbxContent>
                        </wps:txbx>
                        <wps:bodyPr wrap="none" rtlCol="0">
                          <a:spAutoFit/>
                        </wps:bodyPr>
                      </wps:wsp>
                      <pic:pic xmlns:pic="http://schemas.openxmlformats.org/drawingml/2006/picture">
                        <pic:nvPicPr>
                          <pic:cNvPr id="891" name="Picture 891" descr="A picture containing text, electronics, circuit, green&#10;&#10;Description automatically generated"/>
                          <pic:cNvPicPr>
                            <a:picLocks noChangeAspect="1"/>
                          </pic:cNvPicPr>
                        </pic:nvPicPr>
                        <pic:blipFill rotWithShape="1">
                          <a:blip r:embed="rId18" cstate="hqprint">
                            <a:extLst>
                              <a:ext uri="{28A0092B-C50C-407E-A947-70E740481C1C}">
                                <a14:useLocalDpi xmlns:a14="http://schemas.microsoft.com/office/drawing/2010/main"/>
                              </a:ext>
                            </a:extLst>
                          </a:blip>
                          <a:srcRect/>
                          <a:stretch/>
                        </pic:blipFill>
                        <pic:spPr>
                          <a:xfrm>
                            <a:off x="4701907" y="1005081"/>
                            <a:ext cx="1148621" cy="681955"/>
                          </a:xfrm>
                          <a:prstGeom prst="rect">
                            <a:avLst/>
                          </a:prstGeom>
                        </pic:spPr>
                      </pic:pic>
                      <wps:wsp>
                        <wps:cNvPr id="892" name="TextBox 48"/>
                        <wps:cNvSpPr txBox="1"/>
                        <wps:spPr>
                          <a:xfrm>
                            <a:off x="5250229" y="1053584"/>
                            <a:ext cx="766445" cy="254635"/>
                          </a:xfrm>
                          <a:prstGeom prst="rect">
                            <a:avLst/>
                          </a:prstGeom>
                          <a:noFill/>
                        </wps:spPr>
                        <wps:txbx>
                          <w:txbxContent>
                            <w:p w14:paraId="7F1C0466" w14:textId="77777777" w:rsidR="008C17FA" w:rsidRDefault="008C17FA" w:rsidP="008C17FA">
                              <w:pPr>
                                <w:rPr>
                                  <w:rFonts w:asciiTheme="minorHAnsi" w:hAnsi="Calibri" w:cstheme="minorBidi"/>
                                  <w:color w:val="FFF2CC" w:themeColor="accent4" w:themeTint="33"/>
                                  <w:kern w:val="24"/>
                                  <w:sz w:val="18"/>
                                  <w:szCs w:val="18"/>
                                </w:rPr>
                              </w:pPr>
                              <w:r>
                                <w:rPr>
                                  <w:rFonts w:asciiTheme="minorHAnsi" w:hAnsi="Calibri" w:cstheme="minorBidi"/>
                                  <w:color w:val="FFF2CC" w:themeColor="accent4" w:themeTint="33"/>
                                  <w:kern w:val="24"/>
                                  <w:sz w:val="18"/>
                                  <w:szCs w:val="18"/>
                                </w:rPr>
                                <w:t>Input PCB</w:t>
                              </w:r>
                            </w:p>
                          </w:txbxContent>
                        </wps:txbx>
                        <wps:bodyPr wrap="square" rtlCol="0">
                          <a:spAutoFit/>
                        </wps:bodyPr>
                      </wps:wsp>
                      <wps:wsp>
                        <wps:cNvPr id="893" name="TextBox 49"/>
                        <wps:cNvSpPr txBox="1"/>
                        <wps:spPr>
                          <a:xfrm>
                            <a:off x="4837336" y="1481702"/>
                            <a:ext cx="934720" cy="254635"/>
                          </a:xfrm>
                          <a:prstGeom prst="rect">
                            <a:avLst/>
                          </a:prstGeom>
                          <a:noFill/>
                        </wps:spPr>
                        <wps:txbx>
                          <w:txbxContent>
                            <w:p w14:paraId="70E1BAC8" w14:textId="77777777" w:rsidR="008C17FA" w:rsidRDefault="008C17FA" w:rsidP="008C17FA">
                              <w:pPr>
                                <w:rPr>
                                  <w:rFonts w:asciiTheme="minorHAnsi" w:hAnsi="Calibri" w:cstheme="minorBidi"/>
                                  <w:color w:val="FBE4D5" w:themeColor="accent2" w:themeTint="33"/>
                                  <w:kern w:val="24"/>
                                  <w:sz w:val="18"/>
                                  <w:szCs w:val="18"/>
                                </w:rPr>
                              </w:pPr>
                              <w:r>
                                <w:rPr>
                                  <w:rFonts w:asciiTheme="minorHAnsi" w:hAnsi="Calibri" w:cstheme="minorBidi"/>
                                  <w:color w:val="FBE4D5" w:themeColor="accent2" w:themeTint="33"/>
                                  <w:kern w:val="24"/>
                                  <w:sz w:val="18"/>
                                  <w:szCs w:val="18"/>
                                </w:rPr>
                                <w:t>Bounding boxes</w:t>
                              </w:r>
                            </w:p>
                          </w:txbxContent>
                        </wps:txbx>
                        <wps:bodyPr wrap="square" rtlCol="0">
                          <a:spAutoFit/>
                        </wps:bodyPr>
                      </wps:wsp>
                      <wps:wsp>
                        <wps:cNvPr id="894" name="Straight Arrow Connector 894"/>
                        <wps:cNvCnPr>
                          <a:cxnSpLocks/>
                        </wps:cNvCnPr>
                        <wps:spPr>
                          <a:xfrm flipV="1">
                            <a:off x="5649361" y="1439981"/>
                            <a:ext cx="123265" cy="133672"/>
                          </a:xfrm>
                          <a:prstGeom prst="straightConnector1">
                            <a:avLst/>
                          </a:prstGeom>
                          <a:ln>
                            <a:solidFill>
                              <a:srgbClr val="FF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895" name="Straight Arrow Connector 895"/>
                        <wps:cNvCnPr>
                          <a:cxnSpLocks/>
                        </wps:cNvCnPr>
                        <wps:spPr>
                          <a:xfrm flipV="1">
                            <a:off x="5649361" y="1514188"/>
                            <a:ext cx="136432" cy="59465"/>
                          </a:xfrm>
                          <a:prstGeom prst="straightConnector1">
                            <a:avLst/>
                          </a:prstGeom>
                          <a:ln>
                            <a:solidFill>
                              <a:srgbClr val="FF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896" name="Straight Arrow Connector 896"/>
                        <wps:cNvCnPr>
                          <a:cxnSpLocks/>
                        </wps:cNvCnPr>
                        <wps:spPr>
                          <a:xfrm flipV="1">
                            <a:off x="5649361" y="1439981"/>
                            <a:ext cx="0" cy="133672"/>
                          </a:xfrm>
                          <a:prstGeom prst="straightConnector1">
                            <a:avLst/>
                          </a:prstGeom>
                          <a:ln>
                            <a:solidFill>
                              <a:srgbClr val="FF0000"/>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897" name="Straight Arrow Connector 897"/>
                        <wps:cNvCnPr>
                          <a:cxnSpLocks/>
                        </wps:cNvCnPr>
                        <wps:spPr>
                          <a:xfrm flipH="1" flipV="1">
                            <a:off x="5523018" y="1439980"/>
                            <a:ext cx="126343" cy="133673"/>
                          </a:xfrm>
                          <a:prstGeom prst="straightConnector1">
                            <a:avLst/>
                          </a:prstGeom>
                          <a:ln>
                            <a:solidFill>
                              <a:srgbClr val="FF0000"/>
                            </a:solidFill>
                            <a:tailEnd type="triangle" w="sm" len="sm"/>
                          </a:ln>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w14:anchorId="66FBF91E" id="Group 55" o:spid="_x0000_s1037" style="width:485.25pt;height:187.6pt;mso-position-horizontal-relative:char;mso-position-vertical-relative:line" coordsize="61623,23823" o:gfxdata="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">
                <v:shape id="Picture 141" o:spid="_x0000_s1038" type="#_x0000_t75" alt="A picture containing text, electronics, circuit, green&#10;&#10;Description automatically generated" style="position:absolute;left:5141;top:17326;width:10940;height:550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">
                  <v:imagedata r:id="rId19" o:title="A picture containing text, electronics, circuit, green&#10;&#10;Description automatically generated"/>
                </v:shape>
                <v:shape id="Picture 142" o:spid="_x0000_s1039" type="#_x0000_t75" style="position:absolute;left:54806;top:18616;width:6103;height:422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">
                  <v:imagedata r:id="rId20" o:title=""/>
                </v:shape>
                <v:rect id="Rectangle 143" o:spid="_x0000_s1040" style="position:absolute;left:5726;top:12546;width:10195;height:429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" fillcolor="#aeaaaa [2414]" strokecolor="#5b9bd5 [3204]" strokeweight=".5pt">
                  <v:textbox>
                    <w:txbxContent>
                      <w:p w14:paraId="7E37A8DD" w14:textId="77777777" w:rsidR="008C17FA" w:rsidRDefault="008C17FA" w:rsidP="008C17FA">
                        <w:pPr>
                          <w:jc w:val="center"/>
                          <w:rPr>
                            <w:rFonts w:asciiTheme="minorHAnsi" w:hAnsi="Calibri" w:cstheme="minorBidi"/>
                            <w:color w:val="000000" w:themeColor="text1"/>
                            <w:kern w:val="24"/>
                            <w:sz w:val="14"/>
                            <w:szCs w:val="14"/>
                          </w:rPr>
                        </w:pPr>
                        <w:r>
                          <w:rPr>
                            <w:rFonts w:asciiTheme="minorHAnsi" w:hAnsi="Calibri" w:cstheme="minorBidi"/>
                            <w:color w:val="000000" w:themeColor="text1"/>
                            <w:kern w:val="24"/>
                            <w:sz w:val="14"/>
                            <w:szCs w:val="14"/>
                          </w:rPr>
                          <w:t>Label Bounding Boxes on Template Board</w:t>
                        </w:r>
                      </w:p>
                    </w:txbxContent>
                  </v:textbox>
                </v:rect>
                <v:rect id="Rectangle 144" o:spid="_x0000_s1041" style="position:absolute;top:2358;width:16948;height:2146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" filled="f" strokecolor="#5b9bd5 [3204]" strokeweight="1pt"/>
                <v:shape id="TextBox 7" o:spid="_x0000_s1042" type="#_x0000_t202" style="position:absolute;left:2560;top:2165;width:14339;height:451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" filled="f" stroked="f">
                  <v:textbox style="mso-fit-shape-to-text:t">
                    <w:txbxContent>
                      <w:p w14:paraId="38562F54" w14:textId="77777777" w:rsidR="008C17FA" w:rsidRDefault="008C17FA" w:rsidP="008C17FA">
                        <w:pPr>
                          <w:jc w:val="center"/>
                          <w:rPr>
                            <w:rFonts w:asciiTheme="minorHAnsi" w:hAnsi="Calibri" w:cstheme="minorBidi"/>
                            <w:b/>
                            <w:bCs/>
                            <w:color w:val="000000" w:themeColor="text1"/>
                            <w:kern w:val="24"/>
                          </w:rPr>
                        </w:pPr>
                        <w:r>
                          <w:rPr>
                            <w:rFonts w:asciiTheme="minorHAnsi" w:hAnsi="Calibri" w:cstheme="minorBidi"/>
                            <w:b/>
                            <w:bCs/>
                            <w:color w:val="000000" w:themeColor="text1"/>
                            <w:kern w:val="24"/>
                          </w:rPr>
                          <w:t>One-time Initialization</w:t>
                        </w:r>
                      </w:p>
                      <w:p w14:paraId="5D628BE5" w14:textId="77777777" w:rsidR="008C17FA" w:rsidRDefault="008C17FA" w:rsidP="008C17FA">
                        <w:pPr>
                          <w:jc w:val="center"/>
                          <w:rPr>
                            <w:rFonts w:asciiTheme="minorHAnsi" w:hAnsi="Calibri" w:cstheme="minorBidi"/>
                            <w:b/>
                            <w:bCs/>
                            <w:color w:val="000000" w:themeColor="text1"/>
                            <w:kern w:val="24"/>
                          </w:rPr>
                        </w:pPr>
                        <w:r>
                          <w:rPr>
                            <w:rFonts w:asciiTheme="minorHAnsi" w:hAnsi="Calibri" w:cstheme="minorBidi"/>
                            <w:b/>
                            <w:bCs/>
                            <w:color w:val="000000" w:themeColor="text1"/>
                            <w:kern w:val="24"/>
                          </w:rPr>
                          <w:t>Per Board Type</w:t>
                        </w:r>
                      </w:p>
                    </w:txbxContent>
                  </v:textbox>
                </v:shape>
                <v:rect id="Rectangle 146" o:spid="_x0000_s1043" style="position:absolute;left:5667;top:6237;width:10195;height:550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" fillcolor="#f2f2f2 [3052]" strokecolor="#5b9bd5 [3204]" strokeweight=".5pt">
                  <v:textbox>
                    <w:txbxContent>
                      <w:p w14:paraId="289DBCFD" w14:textId="77777777" w:rsidR="008C17FA" w:rsidRDefault="008C17FA" w:rsidP="008C17FA">
                        <w:pPr>
                          <w:jc w:val="center"/>
                          <w:rPr>
                            <w:rFonts w:asciiTheme="minorHAnsi" w:hAnsi="Calibri" w:cstheme="minorBidi"/>
                            <w:color w:val="000000" w:themeColor="text1"/>
                            <w:kern w:val="24"/>
                            <w:sz w:val="14"/>
                            <w:szCs w:val="14"/>
                          </w:rPr>
                        </w:pPr>
                        <w:r>
                          <w:rPr>
                            <w:rFonts w:asciiTheme="minorHAnsi" w:hAnsi="Calibri" w:cstheme="minorBidi"/>
                            <w:color w:val="000000" w:themeColor="text1"/>
                            <w:kern w:val="24"/>
                            <w:sz w:val="14"/>
                            <w:szCs w:val="14"/>
                          </w:rPr>
                          <w:t xml:space="preserve">Generate </w:t>
                        </w:r>
                        <w:proofErr w:type="spellStart"/>
                        <w:r>
                          <w:rPr>
                            <w:rFonts w:asciiTheme="minorHAnsi" w:hAnsi="Calibri" w:cstheme="minorBidi"/>
                            <w:color w:val="000000" w:themeColor="text1"/>
                            <w:kern w:val="24"/>
                            <w:sz w:val="14"/>
                            <w:szCs w:val="14"/>
                          </w:rPr>
                          <w:t>Keypoints</w:t>
                        </w:r>
                        <w:proofErr w:type="spellEnd"/>
                        <w:r>
                          <w:rPr>
                            <w:rFonts w:asciiTheme="minorHAnsi" w:hAnsi="Calibri" w:cstheme="minorBidi"/>
                            <w:color w:val="000000" w:themeColor="text1"/>
                            <w:kern w:val="24"/>
                            <w:sz w:val="14"/>
                            <w:szCs w:val="14"/>
                          </w:rPr>
                          <w:t xml:space="preserve"> and Descriptors for Template Board</w:t>
                        </w:r>
                      </w:p>
                    </w:txbxContent>
                  </v:textbox>
                </v:rect>
                <v:rect id="Rectangle 147" o:spid="_x0000_s1044" style="position:absolute;left:21149;top:2358;width:40474;height:2146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" filled="f" strokecolor="#5b9bd5 [3204]" strokeweight="1pt"/>
                <v:shape id="TextBox 10" o:spid="_x0000_s1045" type="#_x0000_t202" style="position:absolute;left:31727;top:2267;width:29890;height:280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" filled="f" stroked="f">
                  <v:textbox style="mso-fit-shape-to-text:t">
                    <w:txbxContent>
                      <w:p w14:paraId="466805DC" w14:textId="77777777" w:rsidR="008C17FA" w:rsidRDefault="008C17FA" w:rsidP="008C17FA">
                        <w:pPr>
                          <w:jc w:val="center"/>
                          <w:rPr>
                            <w:rFonts w:asciiTheme="minorHAnsi" w:hAnsi="Calibri" w:cstheme="minorBidi"/>
                            <w:b/>
                            <w:bCs/>
                            <w:color w:val="000000" w:themeColor="text1"/>
                            <w:kern w:val="24"/>
                            <w:sz w:val="21"/>
                            <w:szCs w:val="21"/>
                          </w:rPr>
                        </w:pPr>
                        <w:r>
                          <w:rPr>
                            <w:rFonts w:asciiTheme="minorHAnsi" w:hAnsi="Calibri" w:cstheme="minorBidi"/>
                            <w:b/>
                            <w:bCs/>
                            <w:color w:val="000000" w:themeColor="text1"/>
                            <w:kern w:val="24"/>
                            <w:sz w:val="21"/>
                            <w:szCs w:val="21"/>
                          </w:rPr>
                          <w:t>Automated Localization Per Board Image</w:t>
                        </w:r>
                      </w:p>
                    </w:txbxContent>
                  </v:textbox>
                </v:shape>
                <v:rect id="Rectangle 149" o:spid="_x0000_s1046" style="position:absolute;left:21927;top:4713;width:10320;height:47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" fillcolor="#f2f2f2 [3052]" strokecolor="#5b9bd5 [3204]" strokeweight=".5pt">
                  <v:path arrowok="t"/>
                  <o:lock v:ext="edit" aspectratio="t"/>
                  <v:textbox>
                    <w:txbxContent>
                      <w:p w14:paraId="1FB59B7F" w14:textId="77777777" w:rsidR="008C17FA" w:rsidRDefault="008C17FA" w:rsidP="008C17FA">
                        <w:pPr>
                          <w:jc w:val="center"/>
                          <w:rPr>
                            <w:rFonts w:asciiTheme="minorHAnsi" w:hAnsi="Calibri" w:cstheme="minorBidi"/>
                            <w:color w:val="000000" w:themeColor="text1"/>
                            <w:kern w:val="24"/>
                            <w:sz w:val="14"/>
                            <w:szCs w:val="14"/>
                          </w:rPr>
                        </w:pPr>
                        <w:r>
                          <w:rPr>
                            <w:rFonts w:asciiTheme="minorHAnsi" w:hAnsi="Calibri" w:cstheme="minorBidi"/>
                            <w:color w:val="000000" w:themeColor="text1"/>
                            <w:kern w:val="24"/>
                            <w:sz w:val="14"/>
                            <w:szCs w:val="14"/>
                          </w:rPr>
                          <w:t xml:space="preserve">Generate </w:t>
                        </w:r>
                        <w:proofErr w:type="spellStart"/>
                        <w:r>
                          <w:rPr>
                            <w:rFonts w:asciiTheme="minorHAnsi" w:hAnsi="Calibri" w:cstheme="minorBidi"/>
                            <w:color w:val="000000" w:themeColor="text1"/>
                            <w:kern w:val="24"/>
                            <w:sz w:val="14"/>
                            <w:szCs w:val="14"/>
                          </w:rPr>
                          <w:t>Keypoints</w:t>
                        </w:r>
                        <w:proofErr w:type="spellEnd"/>
                        <w:r>
                          <w:rPr>
                            <w:rFonts w:asciiTheme="minorHAnsi" w:hAnsi="Calibri" w:cstheme="minorBidi"/>
                            <w:color w:val="000000" w:themeColor="text1"/>
                            <w:kern w:val="24"/>
                            <w:sz w:val="14"/>
                            <w:szCs w:val="14"/>
                          </w:rPr>
                          <w:t xml:space="preserve"> and Descriptors for New Board</w:t>
                        </w:r>
                      </w:p>
                    </w:txbxContent>
                  </v:textbox>
                </v:rect>
                <v:rect id="Rectangle 150" o:spid="_x0000_s1047" style="position:absolute;left:34602;top:4713;width:9415;height:47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" fillcolor="#f2f2f2 [3052]" strokecolor="#5b9bd5 [3204]" strokeweight=".5pt">
                  <v:path arrowok="t"/>
                  <o:lock v:ext="edit" aspectratio="t"/>
                  <v:textbox>
                    <w:txbxContent>
                      <w:p w14:paraId="151B110F" w14:textId="77777777" w:rsidR="008C17FA" w:rsidRDefault="008C17FA" w:rsidP="008C17FA">
                        <w:pPr>
                          <w:jc w:val="center"/>
                          <w:rPr>
                            <w:rFonts w:asciiTheme="minorHAnsi" w:hAnsi="Calibri" w:cstheme="minorBidi"/>
                            <w:color w:val="000000" w:themeColor="text1"/>
                            <w:kern w:val="24"/>
                            <w:sz w:val="14"/>
                            <w:szCs w:val="14"/>
                          </w:rPr>
                        </w:pPr>
                        <w:r>
                          <w:rPr>
                            <w:rFonts w:asciiTheme="minorHAnsi" w:hAnsi="Calibri" w:cstheme="minorBidi"/>
                            <w:color w:val="000000" w:themeColor="text1"/>
                            <w:kern w:val="24"/>
                            <w:sz w:val="14"/>
                            <w:szCs w:val="14"/>
                          </w:rPr>
                          <w:t xml:space="preserve">Match </w:t>
                        </w:r>
                        <w:proofErr w:type="spellStart"/>
                        <w:r>
                          <w:rPr>
                            <w:rFonts w:asciiTheme="minorHAnsi" w:hAnsi="Calibri" w:cstheme="minorBidi"/>
                            <w:color w:val="000000" w:themeColor="text1"/>
                            <w:kern w:val="24"/>
                            <w:sz w:val="14"/>
                            <w:szCs w:val="14"/>
                          </w:rPr>
                          <w:t>Keypoints</w:t>
                        </w:r>
                        <w:proofErr w:type="spellEnd"/>
                        <w:r>
                          <w:rPr>
                            <w:rFonts w:asciiTheme="minorHAnsi" w:hAnsi="Calibri" w:cstheme="minorBidi"/>
                            <w:color w:val="000000" w:themeColor="text1"/>
                            <w:kern w:val="24"/>
                            <w:sz w:val="14"/>
                            <w:szCs w:val="14"/>
                          </w:rPr>
                          <w:t xml:space="preserve"> with Template Board </w:t>
                        </w:r>
                      </w:p>
                    </w:txbxContent>
                  </v:textbox>
                </v:rect>
                <v:rect id="Rectangle 151" o:spid="_x0000_s1048" style="position:absolute;left:45979;top:4713;width:12222;height:478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" fillcolor="#f2f2f2 [3052]" strokecolor="#5b9bd5 [3204]" strokeweight=".5pt">
                  <v:path arrowok="t"/>
                  <o:lock v:ext="edit" aspectratio="t"/>
                  <v:textbox>
                    <w:txbxContent>
                      <w:p w14:paraId="4A6A2F96" w14:textId="77777777" w:rsidR="008C17FA" w:rsidRDefault="008C17FA" w:rsidP="008C17FA">
                        <w:pPr>
                          <w:jc w:val="center"/>
                          <w:rPr>
                            <w:rFonts w:asciiTheme="minorHAnsi" w:hAnsi="Calibri" w:cstheme="minorBidi"/>
                            <w:color w:val="000000" w:themeColor="text1"/>
                            <w:kern w:val="24"/>
                            <w:sz w:val="14"/>
                            <w:szCs w:val="14"/>
                          </w:rPr>
                        </w:pPr>
                        <w:r>
                          <w:rPr>
                            <w:rFonts w:asciiTheme="minorHAnsi" w:hAnsi="Calibri" w:cstheme="minorBidi"/>
                            <w:color w:val="000000" w:themeColor="text1"/>
                            <w:kern w:val="24"/>
                            <w:sz w:val="14"/>
                            <w:szCs w:val="14"/>
                          </w:rPr>
                          <w:t>Transform Template Bounding Boxes onto New Board</w:t>
                        </w:r>
                      </w:p>
                    </w:txbxContent>
                  </v:textbox>
                </v:rect>
                <v:rect id="Rectangle 152" o:spid="_x0000_s1049" style="position:absolute;left:35276;top:18677;width:9414;height:4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" fillcolor="#e2efd9 [665]" strokecolor="#5b9bd5 [3204]" strokeweight=".5pt">
                  <v:path arrowok="t"/>
                  <o:lock v:ext="edit" aspectratio="t"/>
                  <v:textbox>
                    <w:txbxContent>
                      <w:p w14:paraId="66B05DBD" w14:textId="77777777" w:rsidR="008C17FA" w:rsidRDefault="008C17FA" w:rsidP="008C17FA">
                        <w:pPr>
                          <w:jc w:val="center"/>
                          <w:rPr>
                            <w:rFonts w:asciiTheme="minorHAnsi" w:hAnsi="Calibri" w:cstheme="minorBidi"/>
                            <w:color w:val="000000" w:themeColor="text1"/>
                            <w:kern w:val="24"/>
                            <w:sz w:val="14"/>
                            <w:szCs w:val="14"/>
                          </w:rPr>
                        </w:pPr>
                        <w:r>
                          <w:rPr>
                            <w:rFonts w:asciiTheme="minorHAnsi" w:hAnsi="Calibri" w:cstheme="minorBidi"/>
                            <w:color w:val="000000" w:themeColor="text1"/>
                            <w:kern w:val="24"/>
                            <w:sz w:val="14"/>
                            <w:szCs w:val="14"/>
                          </w:rPr>
                          <w:t>Standardize Size and Rotation (+/- 180°)</w:t>
                        </w:r>
                      </w:p>
                    </w:txbxContent>
                  </v:textbox>
                </v:rect>
                <v:rect id="Rectangle 153" o:spid="_x0000_s1050" style="position:absolute;left:46624;top:18616;width:7395;height:440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" fillcolor="#e2efd9 [665]" strokecolor="#5b9bd5 [3204]" strokeweight=".5pt">
                  <v:path arrowok="t"/>
                  <o:lock v:ext="edit" aspectratio="t"/>
                  <v:textbox>
                    <w:txbxContent>
                      <w:p w14:paraId="17090A1B" w14:textId="77777777" w:rsidR="008C17FA" w:rsidRDefault="008C17FA" w:rsidP="008C17FA">
                        <w:pPr>
                          <w:jc w:val="center"/>
                          <w:rPr>
                            <w:rFonts w:asciiTheme="minorHAnsi" w:hAnsi="Calibri" w:cstheme="minorBidi"/>
                            <w:color w:val="000000" w:themeColor="text1"/>
                            <w:kern w:val="24"/>
                            <w:sz w:val="14"/>
                            <w:szCs w:val="14"/>
                          </w:rPr>
                        </w:pPr>
                        <w:r>
                          <w:rPr>
                            <w:rFonts w:asciiTheme="minorHAnsi" w:hAnsi="Calibri" w:cstheme="minorBidi"/>
                            <w:color w:val="000000" w:themeColor="text1"/>
                            <w:kern w:val="24"/>
                            <w:sz w:val="14"/>
                            <w:szCs w:val="14"/>
                          </w:rPr>
                          <w:t xml:space="preserve">Final Diode </w:t>
                        </w:r>
                      </w:p>
                      <w:p w14:paraId="50D57D9B" w14:textId="77777777" w:rsidR="008C17FA" w:rsidRDefault="008C17FA" w:rsidP="008C17FA">
                        <w:pPr>
                          <w:jc w:val="center"/>
                          <w:rPr>
                            <w:rFonts w:asciiTheme="minorHAnsi" w:hAnsi="Calibri" w:cstheme="minorBidi"/>
                            <w:color w:val="000000" w:themeColor="text1"/>
                            <w:kern w:val="24"/>
                            <w:sz w:val="14"/>
                            <w:szCs w:val="14"/>
                          </w:rPr>
                        </w:pPr>
                        <w:r>
                          <w:rPr>
                            <w:rFonts w:asciiTheme="minorHAnsi" w:hAnsi="Calibri" w:cstheme="minorBidi"/>
                            <w:color w:val="000000" w:themeColor="text1"/>
                            <w:kern w:val="24"/>
                            <w:sz w:val="14"/>
                            <w:szCs w:val="14"/>
                          </w:rPr>
                          <w:t>Sub-image</w:t>
                        </w:r>
                      </w:p>
                    </w:txbxContent>
                  </v:textbox>
                </v:rect>
                <v:group id="Group 154" o:spid="_x0000_s1051" style="position:absolute;left:3953;width:11198;height:2381" coordorigin="3953" coordsize="15247,34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">
                  <v:oval id="Oval 181" o:spid="_x0000_s1052" style="position:absolute;left:3953;top:880;width:1041;height:11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" fillcolor="#aeaaaa [2414]" strokecolor="#aeaaaa [2414]" strokeweight=".5pt">
                    <v:stroke joinstyle="miter"/>
                  </v:oval>
                  <v:shape id="TextBox 19" o:spid="_x0000_s1053" type="#_x0000_t202" style="position:absolute;left:4925;width:14276;height:3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" filled="f" stroked="f">
                    <v:textbox style="mso-fit-shape-to-text:t">
                      <w:txbxContent>
                        <w:p w14:paraId="29408E4F" w14:textId="77777777" w:rsidR="008C17FA" w:rsidRDefault="008C17FA" w:rsidP="008C17FA">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Manual Process</w:t>
                          </w:r>
                        </w:p>
                      </w:txbxContent>
                    </v:textbox>
                  </v:shape>
                </v:group>
                <v:group id="Group 183" o:spid="_x0000_s1054" style="position:absolute;left:13774;width:12038;height:2381" coordorigin="13774" coordsize="16391,34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">
                  <v:oval id="Oval 184" o:spid="_x0000_s1055" style="position:absolute;left:13774;top:856;width:1041;height:11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" fillcolor="#f2f2f2 [3052]" strokecolor="#5b9bd5 [3204]" strokeweight=".5pt">
                    <v:stroke joinstyle="miter"/>
                  </v:oval>
                  <v:shape id="TextBox 22" o:spid="_x0000_s1056" type="#_x0000_t202" style="position:absolute;left:14913;width:15253;height:3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" filled="f" stroked="f">
                    <v:textbox style="mso-fit-shape-to-text:t">
                      <w:txbxContent>
                        <w:p w14:paraId="2CA02EDD" w14:textId="77777777" w:rsidR="008C17FA" w:rsidRDefault="008C17FA" w:rsidP="008C17FA">
                          <w:pPr>
                            <w:rPr>
                              <w:rFonts w:asciiTheme="minorHAnsi" w:hAnsi="Calibri" w:cstheme="minorBidi"/>
                              <w:color w:val="000000" w:themeColor="text1"/>
                              <w:kern w:val="24"/>
                              <w:sz w:val="16"/>
                              <w:szCs w:val="16"/>
                            </w:rPr>
                          </w:pPr>
                          <w:proofErr w:type="spellStart"/>
                          <w:r>
                            <w:rPr>
                              <w:rFonts w:asciiTheme="minorHAnsi" w:hAnsi="Calibri" w:cstheme="minorBidi"/>
                              <w:color w:val="000000" w:themeColor="text1"/>
                              <w:kern w:val="24"/>
                              <w:sz w:val="16"/>
                              <w:szCs w:val="16"/>
                            </w:rPr>
                            <w:t>Keypoint</w:t>
                          </w:r>
                          <w:proofErr w:type="spellEnd"/>
                          <w:r>
                            <w:rPr>
                              <w:rFonts w:asciiTheme="minorHAnsi" w:hAnsi="Calibri" w:cstheme="minorBidi"/>
                              <w:color w:val="000000" w:themeColor="text1"/>
                              <w:kern w:val="24"/>
                              <w:sz w:val="16"/>
                              <w:szCs w:val="16"/>
                            </w:rPr>
                            <w:t xml:space="preserve"> Detection </w:t>
                          </w:r>
                        </w:p>
                      </w:txbxContent>
                    </v:textbox>
                  </v:shape>
                </v:group>
                <v:group id="Group 186" o:spid="_x0000_s1057" style="position:absolute;left:24963;width:9180;height:2381" coordorigin="24963" coordsize="12499,340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">
                  <v:oval id="Oval 187" o:spid="_x0000_s1058" style="position:absolute;left:24963;top:896;width:1041;height:1115;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" fillcolor="#e2efd9 [665]" strokecolor="#5b9bd5 [3204]" strokeweight=".5pt">
                    <v:stroke joinstyle="miter"/>
                  </v:oval>
                  <v:shape id="TextBox 25" o:spid="_x0000_s1059" type="#_x0000_t202" style="position:absolute;left:26006;width:11457;height:3403;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" filled="f" stroked="f">
                    <v:textbox style="mso-fit-shape-to-text:t">
                      <w:txbxContent>
                        <w:p w14:paraId="183296AD" w14:textId="77777777" w:rsidR="008C17FA" w:rsidRDefault="008C17FA" w:rsidP="008C17FA">
                          <w:pPr>
                            <w:rPr>
                              <w:rFonts w:asciiTheme="minorHAnsi" w:hAnsi="Calibri" w:cstheme="minorBidi"/>
                              <w:color w:val="000000" w:themeColor="text1"/>
                              <w:kern w:val="24"/>
                              <w:sz w:val="16"/>
                              <w:szCs w:val="16"/>
                            </w:rPr>
                          </w:pPr>
                          <w:r>
                            <w:rPr>
                              <w:rFonts w:asciiTheme="minorHAnsi" w:hAnsi="Calibri" w:cstheme="minorBidi"/>
                              <w:color w:val="000000" w:themeColor="text1"/>
                              <w:kern w:val="24"/>
                              <w:sz w:val="16"/>
                              <w:szCs w:val="16"/>
                            </w:rPr>
                            <w:t>Finalization</w:t>
                          </w:r>
                        </w:p>
                      </w:txbxContent>
                    </v:textbox>
                  </v:shape>
                </v:group>
                <v:shapetype id="_x0000_t32" coordsize="21600,21600" o:spt="32" o:oned="t" path="m,l21600,21600e" filled="f">
                  <v:path arrowok="t" fillok="f" o:connecttype="none"/>
                  <o:lock v:ext="edit" shapetype="t"/>
                </v:shapetype>
                <v:shape id="Straight Arrow Connector 189" o:spid="_x0000_s1060" type="#_x0000_t32" style="position:absolute;left:32247;top:7105;width:2355;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" strokecolor="#5b9bd5 [3204]" strokeweight="1.25pt">
                  <v:stroke endarrow="block" joinstyle="miter"/>
                </v:shape>
                <v:shape id="Straight Arrow Connector 190" o:spid="_x0000_s1061" type="#_x0000_t32" style="position:absolute;left:44017;top:7105;width:1962;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" strokecolor="#5b9bd5 [3204]" strokeweight="1.25pt">
                  <v:stroke endarrow="block" joinstyle="miter"/>
                  <o:lock v:ext="edit" shapetype="f"/>
                </v:shape>
                <v:shape id="Straight Arrow Connector 191" o:spid="_x0000_s1062" type="#_x0000_t32" style="position:absolute;left:44690;top:20818;width:1934;height:60;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" strokecolor="#5b9bd5 [3204]" strokeweight="1.25pt">
                  <v:stroke endarrow="block" joinstyle="miter"/>
                  <o:lock v:ext="edit" shapetype="f"/>
                </v:shape>
                <v:shapetype id="_x0000_t36" coordsize="21600,21600" o:spt="36" o:oned="t" adj="10800,10800,10800" path="m,l@0,0@0@1@2@1@2,21600,21600,21600e" filled="f">
                  <v:stroke joinstyle="miter"/>
                  <v:formulas>
                    <v:f eqn="val #0"/>
                    <v:f eqn="val #1"/>
                    <v:f eqn="val #2"/>
                    <v:f eqn="prod #1 1 2"/>
                    <v:f eqn="mid #0 #2"/>
                    <v:f eqn="mid #1 height"/>
                  </v:formulas>
                  <v:path arrowok="t" fillok="f" o:connecttype="none"/>
                  <v:handles>
                    <v:h position="#0,@3"/>
                    <v:h position="@4,#1"/>
                    <v:h position="#2,@5"/>
                  </v:handles>
                  <o:lock v:ext="edit" shapetype="t"/>
                </v:shapetype>
                <v:shape id="Elbow Connector 768" o:spid="_x0000_s1063" type="#_x0000_t36" style="position:absolute;left:35276;top:7105;width:22925;height:13773;flip:x;visibility:visible;mso-wrap-style:square" o:connectortype="elbow"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" adj="-2154,16785,23754" strokecolor="#5b9bd5 [3204]" strokeweight="1.25pt">
                  <v:stroke endarrow="block"/>
                </v:shape>
                <v:shape id="Right Arrow 769" o:spid="_x0000_s1064" type="#_x0000_t13" style="position:absolute;left:17261;top:8973;width:3685;height:342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" adj="11563" fillcolor="#5b9bd5 [3204]" strokecolor="#1f4d78 [1604]" strokeweight="1pt"/>
                <v:shape id="TextBox 33" o:spid="_x0000_s1065" type="#_x0000_t202" style="position:absolute;left:6784;top:17035;width:10121;height:254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" filled="f" stroked="f">
                  <v:textbox style="mso-fit-shape-to-text:t">
                    <w:txbxContent>
                      <w:p w14:paraId="67CB1BC6" w14:textId="77777777" w:rsidR="008C17FA" w:rsidRDefault="008C17FA" w:rsidP="008C17FA">
                        <w:pPr>
                          <w:rPr>
                            <w:rFonts w:asciiTheme="minorHAnsi" w:hAnsi="Calibri" w:cstheme="minorBidi"/>
                            <w:color w:val="FFF2CC" w:themeColor="accent4" w:themeTint="33"/>
                            <w:kern w:val="24"/>
                            <w:sz w:val="18"/>
                            <w:szCs w:val="18"/>
                          </w:rPr>
                        </w:pPr>
                        <w:r>
                          <w:rPr>
                            <w:rFonts w:asciiTheme="minorHAnsi" w:hAnsi="Calibri" w:cstheme="minorBidi"/>
                            <w:color w:val="FFF2CC" w:themeColor="accent4" w:themeTint="33"/>
                            <w:kern w:val="24"/>
                            <w:sz w:val="18"/>
                            <w:szCs w:val="18"/>
                          </w:rPr>
                          <w:t>Labeled Template</w:t>
                        </w:r>
                      </w:p>
                    </w:txbxContent>
                  </v:textbox>
                </v:shape>
                <v:shape id="Picture 887" o:spid="_x0000_s1066" type="#_x0000_t75" alt="A picture containing text, electronics, circuit, green&#10;&#10;Description automatically generated" style="position:absolute;left:21737;top:10032;width:11371;height:6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">
                  <v:imagedata r:id="rId21" o:title="A picture containing text, electronics, circuit, green&#10;&#10;Description automatically generated"/>
                </v:shape>
                <v:shape id="TextBox 37" o:spid="_x0000_s1067" type="#_x0000_t202" style="position:absolute;left:26779;top:10466;width:6382;height:2546;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" filled="f" stroked="f">
                  <v:textbox style="mso-fit-shape-to-text:t">
                    <w:txbxContent>
                      <w:p w14:paraId="75F56C38" w14:textId="77777777" w:rsidR="008C17FA" w:rsidRDefault="008C17FA" w:rsidP="008C17FA">
                        <w:pPr>
                          <w:rPr>
                            <w:rFonts w:asciiTheme="minorHAnsi" w:hAnsi="Calibri" w:cstheme="minorBidi"/>
                            <w:color w:val="FFF2CC" w:themeColor="accent4" w:themeTint="33"/>
                            <w:kern w:val="24"/>
                            <w:sz w:val="18"/>
                            <w:szCs w:val="18"/>
                          </w:rPr>
                        </w:pPr>
                        <w:r>
                          <w:rPr>
                            <w:rFonts w:asciiTheme="minorHAnsi" w:hAnsi="Calibri" w:cstheme="minorBidi"/>
                            <w:color w:val="FFF2CC" w:themeColor="accent4" w:themeTint="33"/>
                            <w:kern w:val="24"/>
                            <w:sz w:val="18"/>
                            <w:szCs w:val="18"/>
                          </w:rPr>
                          <w:t>Input PCB</w:t>
                        </w:r>
                      </w:p>
                    </w:txbxContent>
                  </v:textbox>
                </v:shape>
                <v:shape id="Picture 889" o:spid="_x0000_s1068" type="#_x0000_t75" alt="A screenshot of a football game&#10;&#10;Description automatically generated with medium confidence" style="position:absolute;left:34143;top:10111;width:11725;height:681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">
                  <v:imagedata r:id="rId22" o:title="A screenshot of a football game&#10;&#10;Description automatically generated with medium confidence"/>
                </v:shape>
                <v:shape id="TextBox 45" o:spid="_x0000_s1069" type="#_x0000_t202" style="position:absolute;left:34810;top:10855;width:11450;height:2547;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" filled="f" stroked="f">
                  <v:textbox style="mso-fit-shape-to-text:t">
                    <w:txbxContent>
                      <w:p w14:paraId="634592C2" w14:textId="77777777" w:rsidR="008C17FA" w:rsidRDefault="008C17FA" w:rsidP="008C17FA">
                        <w:pPr>
                          <w:rPr>
                            <w:rFonts w:asciiTheme="minorHAnsi" w:hAnsi="Calibri" w:cstheme="minorBidi"/>
                            <w:color w:val="FFF2CC" w:themeColor="accent4" w:themeTint="33"/>
                            <w:kern w:val="24"/>
                            <w:sz w:val="18"/>
                            <w:szCs w:val="18"/>
                          </w:rPr>
                        </w:pPr>
                        <w:r>
                          <w:rPr>
                            <w:rFonts w:asciiTheme="minorHAnsi" w:hAnsi="Calibri" w:cstheme="minorBidi"/>
                            <w:color w:val="FFF2CC" w:themeColor="accent4" w:themeTint="33"/>
                            <w:kern w:val="24"/>
                            <w:sz w:val="18"/>
                            <w:szCs w:val="18"/>
                          </w:rPr>
                          <w:t>Registered Template</w:t>
                        </w:r>
                      </w:p>
                    </w:txbxContent>
                  </v:textbox>
                </v:shape>
                <v:shape id="Picture 891" o:spid="_x0000_s1070" type="#_x0000_t75" alt="A picture containing text, electronics, circuit, green&#10;&#10;Description automatically generated" style="position:absolute;left:47019;top:10050;width:11486;height:682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">
                  <v:imagedata r:id="rId23" o:title="A picture containing text, electronics, circuit, green&#10;&#10;Description automatically generated"/>
                </v:shape>
                <v:shape id="TextBox 48" o:spid="_x0000_s1071" type="#_x0000_t202" style="position:absolute;left:52502;top:10535;width:7664;height:2547;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" filled="f" stroked="f">
                  <v:textbox style="mso-fit-shape-to-text:t">
                    <w:txbxContent>
                      <w:p w14:paraId="7F1C0466" w14:textId="77777777" w:rsidR="008C17FA" w:rsidRDefault="008C17FA" w:rsidP="008C17FA">
                        <w:pPr>
                          <w:rPr>
                            <w:rFonts w:asciiTheme="minorHAnsi" w:hAnsi="Calibri" w:cstheme="minorBidi"/>
                            <w:color w:val="FFF2CC" w:themeColor="accent4" w:themeTint="33"/>
                            <w:kern w:val="24"/>
                            <w:sz w:val="18"/>
                            <w:szCs w:val="18"/>
                          </w:rPr>
                        </w:pPr>
                        <w:r>
                          <w:rPr>
                            <w:rFonts w:asciiTheme="minorHAnsi" w:hAnsi="Calibri" w:cstheme="minorBidi"/>
                            <w:color w:val="FFF2CC" w:themeColor="accent4" w:themeTint="33"/>
                            <w:kern w:val="24"/>
                            <w:sz w:val="18"/>
                            <w:szCs w:val="18"/>
                          </w:rPr>
                          <w:t>Input PCB</w:t>
                        </w:r>
                      </w:p>
                    </w:txbxContent>
                  </v:textbox>
                </v:shape>
                <v:shape id="TextBox 49" o:spid="_x0000_s1072" type="#_x0000_t202" style="position:absolute;left:48373;top:14817;width:9347;height:254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" filled="f" stroked="f">
                  <v:textbox style="mso-fit-shape-to-text:t">
                    <w:txbxContent>
                      <w:p w14:paraId="70E1BAC8" w14:textId="77777777" w:rsidR="008C17FA" w:rsidRDefault="008C17FA" w:rsidP="008C17FA">
                        <w:pPr>
                          <w:rPr>
                            <w:rFonts w:asciiTheme="minorHAnsi" w:hAnsi="Calibri" w:cstheme="minorBidi"/>
                            <w:color w:val="FBE4D5" w:themeColor="accent2" w:themeTint="33"/>
                            <w:kern w:val="24"/>
                            <w:sz w:val="18"/>
                            <w:szCs w:val="18"/>
                          </w:rPr>
                        </w:pPr>
                        <w:r>
                          <w:rPr>
                            <w:rFonts w:asciiTheme="minorHAnsi" w:hAnsi="Calibri" w:cstheme="minorBidi"/>
                            <w:color w:val="FBE4D5" w:themeColor="accent2" w:themeTint="33"/>
                            <w:kern w:val="24"/>
                            <w:sz w:val="18"/>
                            <w:szCs w:val="18"/>
                          </w:rPr>
                          <w:t>Bounding boxes</w:t>
                        </w:r>
                      </w:p>
                    </w:txbxContent>
                  </v:textbox>
                </v:shape>
                <v:shape id="Straight Arrow Connector 894" o:spid="_x0000_s1073" type="#_x0000_t32" style="position:absolute;left:56493;top:14399;width:1233;height:133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" strokecolor="red" strokeweight=".5pt">
                  <v:stroke endarrow="block" endarrowwidth="narrow" endarrowlength="short" joinstyle="miter"/>
                  <o:lock v:ext="edit" shapetype="f"/>
                </v:shape>
                <v:shape id="Straight Arrow Connector 895" o:spid="_x0000_s1074" type="#_x0000_t32" style="position:absolute;left:56493;top:15141;width:1364;height:595;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" strokecolor="red" strokeweight=".5pt">
                  <v:stroke endarrow="block" endarrowwidth="narrow" endarrowlength="short" joinstyle="miter"/>
                  <o:lock v:ext="edit" shapetype="f"/>
                </v:shape>
                <v:shape id="Straight Arrow Connector 896" o:spid="_x0000_s1075" type="#_x0000_t32" style="position:absolute;left:56493;top:14399;width:0;height:1337;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" strokecolor="red" strokeweight=".5pt">
                  <v:stroke endarrow="block" endarrowwidth="narrow" endarrowlength="short" joinstyle="miter"/>
                  <o:lock v:ext="edit" shapetype="f"/>
                </v:shape>
                <v:shape id="Straight Arrow Connector 897" o:spid="_x0000_s1076" type="#_x0000_t32" style="position:absolute;left:55230;top:14399;width:1263;height:1337;flip:x 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" strokecolor="red" strokeweight=".5pt">
                  <v:stroke endarrow="block" endarrowwidth="narrow" endarrowlength="short" joinstyle="miter"/>
                  <o:lock v:ext="edit" shapetype="f"/>
                </v:shape>
                <w10:anchorlock/>
              </v:group>
            </w:pict>
          </mc:Fallback>
        </mc:AlternateContent>
      </w:r>
    </w:p>
    <w:p w14:paraId="52C91B6D" w14:textId="3046F34A" w:rsidR="005F1B16" w:rsidRDefault="005F1B16" w:rsidP="008C17FA">
      <w:pPr>
        <w:pStyle w:val="Caption"/>
        <w:spacing w:after="100"/>
      </w:pPr>
      <w:bookmarkStart w:id="5" w:name="_Ref125559654"/>
      <w:r>
        <w:t xml:space="preserve">Figure </w:t>
      </w:r>
      <w:r w:rsidR="00000000">
        <w:fldChar w:fldCharType="begin"/>
      </w:r>
      <w:r w:rsidR="00000000">
        <w:instrText xml:space="preserve"> SEQ Figure \* ARABIC </w:instrText>
      </w:r>
      <w:r w:rsidR="00000000">
        <w:fldChar w:fldCharType="separate"/>
      </w:r>
      <w:r w:rsidR="00674D3B">
        <w:rPr>
          <w:noProof/>
        </w:rPr>
        <w:t>5</w:t>
      </w:r>
      <w:r w:rsidR="00000000">
        <w:rPr>
          <w:noProof/>
        </w:rPr>
        <w:fldChar w:fldCharType="end"/>
      </w:r>
      <w:bookmarkEnd w:id="5"/>
      <w:r>
        <w:t xml:space="preserve"> Localization approach</w:t>
      </w:r>
    </w:p>
    <w:p w14:paraId="0C361E4F" w14:textId="1BEF001C" w:rsidR="00A62C18" w:rsidRDefault="00A62C18" w:rsidP="00A62C18">
      <w:pPr>
        <w:spacing w:line="240" w:lineRule="auto"/>
        <w:ind w:firstLine="720"/>
      </w:pPr>
      <w:r>
        <w:t>The localization process is depicted in</w:t>
      </w:r>
      <w:r w:rsidR="00565569">
        <w:t xml:space="preserve"> </w:t>
      </w:r>
      <w:r w:rsidR="00565569">
        <w:fldChar w:fldCharType="begin"/>
      </w:r>
      <w:r w:rsidR="00565569">
        <w:instrText xml:space="preserve"> REF _Ref125559654 \h </w:instrText>
      </w:r>
      <w:r w:rsidR="00565569">
        <w:fldChar w:fldCharType="separate"/>
      </w:r>
      <w:r w:rsidR="00674D3B">
        <w:t xml:space="preserve">Figure </w:t>
      </w:r>
      <w:r w:rsidR="00674D3B">
        <w:rPr>
          <w:noProof/>
        </w:rPr>
        <w:t>5</w:t>
      </w:r>
      <w:r w:rsidR="00565569">
        <w:fldChar w:fldCharType="end"/>
      </w:r>
      <w:r>
        <w:t xml:space="preserve">. It starts with a one-time initialization that </w:t>
      </w:r>
      <w:r w:rsidR="002F4396">
        <w:t>must</w:t>
      </w:r>
      <w:r>
        <w:t xml:space="preserve"> be repeated for each new PCB design.  The initial setup consists of manual labeling of LED bounding boxes on a template PCB, then generation of keypoints for that template PCB.  The one-time initialization steps are grouped in the black rectangle on the left side of </w:t>
      </w:r>
      <w:r w:rsidR="00565569">
        <w:fldChar w:fldCharType="begin"/>
      </w:r>
      <w:r w:rsidR="00565569">
        <w:instrText xml:space="preserve"> REF _Ref125559654 \h </w:instrText>
      </w:r>
      <w:r w:rsidR="00565569">
        <w:fldChar w:fldCharType="separate"/>
      </w:r>
      <w:r w:rsidR="00674D3B">
        <w:t xml:space="preserve">Figure </w:t>
      </w:r>
      <w:r w:rsidR="00674D3B">
        <w:rPr>
          <w:noProof/>
        </w:rPr>
        <w:t>5</w:t>
      </w:r>
      <w:r w:rsidR="00565569">
        <w:fldChar w:fldCharType="end"/>
      </w:r>
      <w:r>
        <w:t xml:space="preserve">.  Once the initialization is complete, the system is ready for online localization, the localization of LEDs on new PCBs of the same type.  Online localization starts with keypoint generation and matching, followed by transforming the bounding boxes of LEDs from the template board (see the top row in </w:t>
      </w:r>
      <w:r w:rsidR="00565569">
        <w:fldChar w:fldCharType="begin"/>
      </w:r>
      <w:r w:rsidR="00565569">
        <w:instrText xml:space="preserve"> REF _Ref125559654 \h </w:instrText>
      </w:r>
      <w:r w:rsidR="00565569">
        <w:fldChar w:fldCharType="separate"/>
      </w:r>
      <w:r w:rsidR="00674D3B">
        <w:t xml:space="preserve">Figure </w:t>
      </w:r>
      <w:r w:rsidR="00674D3B">
        <w:rPr>
          <w:noProof/>
        </w:rPr>
        <w:t>5</w:t>
      </w:r>
      <w:r w:rsidR="00565569">
        <w:fldChar w:fldCharType="end"/>
      </w:r>
      <w:r>
        <w:t xml:space="preserve">).  These steps represent the automated registration system. This system can also be utilized to extract the diode sub-images themselves. The final row represents the steps necessary to extend the automated registration system for this purpose. First, </w:t>
      </w:r>
      <w:r w:rsidR="00841679">
        <w:t>minor</w:t>
      </w:r>
      <w:r>
        <w:t xml:space="preserve"> adjustments are performed to standardize diode orientation. Then, sub-images associated with individual LEDs are extracted and stored for assessment. </w:t>
      </w:r>
    </w:p>
    <w:p w14:paraId="201EE210" w14:textId="1864D7C8" w:rsidR="00B50D6E" w:rsidRDefault="00A62C18" w:rsidP="003A5E57">
      <w:pPr>
        <w:ind w:firstLine="720"/>
      </w:pPr>
      <w:r>
        <w:t>With the automat</w:t>
      </w:r>
      <w:r w:rsidR="00841679">
        <w:t>ed registration system complete</w:t>
      </w:r>
      <w:r>
        <w:t xml:space="preserve"> and the dataset </w:t>
      </w:r>
      <w:r w:rsidR="002F4396">
        <w:t>approximately</w:t>
      </w:r>
      <w:r>
        <w:t xml:space="preserve"> labeled, our exploration could move on to machine learning models. With a training dataset consisting of three different </w:t>
      </w:r>
      <w:r w:rsidR="00841679">
        <w:t>PCBs</w:t>
      </w:r>
      <w:r>
        <w:t xml:space="preserve"> and ten or more duplicate boards for each, training was conducted for U-Net. The results were mixed. The model displayed high bounding-box precision on validation boards but would routinely yield a false positive or false negative on each board. </w:t>
      </w:r>
      <w:r w:rsidR="00F97EDF">
        <w:t>T</w:t>
      </w:r>
      <w:r>
        <w:t xml:space="preserve">uning the confidence </w:t>
      </w:r>
      <w:r w:rsidR="003041BF">
        <w:t>parameters</w:t>
      </w:r>
      <w:r>
        <w:t xml:space="preserve"> </w:t>
      </w:r>
      <w:r w:rsidR="00836C89">
        <w:t xml:space="preserve">was attempted </w:t>
      </w:r>
      <w:r>
        <w:t>but</w:t>
      </w:r>
      <w:r w:rsidR="00F97EDF">
        <w:t xml:space="preserve"> this effort</w:t>
      </w:r>
      <w:r>
        <w:t xml:space="preserve"> </w:t>
      </w:r>
      <w:r w:rsidR="005F1B16">
        <w:t xml:space="preserve">quickly reached </w:t>
      </w:r>
      <w:r>
        <w:t xml:space="preserve">diminishing returns. </w:t>
      </w:r>
    </w:p>
    <w:p w14:paraId="7985DA99" w14:textId="298A06E7" w:rsidR="00A62C18" w:rsidRDefault="00A62C18" w:rsidP="003A5E57">
      <w:pPr>
        <w:ind w:firstLine="720"/>
      </w:pPr>
      <w:r>
        <w:t>Additionally, generalization was quite limited. These mixed results are likely due in part to the limited dataset. As discussed earlier, machine learning models benefit from very large datasets. Due to practical considerations, it can be challenging to gather and ima</w:t>
      </w:r>
      <w:r w:rsidR="002F4396">
        <w:t>ge a sufficiently large dataset</w:t>
      </w:r>
      <w:r w:rsidR="00B50D6E">
        <w:t xml:space="preserve"> even with automated labeling</w:t>
      </w:r>
      <w:r>
        <w:t>.</w:t>
      </w:r>
      <w:r w:rsidR="002F4396">
        <w:t xml:space="preserve"> </w:t>
      </w:r>
      <w:r w:rsidR="002F4396">
        <w:lastRenderedPageBreak/>
        <w:t>D</w:t>
      </w:r>
      <w:r>
        <w:t xml:space="preserve">espite its occasional performance flaws, the U-Net model was able to localize </w:t>
      </w:r>
      <w:r w:rsidR="002F4396">
        <w:t>components very</w:t>
      </w:r>
      <w:r>
        <w:t xml:space="preserve"> quickly. For an application with a larger amount of data and or a small number of unique board types to operate on, this could be the right solution.</w:t>
      </w:r>
    </w:p>
    <w:p w14:paraId="1F200DBB" w14:textId="676ECA28" w:rsidR="00A62C18" w:rsidRDefault="00A62C18" w:rsidP="00A62C18">
      <w:pPr>
        <w:spacing w:line="240" w:lineRule="auto"/>
      </w:pPr>
      <w:r>
        <w:tab/>
      </w:r>
      <w:r w:rsidR="005F1B16">
        <w:t xml:space="preserve">Another path investigated localization using </w:t>
      </w:r>
      <w:r>
        <w:t>YOLO</w:t>
      </w:r>
      <w:r w:rsidR="005F1B16">
        <w:t>, specifically</w:t>
      </w:r>
      <w:r>
        <w:t xml:space="preserve"> yolov5. Similarly to U-Net, performance was swift and effective on trained board types, but no meaningful generalization to new board types was observed. Different data</w:t>
      </w:r>
      <w:r w:rsidR="002F4396">
        <w:t xml:space="preserve"> </w:t>
      </w:r>
      <w:r>
        <w:t>splits and data augmentation hyperparameters were attempted</w:t>
      </w:r>
      <w:r w:rsidR="007131BF">
        <w:t>,</w:t>
      </w:r>
      <w:r>
        <w:t xml:space="preserve"> but none led to a general solution. Like U-Net, this model is </w:t>
      </w:r>
      <w:r w:rsidR="00776AF6">
        <w:t>an excellent</w:t>
      </w:r>
      <w:r>
        <w:t xml:space="preserve"> solution for evaluating quickly and accurately on a small number of consistent board types. Additionally, with a sufficiently large dataset, it is possible that generalization to diode detection on any board would be possible. </w:t>
      </w:r>
    </w:p>
    <w:p w14:paraId="7453EEE7" w14:textId="752BC2F9" w:rsidR="00B20621" w:rsidRDefault="00A62C18" w:rsidP="00A62C18">
      <w:pPr>
        <w:spacing w:line="240" w:lineRule="auto"/>
      </w:pPr>
      <w:r>
        <w:tab/>
        <w:t xml:space="preserve"> Observing the lack of generalization from YOLO and U-Net, it was decided to examine the possibility of using the automated </w:t>
      </w:r>
      <w:r w:rsidR="00694C84">
        <w:t>approximate</w:t>
      </w:r>
      <w:r>
        <w:t xml:space="preserve"> labeling system for localization. This system generates almost perfect bounding boxes, with no missed or extra predicted diodes, and requires only labeling a single template board for each board type. This labeling was required for the machine learning models as well, as currently they must be trained on each new board type. This solution is not perfect either. For keypoint detectors, p</w:t>
      </w:r>
      <w:r w:rsidRPr="00A570CA">
        <w:t>erformance is dataset dependent</w:t>
      </w:r>
      <w:r>
        <w:t>. In this dataset, it is</w:t>
      </w:r>
      <w:r w:rsidRPr="00A570CA">
        <w:t xml:space="preserve"> important </w:t>
      </w:r>
      <w:r>
        <w:t xml:space="preserve">that </w:t>
      </w:r>
      <w:r w:rsidRPr="00A570CA">
        <w:t xml:space="preserve">the algorithms are scale and </w:t>
      </w:r>
      <w:r>
        <w:t xml:space="preserve">rotation-invariant. </w:t>
      </w:r>
      <w:r w:rsidRPr="00A570CA">
        <w:t xml:space="preserve">We find </w:t>
      </w:r>
      <w:r>
        <w:t xml:space="preserve">that </w:t>
      </w:r>
      <w:r w:rsidRPr="00A570CA">
        <w:t xml:space="preserve">KAZE </w:t>
      </w:r>
      <w:r>
        <w:t>is most consistent at finding sufficient, high-quality keypoints on all boards in the dataset. However, unlike BRISK and ORB, it is quite slow. This method’s low overhead and simplicity makes it a good choice for general purpose applications and datasets containing many unique board types. Additionally, for datasets where faster keypoint detectors, like BRISK and ORB, are effective, this solution is likely the best one.</w:t>
      </w:r>
      <w:r w:rsidR="00400AE9">
        <w:t xml:space="preserve">  </w:t>
      </w:r>
      <w:r w:rsidR="00400AE9">
        <w:fldChar w:fldCharType="begin"/>
      </w:r>
      <w:r w:rsidR="00400AE9">
        <w:instrText xml:space="preserve"> REF _Ref125534780 \h </w:instrText>
      </w:r>
      <w:r w:rsidR="00400AE9">
        <w:fldChar w:fldCharType="separate"/>
      </w:r>
      <w:r w:rsidR="00674D3B">
        <w:t xml:space="preserve">Figure </w:t>
      </w:r>
      <w:r w:rsidR="00674D3B">
        <w:rPr>
          <w:noProof/>
        </w:rPr>
        <w:t>6</w:t>
      </w:r>
      <w:r w:rsidR="00400AE9">
        <w:fldChar w:fldCharType="end"/>
      </w:r>
      <w:r w:rsidR="00400AE9">
        <w:t xml:space="preserve"> shows a pseudocode that summarizes localization steps. </w:t>
      </w:r>
    </w:p>
    <w:p w14:paraId="6C313236" w14:textId="360EBAF0" w:rsidR="00B20621" w:rsidRPr="0071145F" w:rsidRDefault="00674D3B" w:rsidP="00094527">
      <w:pPr>
        <w:spacing w:before="100" w:after="100" w:line="240" w:lineRule="auto"/>
        <w:ind w:firstLine="720"/>
        <w:rPr>
          <w:sz w:val="18"/>
          <w:szCs w:val="18"/>
        </w:rPr>
      </w:pPr>
      <w:r w:rsidRPr="0071145F">
        <w:rPr>
          <w:noProof/>
          <w:color w:val="4472C4" w:themeColor="accent5"/>
          <w:sz w:val="18"/>
          <w:szCs w:val="18"/>
        </w:rPr>
        <mc:AlternateContent>
          <mc:Choice Requires="wps">
            <w:drawing>
              <wp:anchor distT="0" distB="0" distL="114300" distR="114300" simplePos="0" relativeHeight="251661312" behindDoc="0" locked="0" layoutInCell="1" allowOverlap="1" wp14:anchorId="1A08B282" wp14:editId="7DC178B5">
                <wp:simplePos x="0" y="0"/>
                <wp:positionH relativeFrom="column">
                  <wp:posOffset>463550</wp:posOffset>
                </wp:positionH>
                <wp:positionV relativeFrom="paragraph">
                  <wp:posOffset>237490</wp:posOffset>
                </wp:positionV>
                <wp:extent cx="3959225" cy="7620"/>
                <wp:effectExtent l="0" t="0" r="22225" b="30480"/>
                <wp:wrapNone/>
                <wp:docPr id="530" name="Straight Connector 530"/>
                <wp:cNvGraphicFramePr/>
                <a:graphic xmlns:a="http://schemas.openxmlformats.org/drawingml/2006/main">
                  <a:graphicData uri="http://schemas.microsoft.com/office/word/2010/wordprocessingShape">
                    <wps:wsp>
                      <wps:cNvCnPr/>
                      <wps:spPr>
                        <a:xfrm flipV="1">
                          <a:off x="0" y="0"/>
                          <a:ext cx="3959225" cy="7620"/>
                        </a:xfrm>
                        <a:prstGeom prst="line">
                          <a:avLst/>
                        </a:prstGeom>
                        <a:ln w="158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2E8371D" id="Straight Connector 530" o:spid="_x0000_s1026" style="position:absolute;flip:y;z-index:251661312;visibility:visible;mso-wrap-style:square;mso-wrap-distance-left:9pt;mso-wrap-distance-top:0;mso-wrap-distance-right:9pt;mso-wrap-distance-bottom:0;mso-position-horizontal:absolute;mso-position-horizontal-relative:text;mso-position-vertical:absolute;mso-position-vertical-relative:text" from="36.5pt,18.7pt" to="348.25pt,19.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" strokecolor="#5b9bd5 [3204]" strokeweight="1.25pt">
                <v:stroke joinstyle="miter"/>
              </v:line>
            </w:pict>
          </mc:Fallback>
        </mc:AlternateContent>
      </w:r>
      <w:r w:rsidRPr="0071145F">
        <w:rPr>
          <w:noProof/>
          <w:sz w:val="18"/>
          <w:szCs w:val="18"/>
        </w:rPr>
        <mc:AlternateContent>
          <mc:Choice Requires="wps">
            <w:drawing>
              <wp:anchor distT="0" distB="0" distL="114300" distR="114300" simplePos="0" relativeHeight="251659264" behindDoc="0" locked="0" layoutInCell="1" allowOverlap="1" wp14:anchorId="5EB57FA3" wp14:editId="6C5B9FE3">
                <wp:simplePos x="0" y="0"/>
                <wp:positionH relativeFrom="column">
                  <wp:posOffset>463655</wp:posOffset>
                </wp:positionH>
                <wp:positionV relativeFrom="paragraph">
                  <wp:posOffset>6350</wp:posOffset>
                </wp:positionV>
                <wp:extent cx="3959225" cy="7620"/>
                <wp:effectExtent l="0" t="0" r="22225" b="30480"/>
                <wp:wrapNone/>
                <wp:docPr id="529" name="Straight Connector 529"/>
                <wp:cNvGraphicFramePr/>
                <a:graphic xmlns:a="http://schemas.openxmlformats.org/drawingml/2006/main">
                  <a:graphicData uri="http://schemas.microsoft.com/office/word/2010/wordprocessingShape">
                    <wps:wsp>
                      <wps:cNvCnPr/>
                      <wps:spPr>
                        <a:xfrm flipV="1">
                          <a:off x="0" y="0"/>
                          <a:ext cx="3959225" cy="7620"/>
                        </a:xfrm>
                        <a:prstGeom prst="line">
                          <a:avLst/>
                        </a:prstGeom>
                        <a:ln w="15875"/>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21EF23D" id="Straight Connector 529" o:spid="_x0000_s1026" style="position:absolute;flip:y;z-index:251659264;visibility:visible;mso-wrap-style:square;mso-wrap-distance-left:9pt;mso-wrap-distance-top:0;mso-wrap-distance-right:9pt;mso-wrap-distance-bottom:0;mso-position-horizontal:absolute;mso-position-horizontal-relative:text;mso-position-vertical:absolute;mso-position-vertical-relative:text" from="36.5pt,.5pt" to="348.25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" strokecolor="#5b9bd5 [3204]" strokeweight="1.25pt">
                <v:stroke joinstyle="miter"/>
              </v:line>
            </w:pict>
          </mc:Fallback>
        </mc:AlternateContent>
      </w:r>
      <w:r w:rsidR="00B20621" w:rsidRPr="0071145F">
        <w:rPr>
          <w:b/>
          <w:color w:val="4472C4" w:themeColor="accent5"/>
          <w:sz w:val="18"/>
          <w:szCs w:val="18"/>
        </w:rPr>
        <w:t xml:space="preserve">Algorithm 1 </w:t>
      </w:r>
      <w:r w:rsidR="00B20621" w:rsidRPr="0071145F">
        <w:rPr>
          <w:sz w:val="18"/>
          <w:szCs w:val="18"/>
        </w:rPr>
        <w:t>Automated Localization (For Multiple Board Images)</w:t>
      </w:r>
    </w:p>
    <w:p w14:paraId="0F995C2D" w14:textId="0D41F452" w:rsidR="00B20621" w:rsidRPr="0071145F" w:rsidRDefault="00B20621" w:rsidP="00B20621">
      <w:pPr>
        <w:spacing w:line="240" w:lineRule="auto"/>
        <w:rPr>
          <w:sz w:val="18"/>
          <w:szCs w:val="18"/>
        </w:rPr>
      </w:pPr>
      <w:r w:rsidRPr="0071145F">
        <w:rPr>
          <w:sz w:val="18"/>
          <w:szCs w:val="18"/>
        </w:rPr>
        <w:tab/>
      </w:r>
      <w:r w:rsidRPr="0071145F">
        <w:rPr>
          <w:b/>
          <w:sz w:val="18"/>
          <w:szCs w:val="18"/>
        </w:rPr>
        <w:t>Require:</w:t>
      </w:r>
      <w:r w:rsidRPr="0071145F">
        <w:rPr>
          <w:sz w:val="18"/>
          <w:szCs w:val="18"/>
        </w:rPr>
        <w:t xml:space="preserve"> Board type template exists</w:t>
      </w:r>
    </w:p>
    <w:p w14:paraId="663480E2" w14:textId="1D6D59DD" w:rsidR="00B20621" w:rsidRPr="0071145F" w:rsidRDefault="00B20621" w:rsidP="00B20621">
      <w:pPr>
        <w:spacing w:line="240" w:lineRule="auto"/>
        <w:ind w:firstLine="990"/>
        <w:rPr>
          <w:rFonts w:eastAsiaTheme="minorEastAsia"/>
          <w:sz w:val="18"/>
          <w:szCs w:val="18"/>
        </w:rPr>
      </w:pPr>
      <w:r w:rsidRPr="0071145F">
        <w:rPr>
          <w:sz w:val="18"/>
          <w:szCs w:val="18"/>
        </w:rPr>
        <w:t xml:space="preserve">template </w:t>
      </w:r>
      <m:oMath>
        <m:r>
          <w:rPr>
            <w:rFonts w:ascii="Cambria Math" w:hAnsi="Cambria Math"/>
            <w:sz w:val="18"/>
            <w:szCs w:val="18"/>
          </w:rPr>
          <m:t>←</m:t>
        </m:r>
      </m:oMath>
      <w:r w:rsidRPr="0071145F">
        <w:rPr>
          <w:rFonts w:eastAsiaTheme="minorEastAsia"/>
          <w:sz w:val="18"/>
          <w:szCs w:val="18"/>
        </w:rPr>
        <w:t xml:space="preserve"> load(board_type)</w:t>
      </w:r>
    </w:p>
    <w:p w14:paraId="071D2FC2" w14:textId="24259BB7" w:rsidR="00B20621" w:rsidRPr="0071145F" w:rsidRDefault="00B20621" w:rsidP="00B20621">
      <w:pPr>
        <w:spacing w:line="240" w:lineRule="auto"/>
        <w:ind w:firstLine="990"/>
        <w:rPr>
          <w:rFonts w:eastAsiaTheme="minorEastAsia"/>
          <w:sz w:val="18"/>
          <w:szCs w:val="18"/>
        </w:rPr>
      </w:pPr>
      <w:r w:rsidRPr="0071145F">
        <w:rPr>
          <w:rFonts w:eastAsiaTheme="minorEastAsia"/>
          <w:sz w:val="18"/>
          <w:szCs w:val="18"/>
        </w:rPr>
        <w:t xml:space="preserve">detector </w:t>
      </w:r>
      <m:oMath>
        <m:r>
          <w:rPr>
            <w:rFonts w:ascii="Cambria Math" w:eastAsiaTheme="minorEastAsia" w:hAnsi="Cambria Math"/>
            <w:sz w:val="18"/>
            <w:szCs w:val="18"/>
          </w:rPr>
          <m:t>←</m:t>
        </m:r>
      </m:oMath>
      <w:r w:rsidR="00C63C43" w:rsidRPr="0071145F">
        <w:rPr>
          <w:rFonts w:eastAsiaTheme="minorEastAsia"/>
          <w:sz w:val="18"/>
          <w:szCs w:val="18"/>
        </w:rPr>
        <w:t xml:space="preserve"> </w:t>
      </w:r>
      <w:proofErr w:type="gramStart"/>
      <w:r w:rsidR="00C63C43" w:rsidRPr="0071145F">
        <w:rPr>
          <w:rFonts w:eastAsiaTheme="minorEastAsia"/>
          <w:sz w:val="18"/>
          <w:szCs w:val="18"/>
        </w:rPr>
        <w:t>cv.KAZE.create</w:t>
      </w:r>
      <w:proofErr w:type="gramEnd"/>
      <w:r w:rsidR="00C63C43" w:rsidRPr="0071145F">
        <w:rPr>
          <w:rFonts w:eastAsiaTheme="minorEastAsia"/>
          <w:sz w:val="18"/>
          <w:szCs w:val="18"/>
        </w:rPr>
        <w:t>()</w:t>
      </w:r>
    </w:p>
    <w:p w14:paraId="0F1E797B" w14:textId="51458D07" w:rsidR="00C63C43" w:rsidRPr="0071145F" w:rsidRDefault="00C63C43" w:rsidP="00B20621">
      <w:pPr>
        <w:spacing w:line="240" w:lineRule="auto"/>
        <w:ind w:firstLine="990"/>
        <w:rPr>
          <w:rFonts w:eastAsiaTheme="minorEastAsia"/>
          <w:sz w:val="18"/>
          <w:szCs w:val="18"/>
        </w:rPr>
      </w:pPr>
      <w:proofErr w:type="spellStart"/>
      <w:r w:rsidRPr="0071145F">
        <w:rPr>
          <w:rFonts w:eastAsiaTheme="minorEastAsia"/>
          <w:sz w:val="18"/>
          <w:szCs w:val="18"/>
        </w:rPr>
        <w:t>t_keypoints</w:t>
      </w:r>
      <w:proofErr w:type="spellEnd"/>
      <w:r w:rsidRPr="0071145F">
        <w:rPr>
          <w:rFonts w:eastAsiaTheme="minorEastAsia"/>
          <w:sz w:val="18"/>
          <w:szCs w:val="18"/>
        </w:rPr>
        <w:t xml:space="preserve"> </w:t>
      </w:r>
      <m:oMath>
        <m:r>
          <w:rPr>
            <w:rFonts w:ascii="Cambria Math" w:eastAsiaTheme="minorEastAsia" w:hAnsi="Cambria Math"/>
            <w:sz w:val="18"/>
            <w:szCs w:val="18"/>
          </w:rPr>
          <m:t>←</m:t>
        </m:r>
      </m:oMath>
      <w:r w:rsidRPr="0071145F">
        <w:rPr>
          <w:rFonts w:eastAsiaTheme="minorEastAsia"/>
          <w:sz w:val="18"/>
          <w:szCs w:val="18"/>
        </w:rPr>
        <w:t xml:space="preserve"> </w:t>
      </w:r>
      <w:proofErr w:type="gramStart"/>
      <w:r w:rsidRPr="0071145F">
        <w:rPr>
          <w:rFonts w:eastAsiaTheme="minorEastAsia"/>
          <w:sz w:val="18"/>
          <w:szCs w:val="18"/>
        </w:rPr>
        <w:t>detector.detectAndCompute</w:t>
      </w:r>
      <w:proofErr w:type="gramEnd"/>
      <w:r w:rsidRPr="0071145F">
        <w:rPr>
          <w:rFonts w:eastAsiaTheme="minorEastAsia"/>
          <w:sz w:val="18"/>
          <w:szCs w:val="18"/>
        </w:rPr>
        <w:t>(template.image)</w:t>
      </w:r>
    </w:p>
    <w:p w14:paraId="1ED7BA8D" w14:textId="73BC6C21" w:rsidR="00C63C43" w:rsidRPr="0071145F" w:rsidRDefault="00C63C43" w:rsidP="00B20621">
      <w:pPr>
        <w:spacing w:line="240" w:lineRule="auto"/>
        <w:ind w:firstLine="990"/>
        <w:rPr>
          <w:rFonts w:eastAsiaTheme="minorEastAsia"/>
          <w:sz w:val="18"/>
          <w:szCs w:val="18"/>
        </w:rPr>
      </w:pPr>
      <w:r w:rsidRPr="0071145F">
        <w:rPr>
          <w:rFonts w:eastAsiaTheme="minorEastAsia"/>
          <w:sz w:val="18"/>
          <w:szCs w:val="18"/>
        </w:rPr>
        <w:t xml:space="preserve">matcher </w:t>
      </w:r>
      <m:oMath>
        <m:r>
          <w:rPr>
            <w:rFonts w:ascii="Cambria Math" w:eastAsiaTheme="minorEastAsia" w:hAnsi="Cambria Math"/>
            <w:sz w:val="18"/>
            <w:szCs w:val="18"/>
          </w:rPr>
          <m:t>←</m:t>
        </m:r>
      </m:oMath>
      <w:r w:rsidRPr="0071145F">
        <w:rPr>
          <w:rFonts w:eastAsiaTheme="minorEastAsia"/>
          <w:sz w:val="18"/>
          <w:szCs w:val="18"/>
        </w:rPr>
        <w:t xml:space="preserve"> </w:t>
      </w:r>
      <w:proofErr w:type="gramStart"/>
      <w:r w:rsidRPr="0071145F">
        <w:rPr>
          <w:rFonts w:eastAsiaTheme="minorEastAsia"/>
          <w:sz w:val="18"/>
          <w:szCs w:val="18"/>
        </w:rPr>
        <w:t>cv.Matcher</w:t>
      </w:r>
      <w:proofErr w:type="gramEnd"/>
      <w:r w:rsidRPr="0071145F">
        <w:rPr>
          <w:rFonts w:eastAsiaTheme="minorEastAsia"/>
          <w:sz w:val="18"/>
          <w:szCs w:val="18"/>
        </w:rPr>
        <w:t>(params)</w:t>
      </w:r>
    </w:p>
    <w:p w14:paraId="4B5C2BD4" w14:textId="5E2A4485" w:rsidR="00C63C43" w:rsidRPr="0071145F" w:rsidRDefault="00C63C43" w:rsidP="00B20621">
      <w:pPr>
        <w:spacing w:line="240" w:lineRule="auto"/>
        <w:ind w:firstLine="990"/>
        <w:rPr>
          <w:rFonts w:eastAsiaTheme="minorEastAsia"/>
          <w:sz w:val="18"/>
          <w:szCs w:val="18"/>
        </w:rPr>
      </w:pPr>
      <w:r w:rsidRPr="0071145F">
        <w:rPr>
          <w:rFonts w:eastAsiaTheme="minorEastAsia"/>
          <w:sz w:val="18"/>
          <w:szCs w:val="18"/>
        </w:rPr>
        <w:t xml:space="preserve">thresh </w:t>
      </w:r>
      <m:oMath>
        <m:r>
          <w:rPr>
            <w:rFonts w:ascii="Cambria Math" w:eastAsiaTheme="minorEastAsia" w:hAnsi="Cambria Math"/>
            <w:sz w:val="18"/>
            <w:szCs w:val="18"/>
          </w:rPr>
          <m:t>←α</m:t>
        </m:r>
      </m:oMath>
    </w:p>
    <w:p w14:paraId="169387D9" w14:textId="545F31DE" w:rsidR="00C63C43" w:rsidRPr="0071145F" w:rsidRDefault="00C63C43" w:rsidP="00B20621">
      <w:pPr>
        <w:spacing w:line="240" w:lineRule="auto"/>
        <w:ind w:firstLine="990"/>
        <w:rPr>
          <w:rFonts w:eastAsiaTheme="minorEastAsia"/>
          <w:b/>
          <w:sz w:val="18"/>
          <w:szCs w:val="18"/>
        </w:rPr>
      </w:pPr>
      <w:r w:rsidRPr="0071145F">
        <w:rPr>
          <w:rFonts w:eastAsiaTheme="minorEastAsia"/>
          <w:b/>
          <w:sz w:val="18"/>
          <w:szCs w:val="18"/>
        </w:rPr>
        <w:t xml:space="preserve">for </w:t>
      </w:r>
      <w:r w:rsidRPr="0071145F">
        <w:rPr>
          <w:rFonts w:eastAsiaTheme="minorEastAsia"/>
          <w:sz w:val="18"/>
          <w:szCs w:val="18"/>
        </w:rPr>
        <w:t xml:space="preserve">images </w:t>
      </w:r>
      <w:r w:rsidRPr="0071145F">
        <w:rPr>
          <w:rFonts w:eastAsiaTheme="minorEastAsia"/>
          <w:b/>
          <w:sz w:val="18"/>
          <w:szCs w:val="18"/>
        </w:rPr>
        <w:t>in</w:t>
      </w:r>
      <w:r w:rsidRPr="0071145F">
        <w:rPr>
          <w:rFonts w:eastAsiaTheme="minorEastAsia"/>
          <w:sz w:val="18"/>
          <w:szCs w:val="18"/>
        </w:rPr>
        <w:t xml:space="preserve"> </w:t>
      </w:r>
      <w:proofErr w:type="spellStart"/>
      <w:proofErr w:type="gramStart"/>
      <w:r w:rsidRPr="0071145F">
        <w:rPr>
          <w:rFonts w:eastAsiaTheme="minorEastAsia"/>
          <w:sz w:val="18"/>
          <w:szCs w:val="18"/>
        </w:rPr>
        <w:t>board.images</w:t>
      </w:r>
      <w:proofErr w:type="spellEnd"/>
      <w:proofErr w:type="gramEnd"/>
      <w:r w:rsidRPr="0071145F">
        <w:rPr>
          <w:rFonts w:eastAsiaTheme="minorEastAsia"/>
          <w:sz w:val="18"/>
          <w:szCs w:val="18"/>
        </w:rPr>
        <w:t xml:space="preserve"> </w:t>
      </w:r>
      <w:r w:rsidRPr="0071145F">
        <w:rPr>
          <w:rFonts w:eastAsiaTheme="minorEastAsia"/>
          <w:b/>
          <w:sz w:val="18"/>
          <w:szCs w:val="18"/>
        </w:rPr>
        <w:t>do</w:t>
      </w:r>
    </w:p>
    <w:p w14:paraId="4ACBEF13" w14:textId="31BAE753" w:rsidR="00C63C43" w:rsidRPr="0071145F" w:rsidRDefault="00C63C43" w:rsidP="00C63C43">
      <w:pPr>
        <w:spacing w:line="240" w:lineRule="auto"/>
        <w:ind w:firstLine="1350"/>
        <w:rPr>
          <w:rFonts w:eastAsiaTheme="minorEastAsia"/>
          <w:sz w:val="18"/>
          <w:szCs w:val="18"/>
        </w:rPr>
      </w:pPr>
      <w:proofErr w:type="spellStart"/>
      <w:r w:rsidRPr="0071145F">
        <w:rPr>
          <w:rFonts w:eastAsiaTheme="minorEastAsia"/>
          <w:sz w:val="18"/>
          <w:szCs w:val="18"/>
        </w:rPr>
        <w:t>i.keypoints</w:t>
      </w:r>
      <w:proofErr w:type="spellEnd"/>
      <w:r w:rsidRPr="0071145F">
        <w:rPr>
          <w:rFonts w:eastAsiaTheme="minorEastAsia"/>
          <w:sz w:val="18"/>
          <w:szCs w:val="18"/>
        </w:rPr>
        <w:t xml:space="preserve"> </w:t>
      </w:r>
      <m:oMath>
        <m:r>
          <w:rPr>
            <w:rFonts w:ascii="Cambria Math" w:eastAsiaTheme="minorEastAsia" w:hAnsi="Cambria Math"/>
            <w:sz w:val="18"/>
            <w:szCs w:val="18"/>
          </w:rPr>
          <m:t>←</m:t>
        </m:r>
      </m:oMath>
      <w:proofErr w:type="gramStart"/>
      <w:r w:rsidRPr="0071145F">
        <w:rPr>
          <w:rFonts w:eastAsiaTheme="minorEastAsia"/>
          <w:sz w:val="18"/>
          <w:szCs w:val="18"/>
        </w:rPr>
        <w:t>detector.detectAndCompute</w:t>
      </w:r>
      <w:proofErr w:type="gramEnd"/>
      <w:r w:rsidRPr="0071145F">
        <w:rPr>
          <w:rFonts w:eastAsiaTheme="minorEastAsia"/>
          <w:sz w:val="18"/>
          <w:szCs w:val="18"/>
        </w:rPr>
        <w:t>(image)</w:t>
      </w:r>
    </w:p>
    <w:p w14:paraId="5F43F783" w14:textId="346A2CC4" w:rsidR="00C63C43" w:rsidRPr="0071145F" w:rsidRDefault="00C63C43" w:rsidP="00C63C43">
      <w:pPr>
        <w:spacing w:line="240" w:lineRule="auto"/>
        <w:ind w:firstLine="1350"/>
        <w:rPr>
          <w:rFonts w:eastAsiaTheme="minorEastAsia"/>
          <w:sz w:val="18"/>
          <w:szCs w:val="18"/>
        </w:rPr>
      </w:pPr>
      <w:proofErr w:type="spellStart"/>
      <w:r w:rsidRPr="0071145F">
        <w:rPr>
          <w:rFonts w:eastAsiaTheme="minorEastAsia"/>
          <w:sz w:val="18"/>
          <w:szCs w:val="18"/>
        </w:rPr>
        <w:t>possible_matches</w:t>
      </w:r>
      <w:proofErr w:type="spellEnd"/>
      <w:r w:rsidRPr="0071145F">
        <w:rPr>
          <w:rFonts w:eastAsiaTheme="minorEastAsia"/>
          <w:sz w:val="18"/>
          <w:szCs w:val="18"/>
        </w:rPr>
        <w:t xml:space="preserve"> </w:t>
      </w:r>
      <m:oMath>
        <m:r>
          <w:rPr>
            <w:rFonts w:ascii="Cambria Math" w:eastAsiaTheme="minorEastAsia" w:hAnsi="Cambria Math"/>
            <w:sz w:val="18"/>
            <w:szCs w:val="18"/>
          </w:rPr>
          <m:t>←</m:t>
        </m:r>
      </m:oMath>
      <w:r w:rsidRPr="0071145F">
        <w:rPr>
          <w:rFonts w:eastAsiaTheme="minorEastAsia"/>
          <w:sz w:val="18"/>
          <w:szCs w:val="18"/>
        </w:rPr>
        <w:t xml:space="preserve"> </w:t>
      </w:r>
      <w:proofErr w:type="gramStart"/>
      <w:r w:rsidRPr="0071145F">
        <w:rPr>
          <w:rFonts w:eastAsiaTheme="minorEastAsia"/>
          <w:sz w:val="18"/>
          <w:szCs w:val="18"/>
        </w:rPr>
        <w:t>matcher.Match</w:t>
      </w:r>
      <w:proofErr w:type="gramEnd"/>
      <w:r w:rsidRPr="0071145F">
        <w:rPr>
          <w:rFonts w:eastAsiaTheme="minorEastAsia"/>
          <w:sz w:val="18"/>
          <w:szCs w:val="18"/>
        </w:rPr>
        <w:t>(i.keypoints, t_keypoints)</w:t>
      </w:r>
    </w:p>
    <w:p w14:paraId="0B23577C" w14:textId="29BC6C40" w:rsidR="00C63C43" w:rsidRPr="0071145F" w:rsidRDefault="00C63C43" w:rsidP="00C63C43">
      <w:pPr>
        <w:spacing w:line="240" w:lineRule="auto"/>
        <w:ind w:firstLine="1350"/>
        <w:rPr>
          <w:rFonts w:eastAsiaTheme="minorEastAsia"/>
          <w:sz w:val="18"/>
          <w:szCs w:val="18"/>
        </w:rPr>
      </w:pPr>
      <w:proofErr w:type="spellStart"/>
      <w:r w:rsidRPr="0071145F">
        <w:rPr>
          <w:rFonts w:eastAsiaTheme="minorEastAsia"/>
          <w:sz w:val="18"/>
          <w:szCs w:val="18"/>
        </w:rPr>
        <w:t>valid_matches</w:t>
      </w:r>
      <w:proofErr w:type="spellEnd"/>
      <w:r w:rsidRPr="0071145F">
        <w:rPr>
          <w:rFonts w:eastAsiaTheme="minorEastAsia"/>
          <w:sz w:val="18"/>
          <w:szCs w:val="18"/>
        </w:rPr>
        <w:t xml:space="preserve"> </w:t>
      </w:r>
      <m:oMath>
        <m:r>
          <w:rPr>
            <w:rFonts w:ascii="Cambria Math" w:eastAsiaTheme="minorEastAsia" w:hAnsi="Cambria Math"/>
            <w:sz w:val="18"/>
            <w:szCs w:val="18"/>
          </w:rPr>
          <m:t>←</m:t>
        </m:r>
      </m:oMath>
      <w:r w:rsidRPr="0071145F">
        <w:rPr>
          <w:rFonts w:eastAsiaTheme="minorEastAsia"/>
          <w:sz w:val="18"/>
          <w:szCs w:val="18"/>
        </w:rPr>
        <w:t xml:space="preserve"> []</w:t>
      </w:r>
    </w:p>
    <w:p w14:paraId="09B922BA" w14:textId="10DD91F4" w:rsidR="00C63C43" w:rsidRPr="0071145F" w:rsidRDefault="00C63C43" w:rsidP="00C63C43">
      <w:pPr>
        <w:spacing w:line="240" w:lineRule="auto"/>
        <w:ind w:firstLine="1350"/>
        <w:rPr>
          <w:rFonts w:eastAsiaTheme="minorEastAsia"/>
          <w:b/>
          <w:sz w:val="18"/>
          <w:szCs w:val="18"/>
        </w:rPr>
      </w:pPr>
      <w:r w:rsidRPr="0071145F">
        <w:rPr>
          <w:rFonts w:eastAsiaTheme="minorEastAsia"/>
          <w:b/>
          <w:sz w:val="18"/>
          <w:szCs w:val="18"/>
        </w:rPr>
        <w:t xml:space="preserve">for </w:t>
      </w:r>
      <w:proofErr w:type="spellStart"/>
      <w:proofErr w:type="gramStart"/>
      <w:r w:rsidRPr="0071145F">
        <w:rPr>
          <w:rFonts w:eastAsiaTheme="minorEastAsia"/>
          <w:sz w:val="18"/>
          <w:szCs w:val="18"/>
        </w:rPr>
        <w:t>i.point</w:t>
      </w:r>
      <w:proofErr w:type="spellEnd"/>
      <w:proofErr w:type="gramEnd"/>
      <w:r w:rsidRPr="0071145F">
        <w:rPr>
          <w:rFonts w:eastAsiaTheme="minorEastAsia"/>
          <w:sz w:val="18"/>
          <w:szCs w:val="18"/>
        </w:rPr>
        <w:t xml:space="preserve">, </w:t>
      </w:r>
      <w:proofErr w:type="spellStart"/>
      <w:r w:rsidRPr="0071145F">
        <w:rPr>
          <w:rFonts w:eastAsiaTheme="minorEastAsia"/>
          <w:sz w:val="18"/>
          <w:szCs w:val="18"/>
        </w:rPr>
        <w:t>t.point</w:t>
      </w:r>
      <w:proofErr w:type="spellEnd"/>
      <w:r w:rsidRPr="0071145F">
        <w:rPr>
          <w:rFonts w:eastAsiaTheme="minorEastAsia"/>
          <w:sz w:val="18"/>
          <w:szCs w:val="18"/>
        </w:rPr>
        <w:t xml:space="preserve"> </w:t>
      </w:r>
      <w:r w:rsidRPr="0071145F">
        <w:rPr>
          <w:rFonts w:eastAsiaTheme="minorEastAsia"/>
          <w:b/>
          <w:sz w:val="18"/>
          <w:szCs w:val="18"/>
        </w:rPr>
        <w:t xml:space="preserve">in </w:t>
      </w:r>
      <w:proofErr w:type="spellStart"/>
      <w:r w:rsidRPr="0071145F">
        <w:rPr>
          <w:rFonts w:eastAsiaTheme="minorEastAsia"/>
          <w:sz w:val="18"/>
          <w:szCs w:val="18"/>
        </w:rPr>
        <w:t>possible_matches</w:t>
      </w:r>
      <w:proofErr w:type="spellEnd"/>
      <w:r w:rsidRPr="0071145F">
        <w:rPr>
          <w:rFonts w:eastAsiaTheme="minorEastAsia"/>
          <w:sz w:val="18"/>
          <w:szCs w:val="18"/>
        </w:rPr>
        <w:t xml:space="preserve"> </w:t>
      </w:r>
      <w:r w:rsidRPr="0071145F">
        <w:rPr>
          <w:rFonts w:eastAsiaTheme="minorEastAsia"/>
          <w:b/>
          <w:sz w:val="18"/>
          <w:szCs w:val="18"/>
        </w:rPr>
        <w:t>do</w:t>
      </w:r>
    </w:p>
    <w:p w14:paraId="168EF3DD" w14:textId="677F1233" w:rsidR="00C63C43" w:rsidRPr="0071145F" w:rsidRDefault="00C63C43" w:rsidP="00C63C43">
      <w:pPr>
        <w:spacing w:line="240" w:lineRule="auto"/>
        <w:ind w:firstLine="1710"/>
        <w:rPr>
          <w:rFonts w:eastAsiaTheme="minorEastAsia"/>
          <w:b/>
          <w:sz w:val="18"/>
          <w:szCs w:val="18"/>
        </w:rPr>
      </w:pPr>
      <w:r w:rsidRPr="0071145F">
        <w:rPr>
          <w:rFonts w:eastAsiaTheme="minorEastAsia"/>
          <w:b/>
          <w:sz w:val="18"/>
          <w:szCs w:val="18"/>
        </w:rPr>
        <w:t xml:space="preserve">if </w:t>
      </w:r>
      <w:proofErr w:type="spellStart"/>
      <w:proofErr w:type="gramStart"/>
      <w:r w:rsidRPr="0071145F">
        <w:rPr>
          <w:rFonts w:eastAsiaTheme="minorEastAsia"/>
          <w:sz w:val="18"/>
          <w:szCs w:val="18"/>
        </w:rPr>
        <w:t>i.point</w:t>
      </w:r>
      <w:proofErr w:type="gramEnd"/>
      <w:r w:rsidRPr="0071145F">
        <w:rPr>
          <w:rFonts w:eastAsiaTheme="minorEastAsia"/>
          <w:sz w:val="18"/>
          <w:szCs w:val="18"/>
        </w:rPr>
        <w:t>.distance</w:t>
      </w:r>
      <w:proofErr w:type="spellEnd"/>
      <w:r w:rsidRPr="0071145F">
        <w:rPr>
          <w:rFonts w:eastAsiaTheme="minorEastAsia"/>
          <w:sz w:val="18"/>
          <w:szCs w:val="18"/>
        </w:rPr>
        <w:t xml:space="preserve"> </w:t>
      </w:r>
      <m:oMath>
        <m:r>
          <w:rPr>
            <w:rFonts w:ascii="Cambria Math" w:eastAsiaTheme="minorEastAsia" w:hAnsi="Cambria Math"/>
            <w:sz w:val="18"/>
            <w:szCs w:val="18"/>
          </w:rPr>
          <m:t>≤</m:t>
        </m:r>
      </m:oMath>
      <w:r w:rsidRPr="0071145F">
        <w:rPr>
          <w:rFonts w:eastAsiaTheme="minorEastAsia"/>
          <w:sz w:val="18"/>
          <w:szCs w:val="18"/>
        </w:rPr>
        <w:t xml:space="preserve"> thresh * t_point.distance </w:t>
      </w:r>
      <w:r w:rsidRPr="0071145F">
        <w:rPr>
          <w:rFonts w:eastAsiaTheme="minorEastAsia"/>
          <w:b/>
          <w:sz w:val="18"/>
          <w:szCs w:val="18"/>
        </w:rPr>
        <w:t>then</w:t>
      </w:r>
    </w:p>
    <w:p w14:paraId="55657034" w14:textId="369F129C" w:rsidR="00C63C43" w:rsidRPr="0071145F" w:rsidRDefault="00C63C43" w:rsidP="00C63C43">
      <w:pPr>
        <w:spacing w:line="240" w:lineRule="auto"/>
        <w:ind w:firstLine="1710"/>
        <w:rPr>
          <w:rFonts w:eastAsiaTheme="minorEastAsia"/>
          <w:sz w:val="18"/>
          <w:szCs w:val="18"/>
        </w:rPr>
      </w:pPr>
      <w:r w:rsidRPr="0071145F">
        <w:rPr>
          <w:rFonts w:eastAsiaTheme="minorEastAsia"/>
          <w:b/>
          <w:sz w:val="18"/>
          <w:szCs w:val="18"/>
        </w:rPr>
        <w:t xml:space="preserve">    </w:t>
      </w:r>
      <w:proofErr w:type="spellStart"/>
      <w:proofErr w:type="gramStart"/>
      <w:r w:rsidRPr="0071145F">
        <w:rPr>
          <w:rFonts w:eastAsiaTheme="minorEastAsia"/>
          <w:sz w:val="18"/>
          <w:szCs w:val="18"/>
        </w:rPr>
        <w:t>valid.matches</w:t>
      </w:r>
      <w:proofErr w:type="gramEnd"/>
      <w:r w:rsidRPr="0071145F">
        <w:rPr>
          <w:rFonts w:eastAsiaTheme="minorEastAsia"/>
          <w:sz w:val="18"/>
          <w:szCs w:val="18"/>
        </w:rPr>
        <w:t>.append</w:t>
      </w:r>
      <w:proofErr w:type="spellEnd"/>
      <w:r w:rsidRPr="0071145F">
        <w:rPr>
          <w:rFonts w:eastAsiaTheme="minorEastAsia"/>
          <w:sz w:val="18"/>
          <w:szCs w:val="18"/>
        </w:rPr>
        <w:t>(match)</w:t>
      </w:r>
    </w:p>
    <w:p w14:paraId="3050B281" w14:textId="79CF2744" w:rsidR="00C63C43" w:rsidRPr="0071145F" w:rsidRDefault="00C63C43" w:rsidP="00C63C43">
      <w:pPr>
        <w:spacing w:line="240" w:lineRule="auto"/>
        <w:ind w:firstLine="720"/>
        <w:rPr>
          <w:rFonts w:eastAsiaTheme="minorEastAsia"/>
          <w:b/>
          <w:sz w:val="18"/>
          <w:szCs w:val="18"/>
        </w:rPr>
      </w:pPr>
      <w:r w:rsidRPr="0071145F">
        <w:rPr>
          <w:rFonts w:eastAsiaTheme="minorEastAsia"/>
          <w:b/>
          <w:sz w:val="18"/>
          <w:szCs w:val="18"/>
        </w:rPr>
        <w:t xml:space="preserve">            end for</w:t>
      </w:r>
    </w:p>
    <w:p w14:paraId="2B12E57E" w14:textId="1C560AD9" w:rsidR="00C63C43" w:rsidRPr="0071145F" w:rsidRDefault="00C63C43" w:rsidP="00C63C43">
      <w:pPr>
        <w:spacing w:line="240" w:lineRule="auto"/>
        <w:ind w:firstLine="720"/>
        <w:rPr>
          <w:rFonts w:eastAsiaTheme="minorEastAsia"/>
          <w:sz w:val="18"/>
          <w:szCs w:val="18"/>
        </w:rPr>
      </w:pPr>
      <w:r w:rsidRPr="0071145F">
        <w:rPr>
          <w:rFonts w:eastAsiaTheme="minorEastAsia"/>
          <w:b/>
          <w:sz w:val="18"/>
          <w:szCs w:val="18"/>
        </w:rPr>
        <w:t xml:space="preserve">            </w:t>
      </w:r>
      <w:r w:rsidRPr="0071145F">
        <w:rPr>
          <w:rFonts w:eastAsiaTheme="minorEastAsia"/>
          <w:sz w:val="18"/>
          <w:szCs w:val="18"/>
        </w:rPr>
        <w:t xml:space="preserve">homography </w:t>
      </w:r>
      <m:oMath>
        <m:r>
          <w:rPr>
            <w:rFonts w:ascii="Cambria Math" w:eastAsiaTheme="minorEastAsia" w:hAnsi="Cambria Math"/>
            <w:sz w:val="18"/>
            <w:szCs w:val="18"/>
          </w:rPr>
          <m:t>←</m:t>
        </m:r>
      </m:oMath>
      <w:r w:rsidRPr="0071145F">
        <w:rPr>
          <w:rFonts w:eastAsiaTheme="minorEastAsia"/>
          <w:sz w:val="18"/>
          <w:szCs w:val="18"/>
        </w:rPr>
        <w:t xml:space="preserve"> </w:t>
      </w:r>
      <w:proofErr w:type="gramStart"/>
      <w:r w:rsidRPr="0071145F">
        <w:rPr>
          <w:rFonts w:eastAsiaTheme="minorEastAsia"/>
          <w:sz w:val="18"/>
          <w:szCs w:val="18"/>
        </w:rPr>
        <w:t>cv.findHomography</w:t>
      </w:r>
      <w:proofErr w:type="gramEnd"/>
      <w:r w:rsidRPr="0071145F">
        <w:rPr>
          <w:rFonts w:eastAsiaTheme="minorEastAsia"/>
          <w:sz w:val="18"/>
          <w:szCs w:val="18"/>
        </w:rPr>
        <w:t>(t.valid_matches, i.valid.matches)</w:t>
      </w:r>
    </w:p>
    <w:p w14:paraId="09419E9A" w14:textId="3344C2DB" w:rsidR="00C63C43" w:rsidRPr="0071145F" w:rsidRDefault="00C63C43" w:rsidP="00C63C43">
      <w:pPr>
        <w:spacing w:line="240" w:lineRule="auto"/>
        <w:ind w:firstLine="720"/>
        <w:rPr>
          <w:rFonts w:eastAsiaTheme="minorEastAsia"/>
          <w:sz w:val="18"/>
          <w:szCs w:val="18"/>
        </w:rPr>
      </w:pPr>
      <w:r w:rsidRPr="0071145F">
        <w:rPr>
          <w:rFonts w:eastAsiaTheme="minorEastAsia"/>
          <w:sz w:val="18"/>
          <w:szCs w:val="18"/>
        </w:rPr>
        <w:t xml:space="preserve">            </w:t>
      </w:r>
      <w:proofErr w:type="spellStart"/>
      <w:r w:rsidRPr="0071145F">
        <w:rPr>
          <w:rFonts w:eastAsiaTheme="minorEastAsia"/>
          <w:sz w:val="18"/>
          <w:szCs w:val="18"/>
        </w:rPr>
        <w:t>bboxes</w:t>
      </w:r>
      <w:proofErr w:type="spellEnd"/>
      <w:r w:rsidRPr="0071145F">
        <w:rPr>
          <w:rFonts w:eastAsiaTheme="minorEastAsia"/>
          <w:sz w:val="18"/>
          <w:szCs w:val="18"/>
        </w:rPr>
        <w:t xml:space="preserve"> </w:t>
      </w:r>
      <m:oMath>
        <m:r>
          <w:rPr>
            <w:rFonts w:ascii="Cambria Math" w:eastAsiaTheme="minorEastAsia" w:hAnsi="Cambria Math"/>
            <w:sz w:val="18"/>
            <w:szCs w:val="18"/>
          </w:rPr>
          <m:t>←</m:t>
        </m:r>
      </m:oMath>
      <w:r w:rsidRPr="0071145F">
        <w:rPr>
          <w:rFonts w:eastAsiaTheme="minorEastAsia"/>
          <w:sz w:val="18"/>
          <w:szCs w:val="18"/>
        </w:rPr>
        <w:t xml:space="preserve"> []</w:t>
      </w:r>
    </w:p>
    <w:p w14:paraId="02F4701C" w14:textId="20416697" w:rsidR="00C63C43" w:rsidRPr="0071145F" w:rsidRDefault="00C63C43" w:rsidP="00C63C43">
      <w:pPr>
        <w:spacing w:line="240" w:lineRule="auto"/>
        <w:ind w:firstLine="720"/>
        <w:rPr>
          <w:rFonts w:eastAsiaTheme="minorEastAsia"/>
          <w:b/>
          <w:sz w:val="18"/>
          <w:szCs w:val="18"/>
        </w:rPr>
      </w:pPr>
      <w:r w:rsidRPr="0071145F">
        <w:rPr>
          <w:rFonts w:eastAsiaTheme="minorEastAsia"/>
          <w:sz w:val="18"/>
          <w:szCs w:val="18"/>
        </w:rPr>
        <w:t xml:space="preserve">            </w:t>
      </w:r>
      <w:r w:rsidRPr="0071145F">
        <w:rPr>
          <w:rFonts w:eastAsiaTheme="minorEastAsia"/>
          <w:b/>
          <w:sz w:val="18"/>
          <w:szCs w:val="18"/>
        </w:rPr>
        <w:t xml:space="preserve">for </w:t>
      </w:r>
      <w:proofErr w:type="spellStart"/>
      <w:r w:rsidRPr="0071145F">
        <w:rPr>
          <w:rFonts w:eastAsiaTheme="minorEastAsia"/>
          <w:sz w:val="18"/>
          <w:szCs w:val="18"/>
        </w:rPr>
        <w:t>bbox</w:t>
      </w:r>
      <w:proofErr w:type="spellEnd"/>
      <w:r w:rsidRPr="0071145F">
        <w:rPr>
          <w:rFonts w:eastAsiaTheme="minorEastAsia"/>
          <w:sz w:val="18"/>
          <w:szCs w:val="18"/>
        </w:rPr>
        <w:t xml:space="preserve"> </w:t>
      </w:r>
      <w:r w:rsidRPr="0071145F">
        <w:rPr>
          <w:rFonts w:eastAsiaTheme="minorEastAsia"/>
          <w:b/>
          <w:sz w:val="18"/>
          <w:szCs w:val="18"/>
        </w:rPr>
        <w:t xml:space="preserve">in </w:t>
      </w:r>
      <w:r w:rsidRPr="0071145F">
        <w:rPr>
          <w:rFonts w:eastAsiaTheme="minorEastAsia"/>
          <w:sz w:val="18"/>
          <w:szCs w:val="18"/>
        </w:rPr>
        <w:t xml:space="preserve">template </w:t>
      </w:r>
      <w:r w:rsidRPr="0071145F">
        <w:rPr>
          <w:rFonts w:eastAsiaTheme="minorEastAsia"/>
          <w:b/>
          <w:sz w:val="18"/>
          <w:szCs w:val="18"/>
        </w:rPr>
        <w:t>do</w:t>
      </w:r>
    </w:p>
    <w:p w14:paraId="43CF0F07" w14:textId="1D931E93" w:rsidR="00C63C43" w:rsidRPr="0071145F" w:rsidRDefault="00C63C43" w:rsidP="00C63C43">
      <w:pPr>
        <w:spacing w:line="240" w:lineRule="auto"/>
        <w:ind w:firstLine="720"/>
        <w:rPr>
          <w:rFonts w:eastAsiaTheme="minorEastAsia"/>
          <w:sz w:val="18"/>
          <w:szCs w:val="18"/>
        </w:rPr>
      </w:pPr>
      <w:r w:rsidRPr="0071145F">
        <w:rPr>
          <w:rFonts w:eastAsiaTheme="minorEastAsia"/>
          <w:b/>
          <w:sz w:val="18"/>
          <w:szCs w:val="18"/>
        </w:rPr>
        <w:t xml:space="preserve">                  </w:t>
      </w:r>
      <w:proofErr w:type="spellStart"/>
      <w:proofErr w:type="gramStart"/>
      <w:r w:rsidRPr="0071145F">
        <w:rPr>
          <w:rFonts w:eastAsiaTheme="minorEastAsia"/>
          <w:sz w:val="18"/>
          <w:szCs w:val="18"/>
        </w:rPr>
        <w:t>new.bbox</w:t>
      </w:r>
      <w:proofErr w:type="spellEnd"/>
      <w:proofErr w:type="gramEnd"/>
      <w:r w:rsidRPr="0071145F">
        <w:rPr>
          <w:rFonts w:eastAsiaTheme="minorEastAsia"/>
          <w:sz w:val="18"/>
          <w:szCs w:val="18"/>
        </w:rPr>
        <w:t xml:space="preserve"> </w:t>
      </w:r>
      <m:oMath>
        <m:r>
          <w:rPr>
            <w:rFonts w:ascii="Cambria Math" w:eastAsiaTheme="minorEastAsia" w:hAnsi="Cambria Math"/>
            <w:sz w:val="18"/>
            <w:szCs w:val="18"/>
          </w:rPr>
          <m:t>←</m:t>
        </m:r>
      </m:oMath>
      <w:r w:rsidRPr="0071145F">
        <w:rPr>
          <w:rFonts w:eastAsiaTheme="minorEastAsia"/>
          <w:sz w:val="18"/>
          <w:szCs w:val="18"/>
        </w:rPr>
        <w:t xml:space="preserve"> np.matmul(homography, bbox)</w:t>
      </w:r>
    </w:p>
    <w:p w14:paraId="6E5D1A2D" w14:textId="575D927B" w:rsidR="00C63C43" w:rsidRPr="0071145F" w:rsidRDefault="00C63C43" w:rsidP="00C63C43">
      <w:pPr>
        <w:spacing w:line="240" w:lineRule="auto"/>
        <w:ind w:firstLine="720"/>
        <w:rPr>
          <w:rFonts w:eastAsiaTheme="minorEastAsia"/>
          <w:sz w:val="18"/>
          <w:szCs w:val="18"/>
        </w:rPr>
      </w:pPr>
      <w:r w:rsidRPr="0071145F">
        <w:rPr>
          <w:rFonts w:eastAsiaTheme="minorEastAsia"/>
          <w:sz w:val="18"/>
          <w:szCs w:val="18"/>
        </w:rPr>
        <w:t xml:space="preserve">                  </w:t>
      </w:r>
      <w:proofErr w:type="spellStart"/>
      <w:proofErr w:type="gramStart"/>
      <w:r w:rsidRPr="0071145F">
        <w:rPr>
          <w:rFonts w:eastAsiaTheme="minorEastAsia"/>
          <w:sz w:val="18"/>
          <w:szCs w:val="18"/>
        </w:rPr>
        <w:t>bboxes.append</w:t>
      </w:r>
      <w:proofErr w:type="spellEnd"/>
      <w:proofErr w:type="gramEnd"/>
      <w:r w:rsidRPr="0071145F">
        <w:rPr>
          <w:rFonts w:eastAsiaTheme="minorEastAsia"/>
          <w:sz w:val="18"/>
          <w:szCs w:val="18"/>
        </w:rPr>
        <w:t>(</w:t>
      </w:r>
      <w:proofErr w:type="spellStart"/>
      <w:r w:rsidRPr="0071145F">
        <w:rPr>
          <w:rFonts w:eastAsiaTheme="minorEastAsia"/>
          <w:sz w:val="18"/>
          <w:szCs w:val="18"/>
        </w:rPr>
        <w:t>new.bbox</w:t>
      </w:r>
      <w:proofErr w:type="spellEnd"/>
      <w:r w:rsidRPr="0071145F">
        <w:rPr>
          <w:rFonts w:eastAsiaTheme="minorEastAsia"/>
          <w:sz w:val="18"/>
          <w:szCs w:val="18"/>
        </w:rPr>
        <w:t>)</w:t>
      </w:r>
    </w:p>
    <w:p w14:paraId="44F2A190" w14:textId="7191748D" w:rsidR="00C63C43" w:rsidRPr="0071145F" w:rsidRDefault="00C63C43" w:rsidP="00C63C43">
      <w:pPr>
        <w:spacing w:line="240" w:lineRule="auto"/>
        <w:ind w:firstLine="720"/>
        <w:rPr>
          <w:rFonts w:eastAsiaTheme="minorEastAsia"/>
          <w:b/>
          <w:sz w:val="18"/>
          <w:szCs w:val="18"/>
        </w:rPr>
      </w:pPr>
      <w:r w:rsidRPr="0071145F">
        <w:rPr>
          <w:rFonts w:eastAsiaTheme="minorEastAsia"/>
          <w:sz w:val="18"/>
          <w:szCs w:val="18"/>
        </w:rPr>
        <w:t xml:space="preserve">           </w:t>
      </w:r>
      <w:r w:rsidRPr="0071145F">
        <w:rPr>
          <w:rFonts w:eastAsiaTheme="minorEastAsia"/>
          <w:b/>
          <w:sz w:val="18"/>
          <w:szCs w:val="18"/>
        </w:rPr>
        <w:t>end for</w:t>
      </w:r>
    </w:p>
    <w:p w14:paraId="4CE571C1" w14:textId="6D3754F7" w:rsidR="00C63C43" w:rsidRPr="0071145F" w:rsidRDefault="00094527" w:rsidP="00094527">
      <w:pPr>
        <w:spacing w:after="100" w:line="240" w:lineRule="auto"/>
        <w:ind w:firstLine="720"/>
        <w:rPr>
          <w:rFonts w:eastAsiaTheme="minorEastAsia"/>
          <w:b/>
          <w:sz w:val="18"/>
          <w:szCs w:val="18"/>
        </w:rPr>
      </w:pPr>
      <w:r w:rsidRPr="0071145F">
        <w:rPr>
          <w:noProof/>
          <w:color w:val="4472C4" w:themeColor="accent5"/>
          <w:sz w:val="18"/>
          <w:szCs w:val="18"/>
        </w:rPr>
        <mc:AlternateContent>
          <mc:Choice Requires="wps">
            <w:drawing>
              <wp:anchor distT="0" distB="0" distL="114300" distR="114300" simplePos="0" relativeHeight="251664384" behindDoc="0" locked="0" layoutInCell="1" allowOverlap="1" wp14:anchorId="4D0A640C" wp14:editId="4E932363">
                <wp:simplePos x="0" y="0"/>
                <wp:positionH relativeFrom="column">
                  <wp:posOffset>464290</wp:posOffset>
                </wp:positionH>
                <wp:positionV relativeFrom="paragraph">
                  <wp:posOffset>163195</wp:posOffset>
                </wp:positionV>
                <wp:extent cx="3959225" cy="7620"/>
                <wp:effectExtent l="0" t="0" r="22225" b="30480"/>
                <wp:wrapNone/>
                <wp:docPr id="531" name="Straight Connector 531"/>
                <wp:cNvGraphicFramePr/>
                <a:graphic xmlns:a="http://schemas.openxmlformats.org/drawingml/2006/main">
                  <a:graphicData uri="http://schemas.microsoft.com/office/word/2010/wordprocessingShape">
                    <wps:wsp>
                      <wps:cNvCnPr/>
                      <wps:spPr>
                        <a:xfrm flipV="1">
                          <a:off x="0" y="0"/>
                          <a:ext cx="3959225" cy="7620"/>
                        </a:xfrm>
                        <a:prstGeom prst="line">
                          <a:avLst/>
                        </a:prstGeom>
                        <a:ln w="127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598357A" id="Straight Connector 531" o:spid="_x0000_s1026" style="position:absolute;flip:y;z-index:251664384;visibility:visible;mso-wrap-style:square;mso-wrap-distance-left:9pt;mso-wrap-distance-top:0;mso-wrap-distance-right:9pt;mso-wrap-distance-bottom:0;mso-position-horizontal:absolute;mso-position-horizontal-relative:text;mso-position-vertical:absolute;mso-position-vertical-relative:text" from="36.55pt,12.85pt" to="348.3pt,13.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" strokecolor="#5b9bd5 [3204]" strokeweight="1pt">
                <v:stroke joinstyle="miter"/>
              </v:line>
            </w:pict>
          </mc:Fallback>
        </mc:AlternateContent>
      </w:r>
      <w:r w:rsidR="00C63C43" w:rsidRPr="0071145F">
        <w:rPr>
          <w:rFonts w:eastAsiaTheme="minorEastAsia"/>
          <w:b/>
          <w:sz w:val="18"/>
          <w:szCs w:val="18"/>
        </w:rPr>
        <w:t xml:space="preserve">     end for</w:t>
      </w:r>
    </w:p>
    <w:p w14:paraId="2C9B3957" w14:textId="4010622F" w:rsidR="00833B4E" w:rsidRPr="00833B4E" w:rsidRDefault="00860B45" w:rsidP="008C17FA">
      <w:pPr>
        <w:spacing w:after="100" w:line="240" w:lineRule="auto"/>
        <w:ind w:firstLine="1714"/>
      </w:pPr>
      <w:bookmarkStart w:id="6" w:name="_Ref125534780"/>
      <w:r>
        <w:t xml:space="preserve">Figure </w:t>
      </w:r>
      <w:r w:rsidR="00000000">
        <w:fldChar w:fldCharType="begin"/>
      </w:r>
      <w:r w:rsidR="00000000">
        <w:instrText xml:space="preserve"> SEQ Figure \* ARABIC </w:instrText>
      </w:r>
      <w:r w:rsidR="00000000">
        <w:fldChar w:fldCharType="separate"/>
      </w:r>
      <w:r w:rsidR="00674D3B">
        <w:rPr>
          <w:noProof/>
        </w:rPr>
        <w:t>6</w:t>
      </w:r>
      <w:r w:rsidR="00000000">
        <w:rPr>
          <w:noProof/>
        </w:rPr>
        <w:fldChar w:fldCharType="end"/>
      </w:r>
      <w:bookmarkEnd w:id="6"/>
      <w:r w:rsidR="00400AE9">
        <w:t xml:space="preserve"> Automated l</w:t>
      </w:r>
      <w:r>
        <w:t xml:space="preserve">ocalization </w:t>
      </w:r>
      <w:r w:rsidR="00400AE9">
        <w:t>p</w:t>
      </w:r>
      <w:r>
        <w:t>seudocode</w:t>
      </w:r>
    </w:p>
    <w:p w14:paraId="0732CE72" w14:textId="15A83672" w:rsidR="002B4EEB" w:rsidRPr="00F4499B" w:rsidRDefault="002B4EEB" w:rsidP="002B4EEB">
      <w:pPr>
        <w:spacing w:after="0" w:line="240" w:lineRule="auto"/>
        <w:ind w:firstLine="720"/>
      </w:pPr>
      <w:r>
        <w:t xml:space="preserve">LED assessment was based on sub-images of individual LEDs. The initial attempt to develop the model was based on transfer learning of pre-trained models. Inception-ResNet-v2 was chosen for its versatility </w:t>
      </w:r>
      <w:r w:rsidR="00CA20C5">
        <w:t xml:space="preserve">and </w:t>
      </w:r>
      <w:r>
        <w:t>accuracy. The weights of this model were frozen</w:t>
      </w:r>
      <w:r w:rsidR="00CA20C5">
        <w:t>,</w:t>
      </w:r>
      <w:r>
        <w:t xml:space="preserve"> and a single dense layer was attached and trained to predict diode health based on the features extracted. Multiple tests were conducted, with</w:t>
      </w:r>
      <w:r w:rsidR="00CA20C5">
        <w:t xml:space="preserve"> poor performance when evaluated on the validation data</w:t>
      </w:r>
      <w:r>
        <w:t xml:space="preserve">. </w:t>
      </w:r>
      <w:r w:rsidR="00CA20C5">
        <w:t>The lack of success suggested that</w:t>
      </w:r>
      <w:r>
        <w:t xml:space="preserve"> small diode images seem to be too different from the images that Inception-ResNet-v2 had been trained on for naïve transfer learning to be effective. A future investigation into transfer learning for this application could examine the efficacy of partially unfreezing weights in the pre-trained model.</w:t>
      </w:r>
    </w:p>
    <w:p w14:paraId="28E610C0" w14:textId="48C65AE1" w:rsidR="00265560" w:rsidRDefault="00050796" w:rsidP="00860B45">
      <w:pPr>
        <w:jc w:val="center"/>
      </w:pPr>
      <w:r w:rsidRPr="00050796">
        <w:rPr>
          <w:noProof/>
        </w:rPr>
        <w:lastRenderedPageBreak/>
        <mc:AlternateContent>
          <mc:Choice Requires="wpg">
            <w:drawing>
              <wp:inline distT="0" distB="0" distL="0" distR="0" wp14:anchorId="58A99DAD" wp14:editId="35FDBED9">
                <wp:extent cx="4164033" cy="1530954"/>
                <wp:effectExtent l="0" t="0" r="0" b="0"/>
                <wp:docPr id="770" name="Group 86"/>
                <wp:cNvGraphicFramePr/>
                <a:graphic xmlns:a="http://schemas.openxmlformats.org/drawingml/2006/main">
                  <a:graphicData uri="http://schemas.microsoft.com/office/word/2010/wordprocessingGroup">
                    <wpg:wgp>
                      <wpg:cNvGrpSpPr/>
                      <wpg:grpSpPr>
                        <a:xfrm>
                          <a:off x="0" y="0"/>
                          <a:ext cx="4164033" cy="1530954"/>
                          <a:chOff x="0" y="0"/>
                          <a:chExt cx="4300316" cy="1596602"/>
                        </a:xfrm>
                      </wpg:grpSpPr>
                      <wps:wsp>
                        <wps:cNvPr id="771" name="TextBox 46"/>
                        <wps:cNvSpPr txBox="1"/>
                        <wps:spPr>
                          <a:xfrm>
                            <a:off x="310255" y="484036"/>
                            <a:ext cx="245918" cy="203966"/>
                          </a:xfrm>
                          <a:prstGeom prst="rect">
                            <a:avLst/>
                          </a:prstGeom>
                          <a:noFill/>
                        </wps:spPr>
                        <wps:txbx>
                          <w:txbxContent>
                            <w:p w14:paraId="6D6E891C" w14:textId="77777777" w:rsidR="00050796" w:rsidRDefault="00050796" w:rsidP="00050796">
                              <w:pPr>
                                <w:pStyle w:val="NormalWeb"/>
                                <w:spacing w:before="0" w:beforeAutospacing="0" w:after="0" w:afterAutospacing="0"/>
                              </w:pPr>
                              <m:oMathPara>
                                <m:oMathParaPr>
                                  <m:jc m:val="centerGroup"/>
                                </m:oMathParaPr>
                                <m:oMath>
                                  <m:r>
                                    <w:rPr>
                                      <w:rFonts w:ascii="Cambria Math" w:hAnsi="Cambria Math" w:cstheme="minorBidi"/>
                                      <w:color w:val="000000"/>
                                      <w:sz w:val="14"/>
                                      <w:szCs w:val="14"/>
                                    </w:rPr>
                                    <m:t>⋱</m:t>
                                  </m:r>
                                </m:oMath>
                              </m:oMathPara>
                            </w:p>
                          </w:txbxContent>
                        </wps:txbx>
                        <wps:bodyPr wrap="none" rtlCol="0">
                          <a:spAutoFit/>
                        </wps:bodyPr>
                      </wps:wsp>
                      <wps:wsp>
                        <wps:cNvPr id="772" name="TextBox 47"/>
                        <wps:cNvSpPr txBox="1"/>
                        <wps:spPr>
                          <a:xfrm>
                            <a:off x="295809" y="288773"/>
                            <a:ext cx="258378" cy="203966"/>
                          </a:xfrm>
                          <a:prstGeom prst="rect">
                            <a:avLst/>
                          </a:prstGeom>
                          <a:noFill/>
                        </wps:spPr>
                        <wps:txbx>
                          <w:txbxContent>
                            <w:p w14:paraId="448EDE33" w14:textId="77777777" w:rsidR="00050796" w:rsidRDefault="00050796" w:rsidP="00050796">
                              <w:pPr>
                                <w:pStyle w:val="NormalWeb"/>
                                <w:spacing w:before="0" w:beforeAutospacing="0" w:after="0" w:afterAutospacing="0"/>
                              </w:pPr>
                              <m:oMathPara>
                                <m:oMathParaPr>
                                  <m:jc m:val="centerGroup"/>
                                </m:oMathParaPr>
                                <m:oMath>
                                  <m:r>
                                    <w:rPr>
                                      <w:rFonts w:ascii="Cambria Math" w:hAnsi="Cambria Math" w:cstheme="minorBidi"/>
                                      <w:color w:val="000000"/>
                                      <w:sz w:val="14"/>
                                      <w:szCs w:val="14"/>
                                    </w:rPr>
                                    <m:t>…</m:t>
                                  </m:r>
                                </m:oMath>
                              </m:oMathPara>
                            </w:p>
                          </w:txbxContent>
                        </wps:txbx>
                        <wps:bodyPr wrap="none" rtlCol="0">
                          <a:spAutoFit/>
                        </wps:bodyPr>
                      </wps:wsp>
                      <wps:wsp>
                        <wps:cNvPr id="773" name="TextBox 87"/>
                        <wps:cNvSpPr txBox="1"/>
                        <wps:spPr>
                          <a:xfrm>
                            <a:off x="250563" y="483495"/>
                            <a:ext cx="217720" cy="203966"/>
                          </a:xfrm>
                          <a:prstGeom prst="rect">
                            <a:avLst/>
                          </a:prstGeom>
                          <a:noFill/>
                        </wps:spPr>
                        <wps:txbx>
                          <w:txbxContent>
                            <w:p w14:paraId="37EF1B13" w14:textId="77777777" w:rsidR="00050796" w:rsidRDefault="00050796" w:rsidP="00050796">
                              <w:pPr>
                                <w:pStyle w:val="NormalWeb"/>
                                <w:spacing w:before="0" w:beforeAutospacing="0" w:after="0" w:afterAutospacing="0"/>
                              </w:pPr>
                              <m:oMathPara>
                                <m:oMathParaPr>
                                  <m:jc m:val="centerGroup"/>
                                </m:oMathParaPr>
                                <m:oMath>
                                  <m:r>
                                    <w:rPr>
                                      <w:rFonts w:ascii="Cambria Math" w:hAnsi="Cambria Math" w:cstheme="minorBidi"/>
                                      <w:color w:val="000000"/>
                                      <w:sz w:val="14"/>
                                      <w:szCs w:val="14"/>
                                    </w:rPr>
                                    <m:t>⋮</m:t>
                                  </m:r>
                                </m:oMath>
                              </m:oMathPara>
                            </w:p>
                          </w:txbxContent>
                        </wps:txbx>
                        <wps:bodyPr wrap="none" rtlCol="0">
                          <a:spAutoFit/>
                        </wps:bodyPr>
                      </wps:wsp>
                      <wps:wsp>
                        <wps:cNvPr id="774" name="TextBox 88"/>
                        <wps:cNvSpPr txBox="1"/>
                        <wps:spPr>
                          <a:xfrm>
                            <a:off x="408651" y="481561"/>
                            <a:ext cx="217720" cy="203966"/>
                          </a:xfrm>
                          <a:prstGeom prst="rect">
                            <a:avLst/>
                          </a:prstGeom>
                          <a:noFill/>
                        </wps:spPr>
                        <wps:txbx>
                          <w:txbxContent>
                            <w:p w14:paraId="6AEE8BDB" w14:textId="77777777" w:rsidR="00050796" w:rsidRDefault="00050796" w:rsidP="00050796">
                              <w:pPr>
                                <w:pStyle w:val="NormalWeb"/>
                                <w:spacing w:before="0" w:beforeAutospacing="0" w:after="0" w:afterAutospacing="0"/>
                              </w:pPr>
                              <m:oMathPara>
                                <m:oMathParaPr>
                                  <m:jc m:val="centerGroup"/>
                                </m:oMathParaPr>
                                <m:oMath>
                                  <m:r>
                                    <w:rPr>
                                      <w:rFonts w:ascii="Cambria Math" w:hAnsi="Cambria Math" w:cstheme="minorBidi"/>
                                      <w:color w:val="000000"/>
                                      <w:sz w:val="14"/>
                                      <w:szCs w:val="14"/>
                                    </w:rPr>
                                    <m:t>⋮</m:t>
                                  </m:r>
                                </m:oMath>
                              </m:oMathPara>
                            </w:p>
                          </w:txbxContent>
                        </wps:txbx>
                        <wps:bodyPr wrap="none" rtlCol="0">
                          <a:spAutoFit/>
                        </wps:bodyPr>
                      </wps:wsp>
                      <wps:wsp>
                        <wps:cNvPr id="775" name="TextBox 2"/>
                        <wps:cNvSpPr txBox="1"/>
                        <wps:spPr>
                          <a:xfrm>
                            <a:off x="301009" y="552701"/>
                            <a:ext cx="258378" cy="203966"/>
                          </a:xfrm>
                          <a:prstGeom prst="rect">
                            <a:avLst/>
                          </a:prstGeom>
                          <a:noFill/>
                        </wps:spPr>
                        <wps:txbx>
                          <w:txbxContent>
                            <w:p w14:paraId="5C78363C" w14:textId="77777777" w:rsidR="00050796" w:rsidRDefault="00050796" w:rsidP="00050796">
                              <w:pPr>
                                <w:pStyle w:val="NormalWeb"/>
                                <w:spacing w:before="0" w:beforeAutospacing="0" w:after="0" w:afterAutospacing="0"/>
                              </w:pPr>
                              <m:oMathPara>
                                <m:oMathParaPr>
                                  <m:jc m:val="centerGroup"/>
                                </m:oMathParaPr>
                                <m:oMath>
                                  <m:r>
                                    <w:rPr>
                                      <w:rFonts w:ascii="Cambria Math" w:hAnsi="Cambria Math" w:cstheme="minorBidi"/>
                                      <w:color w:val="000000"/>
                                      <w:sz w:val="14"/>
                                      <w:szCs w:val="14"/>
                                    </w:rPr>
                                    <m:t>…</m:t>
                                  </m:r>
                                </m:oMath>
                              </m:oMathPara>
                            </w:p>
                          </w:txbxContent>
                        </wps:txbx>
                        <wps:bodyPr wrap="none" rtlCol="0">
                          <a:spAutoFit/>
                        </wps:bodyPr>
                      </wps:wsp>
                      <wps:wsp>
                        <wps:cNvPr id="776" name="TextBox 3"/>
                        <wps:cNvSpPr txBox="1"/>
                        <wps:spPr>
                          <a:xfrm>
                            <a:off x="290797" y="376311"/>
                            <a:ext cx="258378" cy="203966"/>
                          </a:xfrm>
                          <a:prstGeom prst="rect">
                            <a:avLst/>
                          </a:prstGeom>
                          <a:noFill/>
                        </wps:spPr>
                        <wps:txbx>
                          <w:txbxContent>
                            <w:p w14:paraId="0AC5885F" w14:textId="77777777" w:rsidR="00050796" w:rsidRDefault="00050796" w:rsidP="00050796">
                              <w:pPr>
                                <w:pStyle w:val="NormalWeb"/>
                                <w:spacing w:before="0" w:beforeAutospacing="0" w:after="0" w:afterAutospacing="0"/>
                              </w:pPr>
                              <m:oMathPara>
                                <m:oMathParaPr>
                                  <m:jc m:val="centerGroup"/>
                                </m:oMathParaPr>
                                <m:oMath>
                                  <m:r>
                                    <w:rPr>
                                      <w:rFonts w:ascii="Cambria Math" w:hAnsi="Cambria Math" w:cstheme="minorBidi"/>
                                      <w:color w:val="000000"/>
                                      <w:sz w:val="14"/>
                                      <w:szCs w:val="14"/>
                                    </w:rPr>
                                    <m:t>…</m:t>
                                  </m:r>
                                </m:oMath>
                              </m:oMathPara>
                            </w:p>
                          </w:txbxContent>
                        </wps:txbx>
                        <wps:bodyPr wrap="none" rtlCol="0">
                          <a:spAutoFit/>
                        </wps:bodyPr>
                      </wps:wsp>
                      <wps:wsp>
                        <wps:cNvPr id="777" name="Oval 777"/>
                        <wps:cNvSpPr/>
                        <wps:spPr>
                          <a:xfrm>
                            <a:off x="758200" y="30455"/>
                            <a:ext cx="304978" cy="317567"/>
                          </a:xfrm>
                          <a:prstGeom prst="ellipse">
                            <a:avLst/>
                          </a:prstGeom>
                          <a:solidFill>
                            <a:srgbClr val="00AEEF">
                              <a:lumMod val="20000"/>
                              <a:lumOff val="80000"/>
                            </a:srgbClr>
                          </a:solidFill>
                          <a:ln w="12700" cap="flat" cmpd="sng" algn="ctr">
                            <a:solidFill>
                              <a:srgbClr val="00AEEF">
                                <a:lumMod val="75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78" name="Oval 778"/>
                        <wps:cNvSpPr/>
                        <wps:spPr>
                          <a:xfrm>
                            <a:off x="3189169" y="278637"/>
                            <a:ext cx="558023" cy="587971"/>
                          </a:xfrm>
                          <a:prstGeom prst="ellipse">
                            <a:avLst/>
                          </a:prstGeom>
                          <a:solidFill>
                            <a:sysClr val="window" lastClr="FFFFFF"/>
                          </a:solidFill>
                          <a:ln w="1270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779" name="Picture 779" descr="Screen Clipping"/>
                          <pic:cNvPicPr>
                            <a:picLocks noChangeAspect="1"/>
                          </pic:cNvPicPr>
                        </pic:nvPicPr>
                        <pic:blipFill>
                          <a:blip r:embed="rId24">
                            <a:extLst>
                              <a:ext uri="{28A0092B-C50C-407E-A947-70E740481C1C}">
                                <a14:useLocalDpi xmlns:a14="http://schemas.microsoft.com/office/drawing/2010/main"/>
                              </a:ext>
                            </a:extLst>
                          </a:blip>
                          <a:stretch>
                            <a:fillRect/>
                          </a:stretch>
                        </pic:blipFill>
                        <pic:spPr>
                          <a:xfrm>
                            <a:off x="56017" y="970715"/>
                            <a:ext cx="564136" cy="444113"/>
                          </a:xfrm>
                          <a:prstGeom prst="rect">
                            <a:avLst/>
                          </a:prstGeom>
                        </pic:spPr>
                      </pic:pic>
                      <wps:wsp>
                        <wps:cNvPr id="780" name="TextBox 7"/>
                        <wps:cNvSpPr txBox="1"/>
                        <wps:spPr>
                          <a:xfrm>
                            <a:off x="2652448" y="1057137"/>
                            <a:ext cx="596762" cy="354292"/>
                          </a:xfrm>
                          <a:prstGeom prst="rect">
                            <a:avLst/>
                          </a:prstGeom>
                          <a:noFill/>
                        </wps:spPr>
                        <wps:txbx>
                          <w:txbxContent>
                            <w:p w14:paraId="570D5F8E" w14:textId="77777777" w:rsidR="00050796" w:rsidRDefault="00050796" w:rsidP="00050796">
                              <w:pPr>
                                <w:pStyle w:val="NormalWeb"/>
                                <w:spacing w:before="0" w:beforeAutospacing="0" w:after="0" w:afterAutospacing="0"/>
                                <w:jc w:val="center"/>
                              </w:pPr>
                              <w:r>
                                <w:rPr>
                                  <w:rFonts w:asciiTheme="minorHAnsi" w:hAnsi="Calibri" w:cstheme="minorBidi"/>
                                  <w:color w:val="000000"/>
                                  <w:sz w:val="16"/>
                                  <w:szCs w:val="16"/>
                                </w:rPr>
                                <w:t>Flattened</w:t>
                              </w:r>
                            </w:p>
                            <w:p w14:paraId="3717A985" w14:textId="77777777" w:rsidR="00050796" w:rsidRDefault="00050796" w:rsidP="00050796">
                              <w:pPr>
                                <w:pStyle w:val="NormalWeb"/>
                                <w:spacing w:before="0" w:beforeAutospacing="0" w:after="0" w:afterAutospacing="0"/>
                                <w:jc w:val="center"/>
                              </w:pPr>
                              <w:r>
                                <w:rPr>
                                  <w:rFonts w:asciiTheme="minorHAnsi" w:hAnsi="Calibri" w:cstheme="minorBidi"/>
                                  <w:color w:val="000000"/>
                                  <w:sz w:val="16"/>
                                  <w:szCs w:val="16"/>
                                </w:rPr>
                                <w:t>512</w:t>
                              </w:r>
                              <m:oMath>
                                <m:r>
                                  <w:rPr>
                                    <w:rFonts w:ascii="Cambria Math" w:hAnsi="+mn-ea" w:cstheme="minorBidi"/>
                                    <w:color w:val="000000"/>
                                    <w:sz w:val="16"/>
                                    <w:szCs w:val="16"/>
                                  </w:rPr>
                                  <m:t>×</m:t>
                                </m:r>
                                <m:r>
                                  <w:rPr>
                                    <w:rFonts w:ascii="Cambria Math" w:hAnsi="+mn-ea" w:cstheme="minorBidi"/>
                                    <w:color w:val="000000"/>
                                    <w:sz w:val="16"/>
                                    <w:szCs w:val="16"/>
                                  </w:rPr>
                                  <m:t>1</m:t>
                                </m:r>
                              </m:oMath>
                            </w:p>
                          </w:txbxContent>
                        </wps:txbx>
                        <wps:bodyPr wrap="none" rtlCol="0">
                          <a:spAutoFit/>
                        </wps:bodyPr>
                      </wps:wsp>
                      <wps:wsp>
                        <wps:cNvPr id="781" name="Freeform 781"/>
                        <wps:cNvSpPr/>
                        <wps:spPr>
                          <a:xfrm flipH="1">
                            <a:off x="3258555" y="368945"/>
                            <a:ext cx="401482" cy="368166"/>
                          </a:xfrm>
                          <a:custGeom>
                            <a:avLst/>
                            <a:gdLst>
                              <a:gd name="connsiteX0" fmla="*/ 0 w 1200000"/>
                              <a:gd name="connsiteY0" fmla="*/ 0 h 995055"/>
                              <a:gd name="connsiteX1" fmla="*/ 0 w 1200000"/>
                              <a:gd name="connsiteY1" fmla="*/ 0 h 995055"/>
                              <a:gd name="connsiteX2" fmla="*/ 63158 w 1200000"/>
                              <a:gd name="connsiteY2" fmla="*/ 2167 h 995055"/>
                              <a:gd name="connsiteX3" fmla="*/ 126316 w 1200000"/>
                              <a:gd name="connsiteY3" fmla="*/ 6218 h 995055"/>
                              <a:gd name="connsiteX4" fmla="*/ 189474 w 1200000"/>
                              <a:gd name="connsiteY4" fmla="*/ 13746 h 995055"/>
                              <a:gd name="connsiteX5" fmla="*/ 252632 w 1200000"/>
                              <a:gd name="connsiteY5" fmla="*/ 27598 h 995055"/>
                              <a:gd name="connsiteX6" fmla="*/ 315790 w 1200000"/>
                              <a:gd name="connsiteY6" fmla="*/ 52618 h 995055"/>
                              <a:gd name="connsiteX7" fmla="*/ 378948 w 1200000"/>
                              <a:gd name="connsiteY7" fmla="*/ 96337 h 995055"/>
                              <a:gd name="connsiteX8" fmla="*/ 442106 w 1200000"/>
                              <a:gd name="connsiteY8" fmla="*/ 168472 h 995055"/>
                              <a:gd name="connsiteX9" fmla="*/ 505264 w 1200000"/>
                              <a:gd name="connsiteY9" fmla="*/ 276942 h 995055"/>
                              <a:gd name="connsiteX10" fmla="*/ 568422 w 1200000"/>
                              <a:gd name="connsiteY10" fmla="*/ 419230 h 995055"/>
                              <a:gd name="connsiteX11" fmla="*/ 631578 w 1200000"/>
                              <a:gd name="connsiteY11" fmla="*/ 575825 h 995055"/>
                              <a:gd name="connsiteX12" fmla="*/ 694736 w 1200000"/>
                              <a:gd name="connsiteY12" fmla="*/ 718113 h 995055"/>
                              <a:gd name="connsiteX13" fmla="*/ 757894 w 1200000"/>
                              <a:gd name="connsiteY13" fmla="*/ 826583 h 995055"/>
                              <a:gd name="connsiteX14" fmla="*/ 821052 w 1200000"/>
                              <a:gd name="connsiteY14" fmla="*/ 898718 h 995055"/>
                              <a:gd name="connsiteX15" fmla="*/ 884210 w 1200000"/>
                              <a:gd name="connsiteY15" fmla="*/ 942437 h 995055"/>
                              <a:gd name="connsiteX16" fmla="*/ 947368 w 1200000"/>
                              <a:gd name="connsiteY16" fmla="*/ 967457 h 995055"/>
                              <a:gd name="connsiteX17" fmla="*/ 1010526 w 1200000"/>
                              <a:gd name="connsiteY17" fmla="*/ 981309 h 995055"/>
                              <a:gd name="connsiteX18" fmla="*/ 1073684 w 1200000"/>
                              <a:gd name="connsiteY18" fmla="*/ 988837 h 995055"/>
                              <a:gd name="connsiteX19" fmla="*/ 1136842 w 1200000"/>
                              <a:gd name="connsiteY19" fmla="*/ 992888 h 995055"/>
                              <a:gd name="connsiteX20" fmla="*/ 1200000 w 1200000"/>
                              <a:gd name="connsiteY20" fmla="*/ 995055 h 995055"/>
                              <a:gd name="connsiteX21" fmla="*/ 1200000 w 1200000"/>
                              <a:gd name="connsiteY21" fmla="*/ 995055 h 995055"/>
                              <a:gd name="connsiteX22" fmla="*/ 1136842 w 1200000"/>
                              <a:gd name="connsiteY22" fmla="*/ 992888 h 995055"/>
                              <a:gd name="connsiteX23" fmla="*/ 1073684 w 1200000"/>
                              <a:gd name="connsiteY23" fmla="*/ 988837 h 995055"/>
                              <a:gd name="connsiteX24" fmla="*/ 1010526 w 1200000"/>
                              <a:gd name="connsiteY24" fmla="*/ 981309 h 995055"/>
                              <a:gd name="connsiteX25" fmla="*/ 947368 w 1200000"/>
                              <a:gd name="connsiteY25" fmla="*/ 967457 h 995055"/>
                              <a:gd name="connsiteX26" fmla="*/ 884210 w 1200000"/>
                              <a:gd name="connsiteY26" fmla="*/ 942437 h 995055"/>
                              <a:gd name="connsiteX27" fmla="*/ 821052 w 1200000"/>
                              <a:gd name="connsiteY27" fmla="*/ 898718 h 995055"/>
                              <a:gd name="connsiteX28" fmla="*/ 757894 w 1200000"/>
                              <a:gd name="connsiteY28" fmla="*/ 826583 h 995055"/>
                              <a:gd name="connsiteX29" fmla="*/ 694736 w 1200000"/>
                              <a:gd name="connsiteY29" fmla="*/ 718113 h 995055"/>
                              <a:gd name="connsiteX30" fmla="*/ 631578 w 1200000"/>
                              <a:gd name="connsiteY30" fmla="*/ 575825 h 995055"/>
                              <a:gd name="connsiteX31" fmla="*/ 568422 w 1200000"/>
                              <a:gd name="connsiteY31" fmla="*/ 419230 h 995055"/>
                              <a:gd name="connsiteX32" fmla="*/ 505264 w 1200000"/>
                              <a:gd name="connsiteY32" fmla="*/ 276942 h 995055"/>
                              <a:gd name="connsiteX33" fmla="*/ 442106 w 1200000"/>
                              <a:gd name="connsiteY33" fmla="*/ 168472 h 995055"/>
                              <a:gd name="connsiteX34" fmla="*/ 378948 w 1200000"/>
                              <a:gd name="connsiteY34" fmla="*/ 96337 h 995055"/>
                              <a:gd name="connsiteX35" fmla="*/ 315790 w 1200000"/>
                              <a:gd name="connsiteY35" fmla="*/ 52618 h 995055"/>
                              <a:gd name="connsiteX36" fmla="*/ 252632 w 1200000"/>
                              <a:gd name="connsiteY36" fmla="*/ 27598 h 995055"/>
                              <a:gd name="connsiteX37" fmla="*/ 189474 w 1200000"/>
                              <a:gd name="connsiteY37" fmla="*/ 13746 h 995055"/>
                              <a:gd name="connsiteX38" fmla="*/ 126316 w 1200000"/>
                              <a:gd name="connsiteY38" fmla="*/ 6218 h 995055"/>
                              <a:gd name="connsiteX39" fmla="*/ 63158 w 1200000"/>
                              <a:gd name="connsiteY39" fmla="*/ 2167 h 995055"/>
                              <a:gd name="connsiteX40" fmla="*/ 0 w 1200000"/>
                              <a:gd name="connsiteY40" fmla="*/ 0 h 995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Lst>
                            <a:rect l="l" t="t" r="r" b="b"/>
                            <a:pathLst>
                              <a:path w="1200000" h="995055">
                                <a:moveTo>
                                  <a:pt x="0" y="0"/>
                                </a:moveTo>
                                <a:lnTo>
                                  <a:pt x="0" y="0"/>
                                </a:lnTo>
                                <a:lnTo>
                                  <a:pt x="63158" y="2167"/>
                                </a:lnTo>
                                <a:lnTo>
                                  <a:pt x="126316" y="6218"/>
                                </a:lnTo>
                                <a:lnTo>
                                  <a:pt x="189474" y="13746"/>
                                </a:lnTo>
                                <a:lnTo>
                                  <a:pt x="252632" y="27598"/>
                                </a:lnTo>
                                <a:lnTo>
                                  <a:pt x="315790" y="52618"/>
                                </a:lnTo>
                                <a:lnTo>
                                  <a:pt x="378948" y="96337"/>
                                </a:lnTo>
                                <a:lnTo>
                                  <a:pt x="442106" y="168472"/>
                                </a:lnTo>
                                <a:lnTo>
                                  <a:pt x="505264" y="276942"/>
                                </a:lnTo>
                                <a:lnTo>
                                  <a:pt x="568422" y="419230"/>
                                </a:lnTo>
                                <a:lnTo>
                                  <a:pt x="631578" y="575825"/>
                                </a:lnTo>
                                <a:lnTo>
                                  <a:pt x="694736" y="718113"/>
                                </a:lnTo>
                                <a:lnTo>
                                  <a:pt x="757894" y="826583"/>
                                </a:lnTo>
                                <a:lnTo>
                                  <a:pt x="821052" y="898718"/>
                                </a:lnTo>
                                <a:lnTo>
                                  <a:pt x="884210" y="942437"/>
                                </a:lnTo>
                                <a:lnTo>
                                  <a:pt x="947368" y="967457"/>
                                </a:lnTo>
                                <a:lnTo>
                                  <a:pt x="1010526" y="981309"/>
                                </a:lnTo>
                                <a:lnTo>
                                  <a:pt x="1073684" y="988837"/>
                                </a:lnTo>
                                <a:lnTo>
                                  <a:pt x="1136842" y="992888"/>
                                </a:lnTo>
                                <a:lnTo>
                                  <a:pt x="1200000" y="995055"/>
                                </a:lnTo>
                                <a:lnTo>
                                  <a:pt x="1200000" y="995055"/>
                                </a:lnTo>
                                <a:lnTo>
                                  <a:pt x="1136842" y="992888"/>
                                </a:lnTo>
                                <a:lnTo>
                                  <a:pt x="1073684" y="988837"/>
                                </a:lnTo>
                                <a:lnTo>
                                  <a:pt x="1010526" y="981309"/>
                                </a:lnTo>
                                <a:lnTo>
                                  <a:pt x="947368" y="967457"/>
                                </a:lnTo>
                                <a:lnTo>
                                  <a:pt x="884210" y="942437"/>
                                </a:lnTo>
                                <a:lnTo>
                                  <a:pt x="821052" y="898718"/>
                                </a:lnTo>
                                <a:lnTo>
                                  <a:pt x="757894" y="826583"/>
                                </a:lnTo>
                                <a:lnTo>
                                  <a:pt x="694736" y="718113"/>
                                </a:lnTo>
                                <a:lnTo>
                                  <a:pt x="631578" y="575825"/>
                                </a:lnTo>
                                <a:lnTo>
                                  <a:pt x="568422" y="419230"/>
                                </a:lnTo>
                                <a:lnTo>
                                  <a:pt x="505264" y="276942"/>
                                </a:lnTo>
                                <a:lnTo>
                                  <a:pt x="442106" y="168472"/>
                                </a:lnTo>
                                <a:lnTo>
                                  <a:pt x="378948" y="96337"/>
                                </a:lnTo>
                                <a:lnTo>
                                  <a:pt x="315790" y="52618"/>
                                </a:lnTo>
                                <a:lnTo>
                                  <a:pt x="252632" y="27598"/>
                                </a:lnTo>
                                <a:lnTo>
                                  <a:pt x="189474" y="13746"/>
                                </a:lnTo>
                                <a:lnTo>
                                  <a:pt x="126316" y="6218"/>
                                </a:lnTo>
                                <a:lnTo>
                                  <a:pt x="63158" y="2167"/>
                                </a:lnTo>
                                <a:lnTo>
                                  <a:pt x="0" y="0"/>
                                </a:lnTo>
                                <a:close/>
                              </a:path>
                            </a:pathLst>
                          </a:custGeom>
                          <a:gradFill rotWithShape="1">
                            <a:gsLst>
                              <a:gs pos="0">
                                <a:srgbClr val="F1C29E"/>
                              </a:gs>
                              <a:gs pos="50000">
                                <a:srgbClr val="5B9BD5">
                                  <a:satMod val="110000"/>
                                  <a:lumMod val="100000"/>
                                  <a:shade val="100000"/>
                                </a:srgbClr>
                              </a:gs>
                              <a:gs pos="100000">
                                <a:srgbClr val="5B9BD5">
                                  <a:lumMod val="99000"/>
                                  <a:satMod val="120000"/>
                                  <a:shade val="78000"/>
                                </a:srgbClr>
                              </a:gs>
                            </a:gsLst>
                            <a:lin ang="5400000" scaled="0"/>
                          </a:gradFill>
                          <a:ln w="19050" cap="flat" cmpd="sng" algn="ctr">
                            <a:solidFill>
                              <a:srgbClr val="00AEEF">
                                <a:lumMod val="50000"/>
                              </a:srgbClr>
                            </a:solidFill>
                            <a:prstDash val="solid"/>
                            <a:miter lim="800000"/>
                          </a:ln>
                          <a:effectLst/>
                        </wps:spPr>
                        <wps:bodyPr rtlCol="0" anchor="ctr"/>
                      </wps:wsp>
                      <wps:wsp>
                        <wps:cNvPr id="782" name="TextBox 9"/>
                        <wps:cNvSpPr txBox="1"/>
                        <wps:spPr>
                          <a:xfrm>
                            <a:off x="3153338" y="922548"/>
                            <a:ext cx="1060400" cy="224496"/>
                          </a:xfrm>
                          <a:prstGeom prst="rect">
                            <a:avLst/>
                          </a:prstGeom>
                          <a:noFill/>
                        </wps:spPr>
                        <wps:txbx>
                          <w:txbxContent>
                            <w:p w14:paraId="21CF327A" w14:textId="77777777" w:rsidR="00050796" w:rsidRDefault="00050796" w:rsidP="00050796">
                              <w:pPr>
                                <w:pStyle w:val="NormalWeb"/>
                                <w:spacing w:before="0" w:beforeAutospacing="0" w:after="0" w:afterAutospacing="0"/>
                              </w:pPr>
                              <w:r>
                                <w:rPr>
                                  <w:rFonts w:asciiTheme="minorHAnsi" w:hAnsi="Calibri" w:cstheme="minorBidi"/>
                                  <w:color w:val="000000"/>
                                  <w:sz w:val="16"/>
                                  <w:szCs w:val="16"/>
                                </w:rPr>
                                <w:t>Activation = Sigmoid</w:t>
                              </w:r>
                            </w:p>
                          </w:txbxContent>
                        </wps:txbx>
                        <wps:bodyPr wrap="none" rtlCol="0">
                          <a:spAutoFit/>
                        </wps:bodyPr>
                      </wps:wsp>
                      <wps:wsp>
                        <wps:cNvPr id="783" name="TextBox 10"/>
                        <wps:cNvSpPr txBox="1"/>
                        <wps:spPr>
                          <a:xfrm>
                            <a:off x="0" y="1370342"/>
                            <a:ext cx="699720" cy="224496"/>
                          </a:xfrm>
                          <a:prstGeom prst="rect">
                            <a:avLst/>
                          </a:prstGeom>
                          <a:noFill/>
                        </wps:spPr>
                        <wps:txbx>
                          <w:txbxContent>
                            <w:p w14:paraId="24D04006" w14:textId="77777777" w:rsidR="00050796" w:rsidRDefault="00050796" w:rsidP="00050796">
                              <w:pPr>
                                <w:pStyle w:val="NormalWeb"/>
                                <w:spacing w:before="0" w:beforeAutospacing="0" w:after="0" w:afterAutospacing="0"/>
                              </w:pPr>
                              <w:r>
                                <w:rPr>
                                  <w:rFonts w:asciiTheme="minorHAnsi" w:hAnsi="Calibri" w:cstheme="minorBidi"/>
                                  <w:color w:val="000000"/>
                                  <w:sz w:val="16"/>
                                  <w:szCs w:val="16"/>
                                </w:rPr>
                                <w:t>Input image</w:t>
                              </w:r>
                            </w:p>
                          </w:txbxContent>
                        </wps:txbx>
                        <wps:bodyPr wrap="none" rtlCol="0">
                          <a:spAutoFit/>
                        </wps:bodyPr>
                      </wps:wsp>
                      <wps:wsp>
                        <wps:cNvPr id="784" name="Rectangle 784"/>
                        <wps:cNvSpPr/>
                        <wps:spPr>
                          <a:xfrm>
                            <a:off x="2824642" y="93119"/>
                            <a:ext cx="76482" cy="102202"/>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85" name="Rectangle 785"/>
                        <wps:cNvSpPr/>
                        <wps:spPr>
                          <a:xfrm>
                            <a:off x="2824642" y="195320"/>
                            <a:ext cx="76482" cy="102202"/>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86" name="Rectangle 786"/>
                        <wps:cNvSpPr/>
                        <wps:spPr>
                          <a:xfrm>
                            <a:off x="2824642" y="297523"/>
                            <a:ext cx="76482" cy="102202"/>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87" name="Rectangle 787"/>
                        <wps:cNvSpPr/>
                        <wps:spPr>
                          <a:xfrm>
                            <a:off x="2824642" y="399725"/>
                            <a:ext cx="76482" cy="102202"/>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88" name="Rectangle 788"/>
                        <wps:cNvSpPr/>
                        <wps:spPr>
                          <a:xfrm>
                            <a:off x="2824642" y="501927"/>
                            <a:ext cx="76482" cy="102202"/>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89" name="Rectangle 789"/>
                        <wps:cNvSpPr/>
                        <wps:spPr>
                          <a:xfrm>
                            <a:off x="2824642" y="819343"/>
                            <a:ext cx="76482" cy="102202"/>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90" name="Rectangle 790"/>
                        <wps:cNvSpPr/>
                        <wps:spPr>
                          <a:xfrm>
                            <a:off x="2824642" y="919613"/>
                            <a:ext cx="76482" cy="102202"/>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791" name="TextBox 18"/>
                        <wps:cNvSpPr txBox="1"/>
                        <wps:spPr>
                          <a:xfrm>
                            <a:off x="2811048" y="648737"/>
                            <a:ext cx="221655" cy="219860"/>
                          </a:xfrm>
                          <a:prstGeom prst="rect">
                            <a:avLst/>
                          </a:prstGeom>
                          <a:noFill/>
                          <a:ln>
                            <a:noFill/>
                          </a:ln>
                        </wps:spPr>
                        <wps:txbx>
                          <w:txbxContent>
                            <w:p w14:paraId="6434E784" w14:textId="77777777" w:rsidR="00050796" w:rsidRDefault="00050796" w:rsidP="00050796">
                              <w:pPr>
                                <w:pStyle w:val="NormalWeb"/>
                                <w:spacing w:before="0" w:beforeAutospacing="0" w:after="0" w:afterAutospacing="0"/>
                              </w:pPr>
                              <m:oMathPara>
                                <m:oMathParaPr>
                                  <m:jc m:val="centerGroup"/>
                                </m:oMathParaPr>
                                <m:oMath>
                                  <m:r>
                                    <w:rPr>
                                      <w:rFonts w:ascii="Cambria Math" w:hAnsi="Cambria Math" w:cstheme="minorBidi"/>
                                      <w:color w:val="000000"/>
                                      <w:sz w:val="16"/>
                                      <w:szCs w:val="16"/>
                                    </w:rPr>
                                    <m:t>⋮</m:t>
                                  </m:r>
                                </m:oMath>
                              </m:oMathPara>
                            </w:p>
                          </w:txbxContent>
                        </wps:txbx>
                        <wps:bodyPr wrap="none" rtlCol="0">
                          <a:spAutoFit/>
                        </wps:bodyPr>
                      </wps:wsp>
                      <wpg:grpSp>
                        <wpg:cNvPr id="792" name="Group 792"/>
                        <wpg:cNvGrpSpPr/>
                        <wpg:grpSpPr>
                          <a:xfrm rot="1981493">
                            <a:off x="2868296" y="266751"/>
                            <a:ext cx="407990" cy="40973"/>
                            <a:chOff x="2868296" y="266751"/>
                            <a:chExt cx="1752600" cy="0"/>
                          </a:xfrm>
                        </wpg:grpSpPr>
                        <wps:wsp>
                          <wps:cNvPr id="793" name="Straight Connector 793"/>
                          <wps:cNvCnPr/>
                          <wps:spPr>
                            <a:xfrm>
                              <a:off x="2868296" y="266751"/>
                              <a:ext cx="1752600" cy="0"/>
                            </a:xfrm>
                            <a:prstGeom prst="line">
                              <a:avLst/>
                            </a:prstGeom>
                            <a:noFill/>
                            <a:ln w="6350" cap="flat" cmpd="sng" algn="ctr">
                              <a:solidFill>
                                <a:srgbClr val="00AEEF">
                                  <a:lumMod val="50000"/>
                                </a:srgbClr>
                              </a:solidFill>
                              <a:prstDash val="solid"/>
                              <a:miter lim="800000"/>
                            </a:ln>
                            <a:effectLst/>
                          </wps:spPr>
                          <wps:bodyPr/>
                        </wps:wsp>
                        <wps:wsp>
                          <wps:cNvPr id="794" name="Straight Arrow Connector 794"/>
                          <wps:cNvCnPr/>
                          <wps:spPr>
                            <a:xfrm>
                              <a:off x="2868296" y="266751"/>
                              <a:ext cx="962025" cy="0"/>
                            </a:xfrm>
                            <a:prstGeom prst="straightConnector1">
                              <a:avLst/>
                            </a:prstGeom>
                            <a:noFill/>
                            <a:ln w="6350" cap="flat" cmpd="sng" algn="ctr">
                              <a:solidFill>
                                <a:srgbClr val="00AEEF">
                                  <a:lumMod val="50000"/>
                                </a:srgbClr>
                              </a:solidFill>
                              <a:prstDash val="solid"/>
                              <a:miter lim="800000"/>
                              <a:tailEnd type="triangle"/>
                            </a:ln>
                            <a:effectLst/>
                          </wps:spPr>
                          <wps:bodyPr/>
                        </wps:wsp>
                      </wpg:grpSp>
                      <wpg:grpSp>
                        <wpg:cNvPr id="795" name="Group 795"/>
                        <wpg:cNvGrpSpPr/>
                        <wpg:grpSpPr>
                          <a:xfrm rot="1427345">
                            <a:off x="2866199" y="424195"/>
                            <a:ext cx="327642" cy="112798"/>
                            <a:chOff x="2866199" y="424195"/>
                            <a:chExt cx="1752600" cy="0"/>
                          </a:xfrm>
                        </wpg:grpSpPr>
                        <wps:wsp>
                          <wps:cNvPr id="796" name="Straight Connector 796"/>
                          <wps:cNvCnPr/>
                          <wps:spPr>
                            <a:xfrm>
                              <a:off x="2866199" y="424195"/>
                              <a:ext cx="1752600" cy="0"/>
                            </a:xfrm>
                            <a:prstGeom prst="line">
                              <a:avLst/>
                            </a:prstGeom>
                            <a:noFill/>
                            <a:ln w="6350" cap="flat" cmpd="sng" algn="ctr">
                              <a:solidFill>
                                <a:srgbClr val="00AEEF">
                                  <a:lumMod val="50000"/>
                                </a:srgbClr>
                              </a:solidFill>
                              <a:prstDash val="solid"/>
                              <a:miter lim="800000"/>
                            </a:ln>
                            <a:effectLst/>
                          </wps:spPr>
                          <wps:bodyPr/>
                        </wps:wsp>
                        <wps:wsp>
                          <wps:cNvPr id="797" name="Straight Arrow Connector 797"/>
                          <wps:cNvCnPr/>
                          <wps:spPr>
                            <a:xfrm>
                              <a:off x="2866199" y="424195"/>
                              <a:ext cx="962025" cy="0"/>
                            </a:xfrm>
                            <a:prstGeom prst="straightConnector1">
                              <a:avLst/>
                            </a:prstGeom>
                            <a:noFill/>
                            <a:ln w="6350" cap="flat" cmpd="sng" algn="ctr">
                              <a:solidFill>
                                <a:srgbClr val="00AEEF">
                                  <a:lumMod val="50000"/>
                                </a:srgbClr>
                              </a:solidFill>
                              <a:prstDash val="solid"/>
                              <a:miter lim="800000"/>
                              <a:tailEnd type="triangle"/>
                            </a:ln>
                            <a:effectLst/>
                          </wps:spPr>
                          <wps:bodyPr/>
                        </wps:wsp>
                      </wpg:grpSp>
                      <wpg:grpSp>
                        <wpg:cNvPr id="798" name="Group 798"/>
                        <wpg:cNvGrpSpPr/>
                        <wpg:grpSpPr>
                          <a:xfrm rot="20165754">
                            <a:off x="2909144" y="875458"/>
                            <a:ext cx="420076" cy="112798"/>
                            <a:chOff x="2909144" y="875458"/>
                            <a:chExt cx="1752600" cy="0"/>
                          </a:xfrm>
                        </wpg:grpSpPr>
                        <wps:wsp>
                          <wps:cNvPr id="799" name="Straight Connector 799"/>
                          <wps:cNvCnPr/>
                          <wps:spPr>
                            <a:xfrm>
                              <a:off x="2909144" y="875458"/>
                              <a:ext cx="1752600" cy="0"/>
                            </a:xfrm>
                            <a:prstGeom prst="line">
                              <a:avLst/>
                            </a:prstGeom>
                            <a:noFill/>
                            <a:ln w="6350" cap="flat" cmpd="sng" algn="ctr">
                              <a:solidFill>
                                <a:srgbClr val="00AEEF">
                                  <a:lumMod val="50000"/>
                                </a:srgbClr>
                              </a:solidFill>
                              <a:prstDash val="solid"/>
                              <a:miter lim="800000"/>
                            </a:ln>
                            <a:effectLst/>
                          </wps:spPr>
                          <wps:bodyPr/>
                        </wps:wsp>
                        <wps:wsp>
                          <wps:cNvPr id="800" name="Straight Arrow Connector 800"/>
                          <wps:cNvCnPr/>
                          <wps:spPr>
                            <a:xfrm>
                              <a:off x="2909144" y="875458"/>
                              <a:ext cx="962025" cy="0"/>
                            </a:xfrm>
                            <a:prstGeom prst="straightConnector1">
                              <a:avLst/>
                            </a:prstGeom>
                            <a:noFill/>
                            <a:ln w="6350" cap="flat" cmpd="sng" algn="ctr">
                              <a:solidFill>
                                <a:srgbClr val="00AEEF">
                                  <a:lumMod val="50000"/>
                                </a:srgbClr>
                              </a:solidFill>
                              <a:prstDash val="solid"/>
                              <a:miter lim="800000"/>
                              <a:tailEnd type="triangle"/>
                            </a:ln>
                            <a:effectLst/>
                          </wps:spPr>
                          <wps:bodyPr/>
                        </wps:wsp>
                      </wpg:grpSp>
                      <wpg:grpSp>
                        <wpg:cNvPr id="801" name="Group 801"/>
                        <wpg:cNvGrpSpPr/>
                        <wpg:grpSpPr>
                          <a:xfrm rot="19362999">
                            <a:off x="2915747" y="735232"/>
                            <a:ext cx="375157" cy="193235"/>
                            <a:chOff x="2915747" y="735232"/>
                            <a:chExt cx="1752600" cy="0"/>
                          </a:xfrm>
                        </wpg:grpSpPr>
                        <wps:wsp>
                          <wps:cNvPr id="802" name="Straight Connector 802"/>
                          <wps:cNvCnPr/>
                          <wps:spPr>
                            <a:xfrm>
                              <a:off x="2915747" y="735232"/>
                              <a:ext cx="1752600" cy="0"/>
                            </a:xfrm>
                            <a:prstGeom prst="line">
                              <a:avLst/>
                            </a:prstGeom>
                            <a:noFill/>
                            <a:ln w="6350" cap="flat" cmpd="sng" algn="ctr">
                              <a:solidFill>
                                <a:srgbClr val="00AEEF">
                                  <a:lumMod val="50000"/>
                                </a:srgbClr>
                              </a:solidFill>
                              <a:prstDash val="solid"/>
                              <a:miter lim="800000"/>
                            </a:ln>
                            <a:effectLst/>
                          </wps:spPr>
                          <wps:bodyPr/>
                        </wps:wsp>
                        <wps:wsp>
                          <wps:cNvPr id="803" name="Straight Arrow Connector 803"/>
                          <wps:cNvCnPr/>
                          <wps:spPr>
                            <a:xfrm>
                              <a:off x="2915747" y="735232"/>
                              <a:ext cx="962025" cy="0"/>
                            </a:xfrm>
                            <a:prstGeom prst="straightConnector1">
                              <a:avLst/>
                            </a:prstGeom>
                            <a:noFill/>
                            <a:ln w="6350" cap="flat" cmpd="sng" algn="ctr">
                              <a:solidFill>
                                <a:srgbClr val="00AEEF">
                                  <a:lumMod val="50000"/>
                                </a:srgbClr>
                              </a:solidFill>
                              <a:prstDash val="solid"/>
                              <a:miter lim="800000"/>
                              <a:tailEnd type="triangle"/>
                            </a:ln>
                            <a:effectLst/>
                          </wps:spPr>
                          <wps:bodyPr/>
                        </wps:wsp>
                      </wpg:grpSp>
                      <wpg:grpSp>
                        <wpg:cNvPr id="804" name="Group 804"/>
                        <wpg:cNvGrpSpPr/>
                        <wpg:grpSpPr>
                          <a:xfrm rot="226349">
                            <a:off x="2900580" y="561376"/>
                            <a:ext cx="289459" cy="134131"/>
                            <a:chOff x="2900580" y="561376"/>
                            <a:chExt cx="1752600" cy="0"/>
                          </a:xfrm>
                        </wpg:grpSpPr>
                        <wps:wsp>
                          <wps:cNvPr id="805" name="Straight Connector 805"/>
                          <wps:cNvCnPr/>
                          <wps:spPr>
                            <a:xfrm>
                              <a:off x="2900580" y="561376"/>
                              <a:ext cx="1752600" cy="0"/>
                            </a:xfrm>
                            <a:prstGeom prst="line">
                              <a:avLst/>
                            </a:prstGeom>
                            <a:noFill/>
                            <a:ln w="6350" cap="flat" cmpd="sng" algn="ctr">
                              <a:solidFill>
                                <a:srgbClr val="00AEEF">
                                  <a:lumMod val="50000"/>
                                </a:srgbClr>
                              </a:solidFill>
                              <a:prstDash val="solid"/>
                              <a:miter lim="800000"/>
                            </a:ln>
                            <a:effectLst/>
                          </wps:spPr>
                          <wps:bodyPr/>
                        </wps:wsp>
                        <wps:wsp>
                          <wps:cNvPr id="806" name="Straight Arrow Connector 806"/>
                          <wps:cNvCnPr/>
                          <wps:spPr>
                            <a:xfrm>
                              <a:off x="2900580" y="561376"/>
                              <a:ext cx="962025" cy="0"/>
                            </a:xfrm>
                            <a:prstGeom prst="straightConnector1">
                              <a:avLst/>
                            </a:prstGeom>
                            <a:noFill/>
                            <a:ln w="6350" cap="flat" cmpd="sng" algn="ctr">
                              <a:solidFill>
                                <a:srgbClr val="00AEEF">
                                  <a:lumMod val="50000"/>
                                </a:srgbClr>
                              </a:solidFill>
                              <a:prstDash val="solid"/>
                              <a:miter lim="800000"/>
                              <a:tailEnd type="triangle"/>
                            </a:ln>
                            <a:effectLst/>
                          </wps:spPr>
                          <wps:bodyPr/>
                        </wps:wsp>
                      </wpg:grpSp>
                      <wpg:grpSp>
                        <wpg:cNvPr id="807" name="Group 807"/>
                        <wpg:cNvGrpSpPr/>
                        <wpg:grpSpPr>
                          <a:xfrm rot="1727048">
                            <a:off x="2860878" y="347198"/>
                            <a:ext cx="363959" cy="77820"/>
                            <a:chOff x="2860878" y="347198"/>
                            <a:chExt cx="1752600" cy="0"/>
                          </a:xfrm>
                        </wpg:grpSpPr>
                        <wps:wsp>
                          <wps:cNvPr id="808" name="Straight Connector 808"/>
                          <wps:cNvCnPr/>
                          <wps:spPr>
                            <a:xfrm>
                              <a:off x="2860878" y="347198"/>
                              <a:ext cx="1752600" cy="0"/>
                            </a:xfrm>
                            <a:prstGeom prst="line">
                              <a:avLst/>
                            </a:prstGeom>
                            <a:noFill/>
                            <a:ln w="6350" cap="flat" cmpd="sng" algn="ctr">
                              <a:solidFill>
                                <a:srgbClr val="00AEEF">
                                  <a:lumMod val="50000"/>
                                </a:srgbClr>
                              </a:solidFill>
                              <a:prstDash val="solid"/>
                              <a:miter lim="800000"/>
                            </a:ln>
                            <a:effectLst/>
                          </wps:spPr>
                          <wps:bodyPr/>
                        </wps:wsp>
                        <wps:wsp>
                          <wps:cNvPr id="809" name="Straight Arrow Connector 809"/>
                          <wps:cNvCnPr/>
                          <wps:spPr>
                            <a:xfrm>
                              <a:off x="2860878" y="347198"/>
                              <a:ext cx="962025" cy="0"/>
                            </a:xfrm>
                            <a:prstGeom prst="straightConnector1">
                              <a:avLst/>
                            </a:prstGeom>
                            <a:noFill/>
                            <a:ln w="6350" cap="flat" cmpd="sng" algn="ctr">
                              <a:solidFill>
                                <a:srgbClr val="00AEEF">
                                  <a:lumMod val="50000"/>
                                </a:srgbClr>
                              </a:solidFill>
                              <a:prstDash val="solid"/>
                              <a:miter lim="800000"/>
                              <a:tailEnd type="triangle"/>
                            </a:ln>
                            <a:effectLst/>
                          </wps:spPr>
                          <wps:bodyPr/>
                        </wps:wsp>
                      </wpg:grpSp>
                      <wpg:grpSp>
                        <wpg:cNvPr id="810" name="Group 810"/>
                        <wpg:cNvGrpSpPr/>
                        <wpg:grpSpPr>
                          <a:xfrm rot="1162307">
                            <a:off x="2878263" y="497443"/>
                            <a:ext cx="315373" cy="87455"/>
                            <a:chOff x="2878263" y="497443"/>
                            <a:chExt cx="1752600" cy="0"/>
                          </a:xfrm>
                        </wpg:grpSpPr>
                        <wps:wsp>
                          <wps:cNvPr id="811" name="Straight Connector 811"/>
                          <wps:cNvCnPr/>
                          <wps:spPr>
                            <a:xfrm>
                              <a:off x="2878263" y="497443"/>
                              <a:ext cx="1752600" cy="0"/>
                            </a:xfrm>
                            <a:prstGeom prst="line">
                              <a:avLst/>
                            </a:prstGeom>
                            <a:noFill/>
                            <a:ln w="6350" cap="flat" cmpd="sng" algn="ctr">
                              <a:solidFill>
                                <a:srgbClr val="00AEEF">
                                  <a:lumMod val="50000"/>
                                </a:srgbClr>
                              </a:solidFill>
                              <a:prstDash val="solid"/>
                              <a:miter lim="800000"/>
                            </a:ln>
                            <a:effectLst/>
                          </wps:spPr>
                          <wps:bodyPr/>
                        </wps:wsp>
                        <wps:wsp>
                          <wps:cNvPr id="812" name="Straight Arrow Connector 812"/>
                          <wps:cNvCnPr/>
                          <wps:spPr>
                            <a:xfrm>
                              <a:off x="2878263" y="497443"/>
                              <a:ext cx="962025" cy="0"/>
                            </a:xfrm>
                            <a:prstGeom prst="straightConnector1">
                              <a:avLst/>
                            </a:prstGeom>
                            <a:noFill/>
                            <a:ln w="6350" cap="flat" cmpd="sng" algn="ctr">
                              <a:solidFill>
                                <a:srgbClr val="00AEEF">
                                  <a:lumMod val="50000"/>
                                </a:srgbClr>
                              </a:solidFill>
                              <a:prstDash val="solid"/>
                              <a:miter lim="800000"/>
                              <a:tailEnd type="triangle"/>
                            </a:ln>
                            <a:effectLst/>
                          </wps:spPr>
                          <wps:bodyPr/>
                        </wps:wsp>
                      </wpg:grpSp>
                      <wps:wsp>
                        <wps:cNvPr id="813" name="Rectangle 813"/>
                        <wps:cNvSpPr/>
                        <wps:spPr>
                          <a:xfrm>
                            <a:off x="225157" y="368808"/>
                            <a:ext cx="82552" cy="90791"/>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14" name="Rectangle 814"/>
                        <wps:cNvSpPr/>
                        <wps:spPr>
                          <a:xfrm>
                            <a:off x="308220" y="368808"/>
                            <a:ext cx="82552" cy="90791"/>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15" name="Rectangle 815"/>
                        <wps:cNvSpPr/>
                        <wps:spPr>
                          <a:xfrm>
                            <a:off x="391285" y="368441"/>
                            <a:ext cx="82552" cy="86764"/>
                          </a:xfrm>
                          <a:prstGeom prst="rect">
                            <a:avLst/>
                          </a:prstGeom>
                          <a:no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16" name="Rectangle 816"/>
                        <wps:cNvSpPr/>
                        <wps:spPr>
                          <a:xfrm>
                            <a:off x="474349" y="368808"/>
                            <a:ext cx="82552" cy="90791"/>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17" name="Rectangle 817"/>
                        <wps:cNvSpPr/>
                        <wps:spPr>
                          <a:xfrm>
                            <a:off x="224646" y="450807"/>
                            <a:ext cx="82552" cy="90791"/>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18" name="Rectangle 818"/>
                        <wps:cNvSpPr/>
                        <wps:spPr>
                          <a:xfrm>
                            <a:off x="307710" y="450807"/>
                            <a:ext cx="82552" cy="90791"/>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19" name="Rectangle 819"/>
                        <wps:cNvSpPr/>
                        <wps:spPr>
                          <a:xfrm>
                            <a:off x="390774" y="455211"/>
                            <a:ext cx="82552" cy="81984"/>
                          </a:xfrm>
                          <a:prstGeom prst="rect">
                            <a:avLst/>
                          </a:prstGeom>
                          <a:no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20" name="Rectangle 820"/>
                        <wps:cNvSpPr/>
                        <wps:spPr>
                          <a:xfrm>
                            <a:off x="473837" y="450807"/>
                            <a:ext cx="82552" cy="90791"/>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21" name="Rectangle 821"/>
                        <wps:cNvSpPr/>
                        <wps:spPr>
                          <a:xfrm>
                            <a:off x="225157" y="542767"/>
                            <a:ext cx="82552" cy="90791"/>
                          </a:xfrm>
                          <a:prstGeom prst="rect">
                            <a:avLst/>
                          </a:prstGeom>
                          <a:no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22" name="Rectangle 822"/>
                        <wps:cNvSpPr/>
                        <wps:spPr>
                          <a:xfrm>
                            <a:off x="308220" y="542767"/>
                            <a:ext cx="82552" cy="90791"/>
                          </a:xfrm>
                          <a:prstGeom prst="rect">
                            <a:avLst/>
                          </a:prstGeom>
                          <a:no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23" name="Rectangle 823"/>
                        <wps:cNvSpPr/>
                        <wps:spPr>
                          <a:xfrm>
                            <a:off x="474349" y="542767"/>
                            <a:ext cx="82552" cy="90791"/>
                          </a:xfrm>
                          <a:prstGeom prst="rect">
                            <a:avLst/>
                          </a:prstGeom>
                          <a:no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24" name="Rectangle 824"/>
                        <wps:cNvSpPr/>
                        <wps:spPr>
                          <a:xfrm>
                            <a:off x="224646" y="631909"/>
                            <a:ext cx="82552" cy="90791"/>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25" name="Rectangle 825"/>
                        <wps:cNvSpPr/>
                        <wps:spPr>
                          <a:xfrm>
                            <a:off x="307710" y="631909"/>
                            <a:ext cx="82552" cy="90791"/>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26" name="Rectangle 826"/>
                        <wps:cNvSpPr/>
                        <wps:spPr>
                          <a:xfrm>
                            <a:off x="390774" y="631909"/>
                            <a:ext cx="82552" cy="90791"/>
                          </a:xfrm>
                          <a:prstGeom prst="rect">
                            <a:avLst/>
                          </a:prstGeom>
                          <a:no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27" name="Rectangle 827"/>
                        <wps:cNvSpPr/>
                        <wps:spPr>
                          <a:xfrm>
                            <a:off x="473837" y="631909"/>
                            <a:ext cx="82552" cy="90791"/>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28" name="Straight Connector 828"/>
                        <wps:cNvCnPr/>
                        <wps:spPr>
                          <a:xfrm flipH="1">
                            <a:off x="56018" y="368808"/>
                            <a:ext cx="166472" cy="601906"/>
                          </a:xfrm>
                          <a:prstGeom prst="line">
                            <a:avLst/>
                          </a:prstGeom>
                          <a:noFill/>
                          <a:ln w="6350" cap="flat" cmpd="sng" algn="ctr">
                            <a:solidFill>
                              <a:srgbClr val="00AEEF">
                                <a:lumMod val="50000"/>
                              </a:srgbClr>
                            </a:solidFill>
                            <a:prstDash val="solid"/>
                            <a:miter lim="800000"/>
                          </a:ln>
                          <a:effectLst/>
                        </wps:spPr>
                        <wps:bodyPr/>
                      </wps:wsp>
                      <wps:wsp>
                        <wps:cNvPr id="829" name="Straight Connector 829"/>
                        <wps:cNvCnPr/>
                        <wps:spPr>
                          <a:xfrm>
                            <a:off x="556389" y="368808"/>
                            <a:ext cx="60181" cy="601906"/>
                          </a:xfrm>
                          <a:prstGeom prst="line">
                            <a:avLst/>
                          </a:prstGeom>
                          <a:noFill/>
                          <a:ln w="6350" cap="flat" cmpd="sng" algn="ctr">
                            <a:solidFill>
                              <a:srgbClr val="00AEEF">
                                <a:lumMod val="50000"/>
                              </a:srgbClr>
                            </a:solidFill>
                            <a:prstDash val="solid"/>
                            <a:miter lim="800000"/>
                          </a:ln>
                          <a:effectLst/>
                        </wps:spPr>
                        <wps:bodyPr/>
                      </wps:wsp>
                      <wps:wsp>
                        <wps:cNvPr id="830" name="Straight Connector 830"/>
                        <wps:cNvCnPr/>
                        <wps:spPr>
                          <a:xfrm flipH="1">
                            <a:off x="140331" y="722700"/>
                            <a:ext cx="84314" cy="251717"/>
                          </a:xfrm>
                          <a:prstGeom prst="line">
                            <a:avLst/>
                          </a:prstGeom>
                          <a:noFill/>
                          <a:ln w="6350" cap="flat" cmpd="sng" algn="ctr">
                            <a:solidFill>
                              <a:srgbClr val="00AEEF">
                                <a:lumMod val="50000"/>
                              </a:srgbClr>
                            </a:solidFill>
                            <a:prstDash val="solid"/>
                            <a:miter lim="800000"/>
                          </a:ln>
                          <a:effectLst/>
                        </wps:spPr>
                        <wps:bodyPr/>
                      </wps:wsp>
                      <wps:wsp>
                        <wps:cNvPr id="831" name="Straight Connector 831"/>
                        <wps:cNvCnPr/>
                        <wps:spPr>
                          <a:xfrm>
                            <a:off x="561522" y="722700"/>
                            <a:ext cx="34130" cy="260914"/>
                          </a:xfrm>
                          <a:prstGeom prst="line">
                            <a:avLst/>
                          </a:prstGeom>
                          <a:noFill/>
                          <a:ln w="6350" cap="flat" cmpd="sng" algn="ctr">
                            <a:solidFill>
                              <a:srgbClr val="00AEEF">
                                <a:lumMod val="50000"/>
                              </a:srgbClr>
                            </a:solidFill>
                            <a:prstDash val="solid"/>
                            <a:miter lim="800000"/>
                          </a:ln>
                          <a:effectLst/>
                        </wps:spPr>
                        <wps:bodyPr/>
                      </wps:wsp>
                      <wps:wsp>
                        <wps:cNvPr id="832" name="TextBox 45"/>
                        <wps:cNvSpPr txBox="1"/>
                        <wps:spPr>
                          <a:xfrm>
                            <a:off x="163906" y="494395"/>
                            <a:ext cx="217720" cy="203966"/>
                          </a:xfrm>
                          <a:prstGeom prst="rect">
                            <a:avLst/>
                          </a:prstGeom>
                          <a:noFill/>
                        </wps:spPr>
                        <wps:txbx>
                          <w:txbxContent>
                            <w:p w14:paraId="5CA29BC7" w14:textId="77777777" w:rsidR="00050796" w:rsidRDefault="00050796" w:rsidP="00050796">
                              <w:pPr>
                                <w:pStyle w:val="NormalWeb"/>
                                <w:spacing w:before="0" w:beforeAutospacing="0" w:after="0" w:afterAutospacing="0"/>
                              </w:pPr>
                              <m:oMathPara>
                                <m:oMathParaPr>
                                  <m:jc m:val="centerGroup"/>
                                </m:oMathParaPr>
                                <m:oMath>
                                  <m:r>
                                    <w:rPr>
                                      <w:rFonts w:ascii="Cambria Math" w:hAnsi="Cambria Math" w:cstheme="minorBidi"/>
                                      <w:color w:val="000000"/>
                                      <w:sz w:val="14"/>
                                      <w:szCs w:val="14"/>
                                    </w:rPr>
                                    <m:t>⋮</m:t>
                                  </m:r>
                                </m:oMath>
                              </m:oMathPara>
                            </w:p>
                          </w:txbxContent>
                        </wps:txbx>
                        <wps:bodyPr wrap="none" rtlCol="0">
                          <a:spAutoFit/>
                        </wps:bodyPr>
                      </wps:wsp>
                      <wps:wsp>
                        <wps:cNvPr id="833" name="TextBox 48"/>
                        <wps:cNvSpPr txBox="1"/>
                        <wps:spPr>
                          <a:xfrm>
                            <a:off x="3695684" y="286219"/>
                            <a:ext cx="604632" cy="224496"/>
                          </a:xfrm>
                          <a:prstGeom prst="rect">
                            <a:avLst/>
                          </a:prstGeom>
                          <a:noFill/>
                        </wps:spPr>
                        <wps:txbx>
                          <w:txbxContent>
                            <w:p w14:paraId="653EFF8D" w14:textId="77777777" w:rsidR="00050796" w:rsidRDefault="00050796" w:rsidP="00050796">
                              <w:pPr>
                                <w:pStyle w:val="NormalWeb"/>
                                <w:spacing w:before="0" w:beforeAutospacing="0" w:after="0" w:afterAutospacing="0"/>
                              </w:pPr>
                              <w:r>
                                <w:rPr>
                                  <w:rFonts w:asciiTheme="minorHAnsi" w:hAnsi="Calibri" w:cstheme="minorBidi"/>
                                  <w:color w:val="000000"/>
                                  <w:sz w:val="16"/>
                                  <w:szCs w:val="16"/>
                                </w:rPr>
                                <w:t>Degraded</w:t>
                              </w:r>
                            </w:p>
                          </w:txbxContent>
                        </wps:txbx>
                        <wps:bodyPr wrap="none" rtlCol="0">
                          <a:spAutoFit/>
                        </wps:bodyPr>
                      </wps:wsp>
                      <wps:wsp>
                        <wps:cNvPr id="834" name="TextBox 49"/>
                        <wps:cNvSpPr txBox="1"/>
                        <wps:spPr>
                          <a:xfrm>
                            <a:off x="3717800" y="679440"/>
                            <a:ext cx="518724" cy="224496"/>
                          </a:xfrm>
                          <a:prstGeom prst="rect">
                            <a:avLst/>
                          </a:prstGeom>
                          <a:noFill/>
                        </wps:spPr>
                        <wps:txbx>
                          <w:txbxContent>
                            <w:p w14:paraId="3CDEB165" w14:textId="77777777" w:rsidR="00050796" w:rsidRDefault="00050796" w:rsidP="00050796">
                              <w:pPr>
                                <w:pStyle w:val="NormalWeb"/>
                                <w:spacing w:before="0" w:beforeAutospacing="0" w:after="0" w:afterAutospacing="0"/>
                              </w:pPr>
                              <w:r>
                                <w:rPr>
                                  <w:rFonts w:asciiTheme="minorHAnsi" w:hAnsi="Calibri" w:cstheme="minorBidi"/>
                                  <w:color w:val="000000"/>
                                  <w:sz w:val="16"/>
                                  <w:szCs w:val="16"/>
                                </w:rPr>
                                <w:t>Healthy</w:t>
                              </w:r>
                            </w:p>
                          </w:txbxContent>
                        </wps:txbx>
                        <wps:bodyPr wrap="none" rtlCol="0">
                          <a:spAutoFit/>
                        </wps:bodyPr>
                      </wps:wsp>
                      <wps:wsp>
                        <wps:cNvPr id="835" name="Straight Connector 835"/>
                        <wps:cNvCnPr/>
                        <wps:spPr>
                          <a:xfrm flipV="1">
                            <a:off x="3253424" y="737110"/>
                            <a:ext cx="442297" cy="5572"/>
                          </a:xfrm>
                          <a:prstGeom prst="line">
                            <a:avLst/>
                          </a:prstGeom>
                          <a:noFill/>
                          <a:ln w="6350" cap="flat" cmpd="sng" algn="ctr">
                            <a:solidFill>
                              <a:srgbClr val="00AEEF">
                                <a:lumMod val="50000"/>
                              </a:srgbClr>
                            </a:solidFill>
                            <a:prstDash val="dash"/>
                            <a:miter lim="800000"/>
                          </a:ln>
                          <a:effectLst/>
                        </wps:spPr>
                        <wps:bodyPr/>
                      </wps:wsp>
                      <wps:wsp>
                        <wps:cNvPr id="836" name="Rectangle 836"/>
                        <wps:cNvSpPr/>
                        <wps:spPr>
                          <a:xfrm>
                            <a:off x="759336" y="378683"/>
                            <a:ext cx="336877" cy="361213"/>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37" name="Rectangle 837"/>
                        <wps:cNvSpPr/>
                        <wps:spPr>
                          <a:xfrm>
                            <a:off x="788084" y="407155"/>
                            <a:ext cx="336877" cy="361213"/>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38" name="Rectangle 838"/>
                        <wps:cNvSpPr/>
                        <wps:spPr>
                          <a:xfrm>
                            <a:off x="816832" y="435626"/>
                            <a:ext cx="336877" cy="361213"/>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39" name="Rectangle 839"/>
                        <wps:cNvSpPr/>
                        <wps:spPr>
                          <a:xfrm>
                            <a:off x="845581" y="464098"/>
                            <a:ext cx="336877" cy="361213"/>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40" name="Rectangle 840"/>
                        <wps:cNvSpPr/>
                        <wps:spPr>
                          <a:xfrm>
                            <a:off x="874330" y="492569"/>
                            <a:ext cx="336877" cy="361213"/>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41" name="Rectangle 841"/>
                        <wps:cNvSpPr/>
                        <wps:spPr>
                          <a:xfrm>
                            <a:off x="903078" y="521041"/>
                            <a:ext cx="336877" cy="361213"/>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42" name="Rectangle 842"/>
                        <wps:cNvSpPr/>
                        <wps:spPr>
                          <a:xfrm>
                            <a:off x="931827" y="549512"/>
                            <a:ext cx="336877" cy="361213"/>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g:cNvPr id="843" name="Group 843"/>
                        <wpg:cNvGrpSpPr/>
                        <wpg:grpSpPr>
                          <a:xfrm>
                            <a:off x="1479502" y="368808"/>
                            <a:ext cx="511577" cy="642861"/>
                            <a:chOff x="1479502" y="368808"/>
                            <a:chExt cx="1529059" cy="1737487"/>
                          </a:xfrm>
                          <a:solidFill>
                            <a:srgbClr val="00AEEF">
                              <a:lumMod val="20000"/>
                              <a:lumOff val="80000"/>
                            </a:srgbClr>
                          </a:solidFill>
                        </wpg:grpSpPr>
                        <wps:wsp>
                          <wps:cNvPr id="844" name="Rectangle 844"/>
                          <wps:cNvSpPr/>
                          <wps:spPr>
                            <a:xfrm>
                              <a:off x="1479502" y="368808"/>
                              <a:ext cx="570625" cy="581752"/>
                            </a:xfrm>
                            <a:prstGeom prst="rect">
                              <a:avLst/>
                            </a:prstGeom>
                            <a:grp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45" name="Rectangle 845"/>
                          <wps:cNvSpPr/>
                          <wps:spPr>
                            <a:xfrm>
                              <a:off x="1542700" y="462687"/>
                              <a:ext cx="570625" cy="581752"/>
                            </a:xfrm>
                            <a:prstGeom prst="rect">
                              <a:avLst/>
                            </a:prstGeom>
                            <a:grp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46" name="Rectangle 846"/>
                          <wps:cNvSpPr/>
                          <wps:spPr>
                            <a:xfrm>
                              <a:off x="1617303" y="551175"/>
                              <a:ext cx="570625" cy="581752"/>
                            </a:xfrm>
                            <a:prstGeom prst="rect">
                              <a:avLst/>
                            </a:prstGeom>
                            <a:grp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47" name="Rectangle 847"/>
                          <wps:cNvSpPr/>
                          <wps:spPr>
                            <a:xfrm>
                              <a:off x="1691906" y="639663"/>
                              <a:ext cx="570625" cy="581752"/>
                            </a:xfrm>
                            <a:prstGeom prst="rect">
                              <a:avLst/>
                            </a:prstGeom>
                            <a:grp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48" name="Rectangle 848"/>
                          <wps:cNvSpPr/>
                          <wps:spPr>
                            <a:xfrm>
                              <a:off x="1766509" y="728151"/>
                              <a:ext cx="570625" cy="581752"/>
                            </a:xfrm>
                            <a:prstGeom prst="rect">
                              <a:avLst/>
                            </a:prstGeom>
                            <a:grp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49" name="Rectangle 849"/>
                          <wps:cNvSpPr/>
                          <wps:spPr>
                            <a:xfrm>
                              <a:off x="1841112" y="816639"/>
                              <a:ext cx="570625" cy="581752"/>
                            </a:xfrm>
                            <a:prstGeom prst="rect">
                              <a:avLst/>
                            </a:prstGeom>
                            <a:grp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50" name="Rectangle 850"/>
                          <wps:cNvSpPr/>
                          <wps:spPr>
                            <a:xfrm>
                              <a:off x="1915715" y="905127"/>
                              <a:ext cx="570625" cy="581752"/>
                            </a:xfrm>
                            <a:prstGeom prst="rect">
                              <a:avLst/>
                            </a:prstGeom>
                            <a:grp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51" name="Rectangle 851"/>
                          <wps:cNvSpPr/>
                          <wps:spPr>
                            <a:xfrm>
                              <a:off x="1990318" y="993615"/>
                              <a:ext cx="570625" cy="581752"/>
                            </a:xfrm>
                            <a:prstGeom prst="rect">
                              <a:avLst/>
                            </a:prstGeom>
                            <a:grp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52" name="Rectangle 852"/>
                          <wps:cNvSpPr/>
                          <wps:spPr>
                            <a:xfrm>
                              <a:off x="2064921" y="1082103"/>
                              <a:ext cx="570625" cy="581752"/>
                            </a:xfrm>
                            <a:prstGeom prst="rect">
                              <a:avLst/>
                            </a:prstGeom>
                            <a:grp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53" name="Rectangle 853"/>
                          <wps:cNvSpPr/>
                          <wps:spPr>
                            <a:xfrm>
                              <a:off x="2139524" y="1170591"/>
                              <a:ext cx="570625" cy="581752"/>
                            </a:xfrm>
                            <a:prstGeom prst="rect">
                              <a:avLst/>
                            </a:prstGeom>
                            <a:grp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54" name="Rectangle 854"/>
                          <wps:cNvSpPr/>
                          <wps:spPr>
                            <a:xfrm>
                              <a:off x="2214127" y="1259079"/>
                              <a:ext cx="570625" cy="581752"/>
                            </a:xfrm>
                            <a:prstGeom prst="rect">
                              <a:avLst/>
                            </a:prstGeom>
                            <a:grp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55" name="Rectangle 855"/>
                          <wps:cNvSpPr/>
                          <wps:spPr>
                            <a:xfrm>
                              <a:off x="2288730" y="1347567"/>
                              <a:ext cx="570625" cy="581752"/>
                            </a:xfrm>
                            <a:prstGeom prst="rect">
                              <a:avLst/>
                            </a:prstGeom>
                            <a:grp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56" name="Rectangle 856"/>
                          <wps:cNvSpPr/>
                          <wps:spPr>
                            <a:xfrm>
                              <a:off x="2363333" y="1436055"/>
                              <a:ext cx="570625" cy="581752"/>
                            </a:xfrm>
                            <a:prstGeom prst="rect">
                              <a:avLst/>
                            </a:prstGeom>
                            <a:grp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57" name="Rectangle 857"/>
                          <wps:cNvSpPr/>
                          <wps:spPr>
                            <a:xfrm>
                              <a:off x="2437936" y="1524543"/>
                              <a:ext cx="570625" cy="581752"/>
                            </a:xfrm>
                            <a:prstGeom prst="rect">
                              <a:avLst/>
                            </a:prstGeom>
                            <a:grp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grpSp>
                      <wps:wsp>
                        <wps:cNvPr id="858" name="Rectangle 858"/>
                        <wps:cNvSpPr/>
                        <wps:spPr>
                          <a:xfrm>
                            <a:off x="2091571" y="213947"/>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59" name="Rectangle 859"/>
                        <wps:cNvSpPr/>
                        <wps:spPr>
                          <a:xfrm>
                            <a:off x="2119132" y="252710"/>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60" name="Rectangle 860"/>
                        <wps:cNvSpPr/>
                        <wps:spPr>
                          <a:xfrm>
                            <a:off x="2146694" y="291474"/>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61" name="Rectangle 861"/>
                        <wps:cNvSpPr/>
                        <wps:spPr>
                          <a:xfrm>
                            <a:off x="2174257" y="330239"/>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62" name="Rectangle 862"/>
                        <wps:cNvSpPr/>
                        <wps:spPr>
                          <a:xfrm>
                            <a:off x="2201819" y="369003"/>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63" name="Rectangle 863"/>
                        <wps:cNvSpPr/>
                        <wps:spPr>
                          <a:xfrm>
                            <a:off x="2229380" y="407767"/>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64" name="Rectangle 864"/>
                        <wps:cNvSpPr/>
                        <wps:spPr>
                          <a:xfrm>
                            <a:off x="2256943" y="446531"/>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65" name="Rectangle 865"/>
                        <wps:cNvSpPr/>
                        <wps:spPr>
                          <a:xfrm>
                            <a:off x="2284505" y="485295"/>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66" name="Rectangle 866"/>
                        <wps:cNvSpPr/>
                        <wps:spPr>
                          <a:xfrm>
                            <a:off x="2312067" y="524059"/>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67" name="Rectangle 867"/>
                        <wps:cNvSpPr/>
                        <wps:spPr>
                          <a:xfrm>
                            <a:off x="2339629" y="562823"/>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68" name="Rectangle 868"/>
                        <wps:cNvSpPr/>
                        <wps:spPr>
                          <a:xfrm>
                            <a:off x="2367191" y="601588"/>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69" name="Rectangle 869"/>
                        <wps:cNvSpPr/>
                        <wps:spPr>
                          <a:xfrm>
                            <a:off x="2394754" y="640351"/>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70" name="Rectangle 870"/>
                        <wps:cNvSpPr/>
                        <wps:spPr>
                          <a:xfrm>
                            <a:off x="2422316" y="679116"/>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71" name="Rectangle 871"/>
                        <wps:cNvSpPr/>
                        <wps:spPr>
                          <a:xfrm>
                            <a:off x="2449877" y="717880"/>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72" name="Rectangle 872"/>
                        <wps:cNvSpPr/>
                        <wps:spPr>
                          <a:xfrm>
                            <a:off x="2477439" y="756644"/>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73" name="Rectangle 873"/>
                        <wps:cNvSpPr/>
                        <wps:spPr>
                          <a:xfrm>
                            <a:off x="2505002" y="795408"/>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74" name="Rectangle 874"/>
                        <wps:cNvSpPr/>
                        <wps:spPr>
                          <a:xfrm>
                            <a:off x="2532563" y="834172"/>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75" name="Rectangle 875"/>
                        <wps:cNvSpPr/>
                        <wps:spPr>
                          <a:xfrm>
                            <a:off x="2560126" y="872937"/>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76" name="Rectangle 876"/>
                        <wps:cNvSpPr/>
                        <wps:spPr>
                          <a:xfrm>
                            <a:off x="2587687" y="911700"/>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77" name="Rectangle 877"/>
                        <wps:cNvSpPr/>
                        <wps:spPr>
                          <a:xfrm>
                            <a:off x="2615249" y="950464"/>
                            <a:ext cx="118293" cy="116098"/>
                          </a:xfrm>
                          <a:prstGeom prst="rect">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78" name="Right Arrow 878"/>
                        <wps:cNvSpPr/>
                        <wps:spPr>
                          <a:xfrm>
                            <a:off x="1967623" y="534504"/>
                            <a:ext cx="200333" cy="129450"/>
                          </a:xfrm>
                          <a:prstGeom prst="rightArrow">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79" name="TextBox 80"/>
                        <wps:cNvSpPr txBox="1"/>
                        <wps:spPr>
                          <a:xfrm>
                            <a:off x="1916041" y="930518"/>
                            <a:ext cx="723984" cy="354292"/>
                          </a:xfrm>
                          <a:prstGeom prst="rect">
                            <a:avLst/>
                          </a:prstGeom>
                          <a:noFill/>
                        </wps:spPr>
                        <wps:txbx>
                          <w:txbxContent>
                            <w:p w14:paraId="46483C1E" w14:textId="77777777" w:rsidR="00050796" w:rsidRDefault="00050796" w:rsidP="00050796">
                              <w:pPr>
                                <w:pStyle w:val="NormalWeb"/>
                                <w:spacing w:before="0" w:beforeAutospacing="0" w:after="0" w:afterAutospacing="0"/>
                              </w:pPr>
                              <w:r>
                                <w:rPr>
                                  <w:rFonts w:asciiTheme="minorHAnsi" w:hAnsi="Calibri" w:cstheme="minorBidi"/>
                                  <w:color w:val="000000"/>
                                  <w:sz w:val="16"/>
                                  <w:szCs w:val="16"/>
                                </w:rPr>
                                <w:t>Max-Pooling</w:t>
                              </w:r>
                            </w:p>
                            <w:p w14:paraId="5C372F3A" w14:textId="77777777" w:rsidR="00050796" w:rsidRDefault="00050796" w:rsidP="00050796">
                              <w:pPr>
                                <w:pStyle w:val="NormalWeb"/>
                                <w:spacing w:before="0" w:beforeAutospacing="0" w:after="0" w:afterAutospacing="0"/>
                                <w:jc w:val="center"/>
                              </w:pPr>
                              <w:r>
                                <w:rPr>
                                  <w:rFonts w:asciiTheme="minorHAnsi" w:hAnsi="Calibri" w:cstheme="minorBidi"/>
                                  <w:color w:val="000000"/>
                                  <w:sz w:val="16"/>
                                  <w:szCs w:val="16"/>
                                </w:rPr>
                                <w:t>(2</w:t>
                              </w:r>
                              <m:oMath>
                                <m:r>
                                  <w:rPr>
                                    <w:rFonts w:ascii="Cambria Math" w:hAnsi="+mn-ea" w:cstheme="minorBidi"/>
                                    <w:color w:val="000000"/>
                                    <w:sz w:val="16"/>
                                    <w:szCs w:val="16"/>
                                  </w:rPr>
                                  <m:t>×</m:t>
                                </m:r>
                              </m:oMath>
                              <w:r>
                                <w:rPr>
                                  <w:rFonts w:asciiTheme="minorHAnsi" w:hAnsi="Calibri" w:cstheme="minorBidi"/>
                                  <w:color w:val="000000"/>
                                  <w:sz w:val="16"/>
                                  <w:szCs w:val="16"/>
                                </w:rPr>
                                <w:t>2)</w:t>
                              </w:r>
                            </w:p>
                          </w:txbxContent>
                        </wps:txbx>
                        <wps:bodyPr wrap="none" rtlCol="0">
                          <a:spAutoFit/>
                        </wps:bodyPr>
                      </wps:wsp>
                      <wps:wsp>
                        <wps:cNvPr id="880" name="Right Arrow 880"/>
                        <wps:cNvSpPr/>
                        <wps:spPr>
                          <a:xfrm>
                            <a:off x="1311374" y="828414"/>
                            <a:ext cx="200333" cy="129450"/>
                          </a:xfrm>
                          <a:prstGeom prst="rightArrow">
                            <a:avLst/>
                          </a:prstGeom>
                          <a:solidFill>
                            <a:srgbClr val="00AEEF">
                              <a:lumMod val="20000"/>
                              <a:lumOff val="80000"/>
                            </a:srgbClr>
                          </a:solid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81" name="TextBox 82"/>
                        <wps:cNvSpPr txBox="1"/>
                        <wps:spPr>
                          <a:xfrm>
                            <a:off x="1169470" y="937380"/>
                            <a:ext cx="723984" cy="354292"/>
                          </a:xfrm>
                          <a:prstGeom prst="rect">
                            <a:avLst/>
                          </a:prstGeom>
                          <a:noFill/>
                        </wps:spPr>
                        <wps:txbx>
                          <w:txbxContent>
                            <w:p w14:paraId="4C1BA63A" w14:textId="77777777" w:rsidR="00050796" w:rsidRDefault="00050796" w:rsidP="00050796">
                              <w:pPr>
                                <w:pStyle w:val="NormalWeb"/>
                                <w:spacing w:before="0" w:beforeAutospacing="0" w:after="0" w:afterAutospacing="0"/>
                              </w:pPr>
                              <w:r>
                                <w:rPr>
                                  <w:rFonts w:asciiTheme="minorHAnsi" w:hAnsi="Calibri" w:cstheme="minorBidi"/>
                                  <w:color w:val="000000"/>
                                  <w:sz w:val="16"/>
                                  <w:szCs w:val="16"/>
                                </w:rPr>
                                <w:t>Max-Pooling</w:t>
                              </w:r>
                            </w:p>
                            <w:p w14:paraId="5BC4D6F6" w14:textId="77777777" w:rsidR="00050796" w:rsidRDefault="00050796" w:rsidP="00050796">
                              <w:pPr>
                                <w:pStyle w:val="NormalWeb"/>
                                <w:spacing w:before="0" w:beforeAutospacing="0" w:after="0" w:afterAutospacing="0"/>
                                <w:jc w:val="center"/>
                              </w:pPr>
                              <w:r>
                                <w:rPr>
                                  <w:rFonts w:asciiTheme="minorHAnsi" w:hAnsi="Calibri" w:cstheme="minorBidi"/>
                                  <w:color w:val="000000"/>
                                  <w:sz w:val="16"/>
                                  <w:szCs w:val="16"/>
                                </w:rPr>
                                <w:t>(2</w:t>
                              </w:r>
                              <m:oMath>
                                <m:r>
                                  <w:rPr>
                                    <w:rFonts w:ascii="Cambria Math" w:hAnsi="+mn-ea" w:cstheme="minorBidi"/>
                                    <w:color w:val="000000"/>
                                    <w:sz w:val="16"/>
                                    <w:szCs w:val="16"/>
                                  </w:rPr>
                                  <m:t>×</m:t>
                                </m:r>
                              </m:oMath>
                              <w:r>
                                <w:rPr>
                                  <w:rFonts w:asciiTheme="minorHAnsi" w:hAnsi="Calibri" w:cstheme="minorBidi"/>
                                  <w:color w:val="000000"/>
                                  <w:sz w:val="16"/>
                                  <w:szCs w:val="16"/>
                                </w:rPr>
                                <w:t>2)</w:t>
                              </w:r>
                            </w:p>
                          </w:txbxContent>
                        </wps:txbx>
                        <wps:bodyPr wrap="none" rtlCol="0">
                          <a:spAutoFit/>
                        </wps:bodyPr>
                      </wps:wsp>
                      <wps:wsp>
                        <wps:cNvPr id="882" name="Left Brace 882"/>
                        <wps:cNvSpPr/>
                        <wps:spPr>
                          <a:xfrm rot="16200000">
                            <a:off x="1717985" y="412503"/>
                            <a:ext cx="137857" cy="1719839"/>
                          </a:xfrm>
                          <a:prstGeom prst="leftBrace">
                            <a:avLst>
                              <a:gd name="adj1" fmla="val 39010"/>
                              <a:gd name="adj2" fmla="val 50000"/>
                            </a:avLst>
                          </a:prstGeom>
                          <a:noFill/>
                          <a:ln w="6350" cap="flat" cmpd="sng" algn="ctr">
                            <a:solidFill>
                              <a:srgbClr val="00AEEF">
                                <a:lumMod val="50000"/>
                              </a:srgbClr>
                            </a:solid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s:wsp>
                        <wps:cNvPr id="883" name="TextBox 84"/>
                        <wps:cNvSpPr txBox="1"/>
                        <wps:spPr>
                          <a:xfrm>
                            <a:off x="835348" y="1372106"/>
                            <a:ext cx="2162771" cy="224496"/>
                          </a:xfrm>
                          <a:prstGeom prst="rect">
                            <a:avLst/>
                          </a:prstGeom>
                          <a:noFill/>
                        </wps:spPr>
                        <wps:txbx>
                          <w:txbxContent>
                            <w:p w14:paraId="297777AE" w14:textId="77777777" w:rsidR="00050796" w:rsidRDefault="00050796" w:rsidP="00050796">
                              <w:pPr>
                                <w:pStyle w:val="NormalWeb"/>
                                <w:spacing w:before="0" w:beforeAutospacing="0" w:after="0" w:afterAutospacing="0"/>
                                <w:jc w:val="center"/>
                              </w:pPr>
                              <w:r>
                                <w:rPr>
                                  <w:rFonts w:asciiTheme="minorHAnsi" w:hAnsi="Calibri" w:cstheme="minorBidi"/>
                                  <w:color w:val="000000"/>
                                  <w:sz w:val="16"/>
                                  <w:szCs w:val="16"/>
                                </w:rPr>
                                <w:t>Sequence of Conv2</w:t>
                              </w:r>
                              <w:proofErr w:type="gramStart"/>
                              <w:r>
                                <w:rPr>
                                  <w:rFonts w:asciiTheme="minorHAnsi" w:hAnsi="Calibri" w:cstheme="minorBidi"/>
                                  <w:color w:val="000000"/>
                                  <w:sz w:val="16"/>
                                  <w:szCs w:val="16"/>
                                </w:rPr>
                                <w:t>D</w:t>
                              </w:r>
                              <w:r>
                                <w:rPr>
                                  <w:rFonts w:asciiTheme="minorHAnsi" w:hAnsi="Calibri" w:cstheme="minorBidi"/>
                                  <w:color w:val="000000"/>
                                  <w:position w:val="-4"/>
                                  <w:sz w:val="16"/>
                                  <w:szCs w:val="16"/>
                                  <w:vertAlign w:val="subscript"/>
                                </w:rPr>
                                <w:t xml:space="preserve"> </w:t>
                              </w:r>
                              <w:r>
                                <w:rPr>
                                  <w:rFonts w:asciiTheme="minorHAnsi" w:hAnsi="Calibri" w:cstheme="minorBidi"/>
                                  <w:color w:val="000000"/>
                                  <w:sz w:val="16"/>
                                  <w:szCs w:val="16"/>
                                </w:rPr>
                                <w:t xml:space="preserve"> (</w:t>
                              </w:r>
                              <w:proofErr w:type="gramEnd"/>
                              <w:r>
                                <w:rPr>
                                  <w:rFonts w:asciiTheme="minorHAnsi" w:hAnsi="Calibri" w:cstheme="minorBidi"/>
                                  <w:color w:val="000000"/>
                                  <w:sz w:val="16"/>
                                  <w:szCs w:val="16"/>
                                </w:rPr>
                                <w:t>3</w:t>
                              </w:r>
                              <m:oMath>
                                <m:r>
                                  <w:rPr>
                                    <w:rFonts w:ascii="Cambria Math" w:hAnsi="+mn-ea" w:cstheme="minorBidi"/>
                                    <w:color w:val="000000"/>
                                    <w:sz w:val="16"/>
                                    <w:szCs w:val="16"/>
                                  </w:rPr>
                                  <m:t>×</m:t>
                                </m:r>
                              </m:oMath>
                              <w:r>
                                <w:rPr>
                                  <w:rFonts w:asciiTheme="minorHAnsi" w:hAnsi="Calibri" w:cstheme="minorBidi"/>
                                  <w:color w:val="000000"/>
                                  <w:sz w:val="16"/>
                                  <w:szCs w:val="16"/>
                                </w:rPr>
                                <w:t>3), padding = “same”</w:t>
                              </w:r>
                            </w:p>
                          </w:txbxContent>
                        </wps:txbx>
                        <wps:bodyPr wrap="none" rtlCol="0">
                          <a:spAutoFit/>
                        </wps:bodyPr>
                      </wps:wsp>
                      <wps:wsp>
                        <wps:cNvPr id="884" name="TextBox 85"/>
                        <wps:cNvSpPr txBox="1"/>
                        <wps:spPr>
                          <a:xfrm>
                            <a:off x="1691422" y="0"/>
                            <a:ext cx="1004659" cy="224496"/>
                          </a:xfrm>
                          <a:prstGeom prst="rect">
                            <a:avLst/>
                          </a:prstGeom>
                          <a:noFill/>
                        </wps:spPr>
                        <wps:txbx>
                          <w:txbxContent>
                            <w:p w14:paraId="67371FA8" w14:textId="77777777" w:rsidR="00050796" w:rsidRDefault="00050796" w:rsidP="00050796">
                              <w:pPr>
                                <w:pStyle w:val="NormalWeb"/>
                                <w:spacing w:before="0" w:beforeAutospacing="0" w:after="0" w:afterAutospacing="0"/>
                              </w:pPr>
                              <w:r>
                                <w:rPr>
                                  <w:rFonts w:asciiTheme="minorHAnsi" w:hAnsi="Calibri" w:cstheme="minorBidi"/>
                                  <w:color w:val="000000"/>
                                  <w:sz w:val="16"/>
                                  <w:szCs w:val="16"/>
                                </w:rPr>
                                <w:t xml:space="preserve">Activation = </w:t>
                              </w:r>
                              <w:proofErr w:type="spellStart"/>
                              <w:proofErr w:type="gramStart"/>
                              <w:r>
                                <w:rPr>
                                  <w:rFonts w:asciiTheme="minorHAnsi" w:hAnsi="Calibri" w:cstheme="minorBidi"/>
                                  <w:color w:val="000000"/>
                                  <w:sz w:val="16"/>
                                  <w:szCs w:val="16"/>
                                </w:rPr>
                                <w:t>ReLU</w:t>
                              </w:r>
                              <w:proofErr w:type="spellEnd"/>
                              <w:r>
                                <w:rPr>
                                  <w:rFonts w:asciiTheme="minorHAnsi" w:hAnsi="Calibri" w:cstheme="minorBidi"/>
                                  <w:color w:val="000000"/>
                                  <w:sz w:val="16"/>
                                  <w:szCs w:val="16"/>
                                </w:rPr>
                                <w:t>(</w:t>
                              </w:r>
                              <w:proofErr w:type="gramEnd"/>
                              <w:r>
                                <w:rPr>
                                  <w:rFonts w:asciiTheme="minorHAnsi" w:hAnsi="Calibri" w:cstheme="minorBidi"/>
                                  <w:color w:val="000000"/>
                                  <w:sz w:val="16"/>
                                  <w:szCs w:val="16"/>
                                </w:rPr>
                                <w:t>)</w:t>
                              </w:r>
                            </w:p>
                          </w:txbxContent>
                        </wps:txbx>
                        <wps:bodyPr wrap="none" rtlCol="0">
                          <a:spAutoFit/>
                        </wps:bodyPr>
                      </wps:wsp>
                      <wps:wsp>
                        <wps:cNvPr id="885" name="Freeform 885"/>
                        <wps:cNvSpPr/>
                        <wps:spPr>
                          <a:xfrm>
                            <a:off x="845581" y="114385"/>
                            <a:ext cx="125541" cy="115008"/>
                          </a:xfrm>
                          <a:custGeom>
                            <a:avLst/>
                            <a:gdLst>
                              <a:gd name="connsiteX0" fmla="*/ 0 w 252413"/>
                              <a:gd name="connsiteY0" fmla="*/ 171450 h 187947"/>
                              <a:gd name="connsiteX1" fmla="*/ 152400 w 252413"/>
                              <a:gd name="connsiteY1" fmla="*/ 171450 h 187947"/>
                              <a:gd name="connsiteX2" fmla="*/ 252413 w 252413"/>
                              <a:gd name="connsiteY2" fmla="*/ 0 h 187947"/>
                              <a:gd name="connsiteX0" fmla="*/ 0 w 252413"/>
                              <a:gd name="connsiteY0" fmla="*/ 171450 h 171450"/>
                              <a:gd name="connsiteX1" fmla="*/ 152400 w 252413"/>
                              <a:gd name="connsiteY1" fmla="*/ 171450 h 171450"/>
                              <a:gd name="connsiteX2" fmla="*/ 252413 w 252413"/>
                              <a:gd name="connsiteY2" fmla="*/ 0 h 171450"/>
                              <a:gd name="connsiteX0" fmla="*/ 0 w 252413"/>
                              <a:gd name="connsiteY0" fmla="*/ 171450 h 171450"/>
                              <a:gd name="connsiteX1" fmla="*/ 152400 w 252413"/>
                              <a:gd name="connsiteY1" fmla="*/ 171450 h 171450"/>
                              <a:gd name="connsiteX2" fmla="*/ 252413 w 252413"/>
                              <a:gd name="connsiteY2" fmla="*/ 0 h 171450"/>
                            </a:gdLst>
                            <a:ahLst/>
                            <a:cxnLst>
                              <a:cxn ang="0">
                                <a:pos x="connsiteX0" y="connsiteY0"/>
                              </a:cxn>
                              <a:cxn ang="0">
                                <a:pos x="connsiteX1" y="connsiteY1"/>
                              </a:cxn>
                              <a:cxn ang="0">
                                <a:pos x="connsiteX2" y="connsiteY2"/>
                              </a:cxn>
                            </a:cxnLst>
                            <a:rect l="l" t="t" r="r" b="b"/>
                            <a:pathLst>
                              <a:path w="252413" h="171450">
                                <a:moveTo>
                                  <a:pt x="0" y="171450"/>
                                </a:moveTo>
                                <a:lnTo>
                                  <a:pt x="152400" y="171450"/>
                                </a:lnTo>
                                <a:lnTo>
                                  <a:pt x="252413" y="0"/>
                                </a:lnTo>
                              </a:path>
                            </a:pathLst>
                          </a:custGeom>
                          <a:noFill/>
                          <a:ln w="15875"/>
                        </wps:spPr>
                        <wps:style>
                          <a:lnRef idx="2">
                            <a:schemeClr val="accent1">
                              <a:shade val="50000"/>
                            </a:schemeClr>
                          </a:lnRef>
                          <a:fillRef idx="1">
                            <a:schemeClr val="accent1"/>
                          </a:fillRef>
                          <a:effectRef idx="0">
                            <a:schemeClr val="accent1"/>
                          </a:effectRef>
                          <a:fontRef idx="minor">
                            <a:schemeClr val="lt1"/>
                          </a:fontRef>
                        </wps:style>
                        <wps:bodyPr rtlCol="0" anchor="ctr"/>
                      </wps:wsp>
                    </wpg:wgp>
                  </a:graphicData>
                </a:graphic>
              </wp:inline>
            </w:drawing>
          </mc:Choice>
          <mc:Fallback>
            <w:pict>
              <v:group w14:anchorId="58A99DAD" id="Group 86" o:spid="_x0000_s1077" style="width:327.9pt;height:120.55pt;mso-position-horizontal-relative:char;mso-position-vertical-relative:line" coordsize="43003,15966" o:gfxdata="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">
                <v:shape id="TextBox 46" o:spid="_x0000_s1078" type="#_x0000_t202" style="position:absolute;left:3102;top:4840;width:2459;height:204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" filled="f" stroked="f">
                  <v:textbox style="mso-fit-shape-to-text:t">
                    <w:txbxContent>
                      <w:p w14:paraId="6D6E891C" w14:textId="77777777" w:rsidR="00050796" w:rsidRDefault="00050796" w:rsidP="00050796">
                        <w:pPr>
                          <w:pStyle w:val="NormalWeb"/>
                          <w:spacing w:before="0" w:beforeAutospacing="0" w:after="0" w:afterAutospacing="0"/>
                        </w:pPr>
                        <m:oMathPara>
                          <m:oMathParaPr>
                            <m:jc m:val="centerGroup"/>
                          </m:oMathParaPr>
                          <m:oMath>
                            <m:r>
                              <w:rPr>
                                <w:rFonts w:ascii="Cambria Math" w:hAnsi="Cambria Math" w:cstheme="minorBidi"/>
                                <w:color w:val="000000"/>
                                <w:sz w:val="14"/>
                                <w:szCs w:val="14"/>
                              </w:rPr>
                              <m:t>⋱</m:t>
                            </m:r>
                          </m:oMath>
                        </m:oMathPara>
                      </w:p>
                    </w:txbxContent>
                  </v:textbox>
                </v:shape>
                <v:shape id="TextBox 47" o:spid="_x0000_s1079" type="#_x0000_t202" style="position:absolute;left:2958;top:2887;width:2583;height:204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" filled="f" stroked="f">
                  <v:textbox style="mso-fit-shape-to-text:t">
                    <w:txbxContent>
                      <w:p w14:paraId="448EDE33" w14:textId="77777777" w:rsidR="00050796" w:rsidRDefault="00050796" w:rsidP="00050796">
                        <w:pPr>
                          <w:pStyle w:val="NormalWeb"/>
                          <w:spacing w:before="0" w:beforeAutospacing="0" w:after="0" w:afterAutospacing="0"/>
                        </w:pPr>
                        <m:oMathPara>
                          <m:oMathParaPr>
                            <m:jc m:val="centerGroup"/>
                          </m:oMathParaPr>
                          <m:oMath>
                            <m:r>
                              <w:rPr>
                                <w:rFonts w:ascii="Cambria Math" w:hAnsi="Cambria Math" w:cstheme="minorBidi"/>
                                <w:color w:val="000000"/>
                                <w:sz w:val="14"/>
                                <w:szCs w:val="14"/>
                              </w:rPr>
                              <m:t>…</m:t>
                            </m:r>
                          </m:oMath>
                        </m:oMathPara>
                      </w:p>
                    </w:txbxContent>
                  </v:textbox>
                </v:shape>
                <v:shape id="TextBox 87" o:spid="_x0000_s1080" type="#_x0000_t202" style="position:absolute;left:2505;top:4834;width:2177;height:204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" filled="f" stroked="f">
                  <v:textbox style="mso-fit-shape-to-text:t">
                    <w:txbxContent>
                      <w:p w14:paraId="37EF1B13" w14:textId="77777777" w:rsidR="00050796" w:rsidRDefault="00050796" w:rsidP="00050796">
                        <w:pPr>
                          <w:pStyle w:val="NormalWeb"/>
                          <w:spacing w:before="0" w:beforeAutospacing="0" w:after="0" w:afterAutospacing="0"/>
                        </w:pPr>
                        <m:oMathPara>
                          <m:oMathParaPr>
                            <m:jc m:val="centerGroup"/>
                          </m:oMathParaPr>
                          <m:oMath>
                            <m:r>
                              <w:rPr>
                                <w:rFonts w:ascii="Cambria Math" w:hAnsi="Cambria Math" w:cstheme="minorBidi"/>
                                <w:color w:val="000000"/>
                                <w:sz w:val="14"/>
                                <w:szCs w:val="14"/>
                              </w:rPr>
                              <m:t>⋮</m:t>
                            </m:r>
                          </m:oMath>
                        </m:oMathPara>
                      </w:p>
                    </w:txbxContent>
                  </v:textbox>
                </v:shape>
                <v:shape id="TextBox 88" o:spid="_x0000_s1081" type="#_x0000_t202" style="position:absolute;left:4086;top:4815;width:2177;height:204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" filled="f" stroked="f">
                  <v:textbox style="mso-fit-shape-to-text:t">
                    <w:txbxContent>
                      <w:p w14:paraId="6AEE8BDB" w14:textId="77777777" w:rsidR="00050796" w:rsidRDefault="00050796" w:rsidP="00050796">
                        <w:pPr>
                          <w:pStyle w:val="NormalWeb"/>
                          <w:spacing w:before="0" w:beforeAutospacing="0" w:after="0" w:afterAutospacing="0"/>
                        </w:pPr>
                        <m:oMathPara>
                          <m:oMathParaPr>
                            <m:jc m:val="centerGroup"/>
                          </m:oMathParaPr>
                          <m:oMath>
                            <m:r>
                              <w:rPr>
                                <w:rFonts w:ascii="Cambria Math" w:hAnsi="Cambria Math" w:cstheme="minorBidi"/>
                                <w:color w:val="000000"/>
                                <w:sz w:val="14"/>
                                <w:szCs w:val="14"/>
                              </w:rPr>
                              <m:t>⋮</m:t>
                            </m:r>
                          </m:oMath>
                        </m:oMathPara>
                      </w:p>
                    </w:txbxContent>
                  </v:textbox>
                </v:shape>
                <v:shape id="TextBox 2" o:spid="_x0000_s1082" type="#_x0000_t202" style="position:absolute;left:3010;top:5527;width:2583;height:203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" filled="f" stroked="f">
                  <v:textbox style="mso-fit-shape-to-text:t">
                    <w:txbxContent>
                      <w:p w14:paraId="5C78363C" w14:textId="77777777" w:rsidR="00050796" w:rsidRDefault="00050796" w:rsidP="00050796">
                        <w:pPr>
                          <w:pStyle w:val="NormalWeb"/>
                          <w:spacing w:before="0" w:beforeAutospacing="0" w:after="0" w:afterAutospacing="0"/>
                        </w:pPr>
                        <m:oMathPara>
                          <m:oMathParaPr>
                            <m:jc m:val="centerGroup"/>
                          </m:oMathParaPr>
                          <m:oMath>
                            <m:r>
                              <w:rPr>
                                <w:rFonts w:ascii="Cambria Math" w:hAnsi="Cambria Math" w:cstheme="minorBidi"/>
                                <w:color w:val="000000"/>
                                <w:sz w:val="14"/>
                                <w:szCs w:val="14"/>
                              </w:rPr>
                              <m:t>…</m:t>
                            </m:r>
                          </m:oMath>
                        </m:oMathPara>
                      </w:p>
                    </w:txbxContent>
                  </v:textbox>
                </v:shape>
                <v:shape id="TextBox 3" o:spid="_x0000_s1083" type="#_x0000_t202" style="position:absolute;left:2907;top:3763;width:2584;height:2039;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" filled="f" stroked="f">
                  <v:textbox style="mso-fit-shape-to-text:t">
                    <w:txbxContent>
                      <w:p w14:paraId="0AC5885F" w14:textId="77777777" w:rsidR="00050796" w:rsidRDefault="00050796" w:rsidP="00050796">
                        <w:pPr>
                          <w:pStyle w:val="NormalWeb"/>
                          <w:spacing w:before="0" w:beforeAutospacing="0" w:after="0" w:afterAutospacing="0"/>
                        </w:pPr>
                        <m:oMathPara>
                          <m:oMathParaPr>
                            <m:jc m:val="centerGroup"/>
                          </m:oMathParaPr>
                          <m:oMath>
                            <m:r>
                              <w:rPr>
                                <w:rFonts w:ascii="Cambria Math" w:hAnsi="Cambria Math" w:cstheme="minorBidi"/>
                                <w:color w:val="000000"/>
                                <w:sz w:val="14"/>
                                <w:szCs w:val="14"/>
                              </w:rPr>
                              <m:t>…</m:t>
                            </m:r>
                          </m:oMath>
                        </m:oMathPara>
                      </w:p>
                    </w:txbxContent>
                  </v:textbox>
                </v:shape>
                <v:oval id="Oval 777" o:spid="_x0000_s1084" style="position:absolute;left:7582;top:304;width:3049;height:3176;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" fillcolor="#c9f0ff" strokecolor="#0082b3" strokeweight="1pt">
                  <v:stroke joinstyle="miter"/>
                </v:oval>
                <v:oval id="Oval 778" o:spid="_x0000_s1085" style="position:absolute;left:31891;top:2786;width:5580;height:588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" fillcolor="window" strokecolor="#005777" strokeweight="1pt">
                  <v:stroke joinstyle="miter"/>
                </v:oval>
                <v:shape id="Picture 779" o:spid="_x0000_s1086" type="#_x0000_t75" alt="Screen Clipping" style="position:absolute;left:560;top:9707;width:5641;height:444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">
                  <v:imagedata r:id="rId25" o:title="Screen Clipping"/>
                </v:shape>
                <v:shape id="TextBox 7" o:spid="_x0000_s1087" type="#_x0000_t202" style="position:absolute;left:26524;top:10571;width:5968;height:354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" filled="f" stroked="f">
                  <v:textbox style="mso-fit-shape-to-text:t">
                    <w:txbxContent>
                      <w:p w14:paraId="570D5F8E" w14:textId="77777777" w:rsidR="00050796" w:rsidRDefault="00050796" w:rsidP="00050796">
                        <w:pPr>
                          <w:pStyle w:val="NormalWeb"/>
                          <w:spacing w:before="0" w:beforeAutospacing="0" w:after="0" w:afterAutospacing="0"/>
                          <w:jc w:val="center"/>
                        </w:pPr>
                        <w:r>
                          <w:rPr>
                            <w:rFonts w:asciiTheme="minorHAnsi" w:hAnsi="Calibri" w:cstheme="minorBidi"/>
                            <w:color w:val="000000"/>
                            <w:sz w:val="16"/>
                            <w:szCs w:val="16"/>
                          </w:rPr>
                          <w:t>Flattened</w:t>
                        </w:r>
                      </w:p>
                      <w:p w14:paraId="3717A985" w14:textId="77777777" w:rsidR="00050796" w:rsidRDefault="00050796" w:rsidP="00050796">
                        <w:pPr>
                          <w:pStyle w:val="NormalWeb"/>
                          <w:spacing w:before="0" w:beforeAutospacing="0" w:after="0" w:afterAutospacing="0"/>
                          <w:jc w:val="center"/>
                        </w:pPr>
                        <w:r>
                          <w:rPr>
                            <w:rFonts w:asciiTheme="minorHAnsi" w:hAnsi="Calibri" w:cstheme="minorBidi"/>
                            <w:color w:val="000000"/>
                            <w:sz w:val="16"/>
                            <w:szCs w:val="16"/>
                          </w:rPr>
                          <w:t>512</w:t>
                        </w:r>
                        <m:oMath>
                          <m:r>
                            <w:rPr>
                              <w:rFonts w:ascii="Cambria Math" w:hAnsi="+mn-ea" w:cstheme="minorBidi"/>
                              <w:color w:val="000000"/>
                              <w:sz w:val="16"/>
                              <w:szCs w:val="16"/>
                            </w:rPr>
                            <m:t>×</m:t>
                          </m:r>
                          <m:r>
                            <w:rPr>
                              <w:rFonts w:ascii="Cambria Math" w:hAnsi="+mn-ea" w:cstheme="minorBidi"/>
                              <w:color w:val="000000"/>
                              <w:sz w:val="16"/>
                              <w:szCs w:val="16"/>
                            </w:rPr>
                            <m:t>1</m:t>
                          </m:r>
                        </m:oMath>
                      </w:p>
                    </w:txbxContent>
                  </v:textbox>
                </v:shape>
                <v:shape id="Freeform 781" o:spid="_x0000_s1088" style="position:absolute;left:32585;top:3689;width:4015;height:3682;flip:x;visibility:visible;mso-wrap-style:square;v-text-anchor:middle" coordsize="1200000,99505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" path="m,l,,63158,2167r63158,4051l189474,13746r63158,13852l315790,52618r63158,43719l442106,168472r63158,108470l568422,419230r63156,156595l694736,718113r63158,108470l821052,898718r63158,43719l947368,967457r63158,13852l1073684,988837r63158,4051l1200000,995055r,l1136842,992888r-63158,-4051l1010526,981309,947368,967457,884210,942437,821052,898718,757894,826583,694736,718113,631578,575825,568422,419230,505264,276942,442106,168472,378948,96337,315790,52618,252632,27598,189474,13746,126316,6218,63158,2167,,xe" fillcolor="#f1c29e" strokecolor="#005777" strokeweight="1.5pt">
                  <v:fill color2="#438ac9" rotate="t" colors="0 #f1c29e;.5 #559bdb;1 #438ac9" focus="100%" type="gradient">
                    <o:fill v:ext="view" type="gradientUnscaled"/>
                  </v:fill>
                  <v:stroke joinstyle="miter"/>
                  <v:path arrowok="t" o:connecttype="custom" o:connectlocs="0,0;0,0;21131,802;42261,2301;63392,5086;84523,10211;105653,19468;126784,35644;147915,62334;169045,102467;190176,155113;211306,213053;232437,265699;253567,305832;274698,332522;295829,348698;316959,357955;338090,363080;359221,365865;380351,367364;401482,368166;401482,368166;380351,367364;359221,365865;338090,363080;316959,357955;295829,348698;274698,332522;253567,305832;232437,265699;211306,213053;190176,155113;169045,102467;147915,62334;126784,35644;105653,19468;84523,10211;63392,5086;42261,2301;21131,802;0,0" o:connectangles="0,0,0,0,0,0,0,0,0,0,0,0,0,0,0,0,0,0,0,0,0,0,0,0,0,0,0,0,0,0,0,0,0,0,0,0,0,0,0,0,0"/>
                </v:shape>
                <v:shape id="TextBox 9" o:spid="_x0000_s1089" type="#_x0000_t202" style="position:absolute;left:31533;top:9225;width:10604;height:224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" filled="f" stroked="f">
                  <v:textbox style="mso-fit-shape-to-text:t">
                    <w:txbxContent>
                      <w:p w14:paraId="21CF327A" w14:textId="77777777" w:rsidR="00050796" w:rsidRDefault="00050796" w:rsidP="00050796">
                        <w:pPr>
                          <w:pStyle w:val="NormalWeb"/>
                          <w:spacing w:before="0" w:beforeAutospacing="0" w:after="0" w:afterAutospacing="0"/>
                        </w:pPr>
                        <w:r>
                          <w:rPr>
                            <w:rFonts w:asciiTheme="minorHAnsi" w:hAnsi="Calibri" w:cstheme="minorBidi"/>
                            <w:color w:val="000000"/>
                            <w:sz w:val="16"/>
                            <w:szCs w:val="16"/>
                          </w:rPr>
                          <w:t>Activation = Sigmoid</w:t>
                        </w:r>
                      </w:p>
                    </w:txbxContent>
                  </v:textbox>
                </v:shape>
                <v:shape id="TextBox 10" o:spid="_x0000_s1090" type="#_x0000_t202" style="position:absolute;top:13703;width:6997;height:224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" filled="f" stroked="f">
                  <v:textbox style="mso-fit-shape-to-text:t">
                    <w:txbxContent>
                      <w:p w14:paraId="24D04006" w14:textId="77777777" w:rsidR="00050796" w:rsidRDefault="00050796" w:rsidP="00050796">
                        <w:pPr>
                          <w:pStyle w:val="NormalWeb"/>
                          <w:spacing w:before="0" w:beforeAutospacing="0" w:after="0" w:afterAutospacing="0"/>
                        </w:pPr>
                        <w:r>
                          <w:rPr>
                            <w:rFonts w:asciiTheme="minorHAnsi" w:hAnsi="Calibri" w:cstheme="minorBidi"/>
                            <w:color w:val="000000"/>
                            <w:sz w:val="16"/>
                            <w:szCs w:val="16"/>
                          </w:rPr>
                          <w:t>Input image</w:t>
                        </w:r>
                      </w:p>
                    </w:txbxContent>
                  </v:textbox>
                </v:shape>
                <v:rect id="Rectangle 784" o:spid="_x0000_s1091" style="position:absolute;left:28246;top:931;width:765;height:10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" fillcolor="#c9f0ff" strokecolor="#005777" strokeweight=".5pt"/>
                <v:rect id="Rectangle 785" o:spid="_x0000_s1092" style="position:absolute;left:28246;top:1953;width:765;height:10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" fillcolor="#c9f0ff" strokecolor="#005777" strokeweight=".5pt"/>
                <v:rect id="Rectangle 786" o:spid="_x0000_s1093" style="position:absolute;left:28246;top:2975;width:765;height:10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" fillcolor="#c9f0ff" strokecolor="#005777" strokeweight=".5pt"/>
                <v:rect id="Rectangle 787" o:spid="_x0000_s1094" style="position:absolute;left:28246;top:3997;width:765;height:10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" fillcolor="#c9f0ff" strokecolor="#005777" strokeweight=".5pt"/>
                <v:rect id="Rectangle 788" o:spid="_x0000_s1095" style="position:absolute;left:28246;top:5019;width:765;height:10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" fillcolor="#c9f0ff" strokecolor="#005777" strokeweight=".5pt"/>
                <v:rect id="Rectangle 789" o:spid="_x0000_s1096" style="position:absolute;left:28246;top:8193;width:765;height:10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" fillcolor="#c9f0ff" strokecolor="#005777" strokeweight=".5pt"/>
                <v:rect id="Rectangle 790" o:spid="_x0000_s1097" style="position:absolute;left:28246;top:9196;width:765;height:102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" fillcolor="#c9f0ff" strokecolor="#005777" strokeweight=".5pt"/>
                <v:shape id="TextBox 18" o:spid="_x0000_s1098" type="#_x0000_t202" style="position:absolute;left:28110;top:6487;width:2217;height:2198;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" filled="f" stroked="f">
                  <v:textbox style="mso-fit-shape-to-text:t">
                    <w:txbxContent>
                      <w:p w14:paraId="6434E784" w14:textId="77777777" w:rsidR="00050796" w:rsidRDefault="00050796" w:rsidP="00050796">
                        <w:pPr>
                          <w:pStyle w:val="NormalWeb"/>
                          <w:spacing w:before="0" w:beforeAutospacing="0" w:after="0" w:afterAutospacing="0"/>
                        </w:pPr>
                        <m:oMathPara>
                          <m:oMathParaPr>
                            <m:jc m:val="centerGroup"/>
                          </m:oMathParaPr>
                          <m:oMath>
                            <m:r>
                              <w:rPr>
                                <w:rFonts w:ascii="Cambria Math" w:hAnsi="Cambria Math" w:cstheme="minorBidi"/>
                                <w:color w:val="000000"/>
                                <w:sz w:val="16"/>
                                <w:szCs w:val="16"/>
                              </w:rPr>
                              <m:t>⋮</m:t>
                            </m:r>
                          </m:oMath>
                        </m:oMathPara>
                      </w:p>
                    </w:txbxContent>
                  </v:textbox>
                </v:shape>
                <v:group id="Group 792" o:spid="_x0000_s1099" style="position:absolute;left:28682;top:2667;width:4080;height:410;rotation:2164319fd" coordorigin="28682,2667" coordsize="175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">
                  <v:line id="Straight Connector 793" o:spid="_x0000_s1100" style="position:absolute;visibility:visible;mso-wrap-style:square" from="28682,2667" to="46208,266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" strokecolor="#005777" strokeweight=".5pt">
                    <v:stroke joinstyle="miter"/>
                  </v:line>
                  <v:shape id="Straight Arrow Connector 794" o:spid="_x0000_s1101" type="#_x0000_t32" style="position:absolute;left:28682;top:2667;width:962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" strokecolor="#005777" strokeweight=".5pt">
                    <v:stroke endarrow="block" joinstyle="miter"/>
                  </v:shape>
                </v:group>
                <v:group id="Group 795" o:spid="_x0000_s1102" style="position:absolute;left:28661;top:4241;width:3277;height:1128;rotation:1559041fd" coordorigin="28661,4241" coordsize="175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">
                  <v:line id="Straight Connector 796" o:spid="_x0000_s1103" style="position:absolute;visibility:visible;mso-wrap-style:square" from="28661,4241" to="46187,424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" strokecolor="#005777" strokeweight=".5pt">
                    <v:stroke joinstyle="miter"/>
                  </v:line>
                  <v:shape id="Straight Arrow Connector 797" o:spid="_x0000_s1104" type="#_x0000_t32" style="position:absolute;left:28661;top:4241;width:962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" strokecolor="#005777" strokeweight=".5pt">
                    <v:stroke endarrow="block" joinstyle="miter"/>
                  </v:shape>
                </v:group>
                <v:group id="Group 798" o:spid="_x0000_s1105" style="position:absolute;left:29091;top:8754;width:4201;height:1128;rotation:-1566579fd" coordorigin="29091,8754" coordsize="175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">
                  <v:line id="Straight Connector 799" o:spid="_x0000_s1106" style="position:absolute;visibility:visible;mso-wrap-style:square" from="29091,8754" to="46617,875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" strokecolor="#005777" strokeweight=".5pt">
                    <v:stroke joinstyle="miter"/>
                  </v:line>
                  <v:shape id="Straight Arrow Connector 800" o:spid="_x0000_s1107" type="#_x0000_t32" style="position:absolute;left:29091;top:8754;width:962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" strokecolor="#005777" strokeweight=".5pt">
                    <v:stroke endarrow="block" joinstyle="miter"/>
                  </v:shape>
                </v:group>
                <v:group id="Group 801" o:spid="_x0000_s1108" style="position:absolute;left:29157;top:7352;width:3752;height:1932;rotation:-2443402fd" coordorigin="29157,7352" coordsize="175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">
                  <v:line id="Straight Connector 802" o:spid="_x0000_s1109" style="position:absolute;visibility:visible;mso-wrap-style:square" from="29157,7352" to="46683,7352"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" strokecolor="#005777" strokeweight=".5pt">
                    <v:stroke joinstyle="miter"/>
                  </v:line>
                  <v:shape id="Straight Arrow Connector 803" o:spid="_x0000_s1110" type="#_x0000_t32" style="position:absolute;left:29157;top:7352;width:962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" strokecolor="#005777" strokeweight=".5pt">
                    <v:stroke endarrow="block" joinstyle="miter"/>
                  </v:shape>
                </v:group>
                <v:group id="Group 804" o:spid="_x0000_s1111" style="position:absolute;left:29005;top:5613;width:2895;height:1342;rotation:247233fd" coordorigin="29005,5613" coordsize="175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">
                  <v:line id="Straight Connector 805" o:spid="_x0000_s1112" style="position:absolute;visibility:visible;mso-wrap-style:square" from="29005,5613" to="46531,5613"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" strokecolor="#005777" strokeweight=".5pt">
                    <v:stroke joinstyle="miter"/>
                  </v:line>
                  <v:shape id="Straight Arrow Connector 806" o:spid="_x0000_s1113" type="#_x0000_t32" style="position:absolute;left:29005;top:5613;width:962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" strokecolor="#005777" strokeweight=".5pt">
                    <v:stroke endarrow="block" joinstyle="miter"/>
                  </v:shape>
                </v:group>
                <v:group id="Group 807" o:spid="_x0000_s1114" style="position:absolute;left:28608;top:3471;width:3640;height:779;rotation:1886397fd" coordorigin="28608,3471" coordsize="175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">
                  <v:line id="Straight Connector 808" o:spid="_x0000_s1115" style="position:absolute;visibility:visible;mso-wrap-style:square" from="28608,3471" to="46134,3471"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" strokecolor="#005777" strokeweight=".5pt">
                    <v:stroke joinstyle="miter"/>
                  </v:line>
                  <v:shape id="Straight Arrow Connector 809" o:spid="_x0000_s1116" type="#_x0000_t32" style="position:absolute;left:28608;top:3471;width:9621;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" strokecolor="#005777" strokeweight=".5pt">
                    <v:stroke endarrow="block" joinstyle="miter"/>
                  </v:shape>
                </v:group>
                <v:group id="Group 810" o:spid="_x0000_s1117" style="position:absolute;left:28782;top:4974;width:3154;height:874;rotation:1269549fd" coordorigin="28782,4974" coordsize="17526,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">
                  <v:line id="Straight Connector 811" o:spid="_x0000_s1118" style="position:absolute;visibility:visible;mso-wrap-style:square" from="28782,4974" to="46308,497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" strokecolor="#005777" strokeweight=".5pt">
                    <v:stroke joinstyle="miter"/>
                  </v:line>
                  <v:shape id="Straight Arrow Connector 812" o:spid="_x0000_s1119" type="#_x0000_t32" style="position:absolute;left:28782;top:4974;width:9620;height: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" strokecolor="#005777" strokeweight=".5pt">
                    <v:stroke endarrow="block" joinstyle="miter"/>
                  </v:shape>
                </v:group>
                <v:rect id="Rectangle 813" o:spid="_x0000_s1120" style="position:absolute;left:2251;top:3688;width:826;height:9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" fillcolor="#c9f0ff" strokecolor="#005777" strokeweight=".5pt"/>
                <v:rect id="Rectangle 814" o:spid="_x0000_s1121" style="position:absolute;left:3082;top:3688;width:825;height:9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" fillcolor="#c9f0ff" strokecolor="#005777" strokeweight=".5pt"/>
                <v:rect id="Rectangle 815" o:spid="_x0000_s1122" style="position:absolute;left:3912;top:3684;width:826;height:86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" filled="f" strokecolor="#005777" strokeweight=".5pt"/>
                <v:rect id="Rectangle 816" o:spid="_x0000_s1123" style="position:absolute;left:4743;top:3688;width:826;height:9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" fillcolor="#c9f0ff" strokecolor="#005777" strokeweight=".5pt"/>
                <v:rect id="Rectangle 817" o:spid="_x0000_s1124" style="position:absolute;left:2246;top:4508;width:825;height:9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" fillcolor="#c9f0ff" strokecolor="#005777" strokeweight=".5pt"/>
                <v:rect id="Rectangle 818" o:spid="_x0000_s1125" style="position:absolute;left:3077;top:4508;width:825;height:9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" fillcolor="#c9f0ff" strokecolor="#005777" strokeweight=".5pt"/>
                <v:rect id="Rectangle 819" o:spid="_x0000_s1126" style="position:absolute;left:3907;top:4552;width:826;height:81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" filled="f" strokecolor="#005777" strokeweight=".5pt"/>
                <v:rect id="Rectangle 820" o:spid="_x0000_s1127" style="position:absolute;left:4738;top:4508;width:825;height:90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" fillcolor="#c9f0ff" strokecolor="#005777" strokeweight=".5pt"/>
                <v:rect id="Rectangle 821" o:spid="_x0000_s1128" style="position:absolute;left:2251;top:5427;width:826;height:9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" filled="f" strokecolor="#005777" strokeweight=".5pt"/>
                <v:rect id="Rectangle 822" o:spid="_x0000_s1129" style="position:absolute;left:3082;top:5427;width:825;height:9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" filled="f" strokecolor="#005777" strokeweight=".5pt"/>
                <v:rect id="Rectangle 823" o:spid="_x0000_s1130" style="position:absolute;left:4743;top:5427;width:826;height:9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" filled="f" strokecolor="#005777" strokeweight=".5pt"/>
                <v:rect id="Rectangle 824" o:spid="_x0000_s1131" style="position:absolute;left:2246;top:6319;width:825;height:9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" fillcolor="#c9f0ff" strokecolor="#005777" strokeweight=".5pt"/>
                <v:rect id="Rectangle 825" o:spid="_x0000_s1132" style="position:absolute;left:3077;top:6319;width:825;height:9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" fillcolor="#c9f0ff" strokecolor="#005777" strokeweight=".5pt"/>
                <v:rect id="Rectangle 826" o:spid="_x0000_s1133" style="position:absolute;left:3907;top:6319;width:826;height:9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" filled="f" strokecolor="#005777" strokeweight=".5pt"/>
                <v:rect id="Rectangle 827" o:spid="_x0000_s1134" style="position:absolute;left:4738;top:6319;width:825;height:90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" fillcolor="#c9f0ff" strokecolor="#005777" strokeweight=".5pt"/>
                <v:line id="Straight Connector 828" o:spid="_x0000_s1135" style="position:absolute;flip:x;visibility:visible;mso-wrap-style:square" from="560,3688" to="2224,970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" strokecolor="#005777" strokeweight=".5pt">
                  <v:stroke joinstyle="miter"/>
                </v:line>
                <v:line id="Straight Connector 829" o:spid="_x0000_s1136" style="position:absolute;visibility:visible;mso-wrap-style:square" from="5563,3688" to="6165,9707"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" strokecolor="#005777" strokeweight=".5pt">
                  <v:stroke joinstyle="miter"/>
                </v:line>
                <v:line id="Straight Connector 830" o:spid="_x0000_s1137" style="position:absolute;flip:x;visibility:visible;mso-wrap-style:square" from="1403,7227" to="2246,9744"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" strokecolor="#005777" strokeweight=".5pt">
                  <v:stroke joinstyle="miter"/>
                </v:line>
                <v:line id="Straight Connector 831" o:spid="_x0000_s1138" style="position:absolute;visibility:visible;mso-wrap-style:square" from="5615,7227" to="5956,983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" strokecolor="#005777" strokeweight=".5pt">
                  <v:stroke joinstyle="miter"/>
                </v:line>
                <v:shape id="TextBox 45" o:spid="_x0000_s1139" type="#_x0000_t202" style="position:absolute;left:1639;top:4943;width:2177;height:2040;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" filled="f" stroked="f">
                  <v:textbox style="mso-fit-shape-to-text:t">
                    <w:txbxContent>
                      <w:p w14:paraId="5CA29BC7" w14:textId="77777777" w:rsidR="00050796" w:rsidRDefault="00050796" w:rsidP="00050796">
                        <w:pPr>
                          <w:pStyle w:val="NormalWeb"/>
                          <w:spacing w:before="0" w:beforeAutospacing="0" w:after="0" w:afterAutospacing="0"/>
                        </w:pPr>
                        <m:oMathPara>
                          <m:oMathParaPr>
                            <m:jc m:val="centerGroup"/>
                          </m:oMathParaPr>
                          <m:oMath>
                            <m:r>
                              <w:rPr>
                                <w:rFonts w:ascii="Cambria Math" w:hAnsi="Cambria Math" w:cstheme="minorBidi"/>
                                <w:color w:val="000000"/>
                                <w:sz w:val="14"/>
                                <w:szCs w:val="14"/>
                              </w:rPr>
                              <m:t>⋮</m:t>
                            </m:r>
                          </m:oMath>
                        </m:oMathPara>
                      </w:p>
                    </w:txbxContent>
                  </v:textbox>
                </v:shape>
                <v:shape id="TextBox 48" o:spid="_x0000_s1140" type="#_x0000_t202" style="position:absolute;left:36956;top:2862;width:6047;height:224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" filled="f" stroked="f">
                  <v:textbox style="mso-fit-shape-to-text:t">
                    <w:txbxContent>
                      <w:p w14:paraId="653EFF8D" w14:textId="77777777" w:rsidR="00050796" w:rsidRDefault="00050796" w:rsidP="00050796">
                        <w:pPr>
                          <w:pStyle w:val="NormalWeb"/>
                          <w:spacing w:before="0" w:beforeAutospacing="0" w:after="0" w:afterAutospacing="0"/>
                        </w:pPr>
                        <w:r>
                          <w:rPr>
                            <w:rFonts w:asciiTheme="minorHAnsi" w:hAnsi="Calibri" w:cstheme="minorBidi"/>
                            <w:color w:val="000000"/>
                            <w:sz w:val="16"/>
                            <w:szCs w:val="16"/>
                          </w:rPr>
                          <w:t>Degraded</w:t>
                        </w:r>
                      </w:p>
                    </w:txbxContent>
                  </v:textbox>
                </v:shape>
                <v:shape id="TextBox 49" o:spid="_x0000_s1141" type="#_x0000_t202" style="position:absolute;left:37178;top:6794;width:5187;height:224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" filled="f" stroked="f">
                  <v:textbox style="mso-fit-shape-to-text:t">
                    <w:txbxContent>
                      <w:p w14:paraId="3CDEB165" w14:textId="77777777" w:rsidR="00050796" w:rsidRDefault="00050796" w:rsidP="00050796">
                        <w:pPr>
                          <w:pStyle w:val="NormalWeb"/>
                          <w:spacing w:before="0" w:beforeAutospacing="0" w:after="0" w:afterAutospacing="0"/>
                        </w:pPr>
                        <w:r>
                          <w:rPr>
                            <w:rFonts w:asciiTheme="minorHAnsi" w:hAnsi="Calibri" w:cstheme="minorBidi"/>
                            <w:color w:val="000000"/>
                            <w:sz w:val="16"/>
                            <w:szCs w:val="16"/>
                          </w:rPr>
                          <w:t>Healthy</w:t>
                        </w:r>
                      </w:p>
                    </w:txbxContent>
                  </v:textbox>
                </v:shape>
                <v:line id="Straight Connector 835" o:spid="_x0000_s1142" style="position:absolute;flip:y;visibility:visible;mso-wrap-style:square" from="32534,7371" to="36957,7426"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" strokecolor="#005777" strokeweight=".5pt">
                  <v:stroke dashstyle="dash" joinstyle="miter"/>
                </v:line>
                <v:rect id="Rectangle 836" o:spid="_x0000_s1143" style="position:absolute;left:7593;top:3786;width:3369;height:36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" fillcolor="#c9f0ff" strokecolor="#005777" strokeweight=".5pt"/>
                <v:rect id="Rectangle 837" o:spid="_x0000_s1144" style="position:absolute;left:7880;top:4071;width:3369;height:36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" fillcolor="#c9f0ff" strokecolor="#005777" strokeweight=".5pt"/>
                <v:rect id="Rectangle 838" o:spid="_x0000_s1145" style="position:absolute;left:8168;top:4356;width:3369;height:36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" fillcolor="#c9f0ff" strokecolor="#005777" strokeweight=".5pt"/>
                <v:rect id="Rectangle 839" o:spid="_x0000_s1146" style="position:absolute;left:8455;top:4640;width:3369;height:3613;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" fillcolor="#c9f0ff" strokecolor="#005777" strokeweight=".5pt"/>
                <v:rect id="Rectangle 840" o:spid="_x0000_s1147" style="position:absolute;left:8743;top:4925;width:3369;height:36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" fillcolor="#c9f0ff" strokecolor="#005777" strokeweight=".5pt"/>
                <v:rect id="Rectangle 841" o:spid="_x0000_s1148" style="position:absolute;left:9030;top:5210;width:3369;height:36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" fillcolor="#c9f0ff" strokecolor="#005777" strokeweight=".5pt"/>
                <v:rect id="Rectangle 842" o:spid="_x0000_s1149" style="position:absolute;left:9318;top:5495;width:3369;height:3612;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" fillcolor="#c9f0ff" strokecolor="#005777" strokeweight=".5pt"/>
                <v:group id="Group 843" o:spid="_x0000_s1150" style="position:absolute;left:14795;top:3688;width:5115;height:6428" coordorigin="14795,3688" coordsize="15290,1737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">
                  <v:rect id="Rectangle 844" o:spid="_x0000_s1151" style="position:absolute;left:14795;top:3688;width:5706;height:58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" filled="f" strokecolor="#005777" strokeweight=".5pt"/>
                  <v:rect id="Rectangle 845" o:spid="_x0000_s1152" style="position:absolute;left:15427;top:4626;width:5706;height:58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" filled="f" strokecolor="#005777" strokeweight=".5pt"/>
                  <v:rect id="Rectangle 846" o:spid="_x0000_s1153" style="position:absolute;left:16173;top:5511;width:5706;height:58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" filled="f" strokecolor="#005777" strokeweight=".5pt"/>
                  <v:rect id="Rectangle 847" o:spid="_x0000_s1154" style="position:absolute;left:16919;top:6396;width:5706;height:58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" filled="f" strokecolor="#005777" strokeweight=".5pt"/>
                  <v:rect id="Rectangle 848" o:spid="_x0000_s1155" style="position:absolute;left:17665;top:7281;width:5706;height:58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" filled="f" strokecolor="#005777" strokeweight=".5pt"/>
                  <v:rect id="Rectangle 849" o:spid="_x0000_s1156" style="position:absolute;left:18411;top:8166;width:5706;height:58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" filled="f" strokecolor="#005777" strokeweight=".5pt"/>
                  <v:rect id="Rectangle 850" o:spid="_x0000_s1157" style="position:absolute;left:19157;top:9051;width:5706;height:58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" filled="f" strokecolor="#005777" strokeweight=".5pt"/>
                  <v:rect id="Rectangle 851" o:spid="_x0000_s1158" style="position:absolute;left:19903;top:9936;width:5706;height:58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" filled="f" strokecolor="#005777" strokeweight=".5pt"/>
                  <v:rect id="Rectangle 852" o:spid="_x0000_s1159" style="position:absolute;left:20649;top:10821;width:5706;height:58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" filled="f" strokecolor="#005777" strokeweight=".5pt"/>
                  <v:rect id="Rectangle 853" o:spid="_x0000_s1160" style="position:absolute;left:21395;top:11705;width:5706;height:58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" filled="f" strokecolor="#005777" strokeweight=".5pt"/>
                  <v:rect id="Rectangle 854" o:spid="_x0000_s1161" style="position:absolute;left:22141;top:12590;width:5706;height:58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" filled="f" strokecolor="#005777" strokeweight=".5pt"/>
                  <v:rect id="Rectangle 855" o:spid="_x0000_s1162" style="position:absolute;left:22887;top:13475;width:5706;height:58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" filled="f" strokecolor="#005777" strokeweight=".5pt"/>
                  <v:rect id="Rectangle 856" o:spid="_x0000_s1163" style="position:absolute;left:23633;top:14360;width:5706;height:5818;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" filled="f" strokecolor="#005777" strokeweight=".5pt"/>
                  <v:rect id="Rectangle 857" o:spid="_x0000_s1164" style="position:absolute;left:24379;top:15245;width:5706;height:581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" filled="f" strokecolor="#005777" strokeweight=".5pt"/>
                </v:group>
                <v:rect id="Rectangle 858" o:spid="_x0000_s1165" style="position:absolute;left:20915;top:2139;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" fillcolor="#c9f0ff" strokecolor="#005777" strokeweight=".5pt"/>
                <v:rect id="Rectangle 859" o:spid="_x0000_s1166" style="position:absolute;left:21191;top:2527;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" fillcolor="#c9f0ff" strokecolor="#005777" strokeweight=".5pt"/>
                <v:rect id="Rectangle 860" o:spid="_x0000_s1167" style="position:absolute;left:21466;top:2914;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" fillcolor="#c9f0ff" strokecolor="#005777" strokeweight=".5pt"/>
                <v:rect id="Rectangle 861" o:spid="_x0000_s1168" style="position:absolute;left:21742;top:3302;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" fillcolor="#c9f0ff" strokecolor="#005777" strokeweight=".5pt"/>
                <v:rect id="Rectangle 862" o:spid="_x0000_s1169" style="position:absolute;left:22018;top:3690;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" fillcolor="#c9f0ff" strokecolor="#005777" strokeweight=".5pt"/>
                <v:rect id="Rectangle 863" o:spid="_x0000_s1170" style="position:absolute;left:22293;top:4077;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" fillcolor="#c9f0ff" strokecolor="#005777" strokeweight=".5pt"/>
                <v:rect id="Rectangle 864" o:spid="_x0000_s1171" style="position:absolute;left:22569;top:4465;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" fillcolor="#c9f0ff" strokecolor="#005777" strokeweight=".5pt"/>
                <v:rect id="Rectangle 865" o:spid="_x0000_s1172" style="position:absolute;left:22845;top:4852;width:1182;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" fillcolor="#c9f0ff" strokecolor="#005777" strokeweight=".5pt"/>
                <v:rect id="Rectangle 866" o:spid="_x0000_s1173" style="position:absolute;left:23120;top:5240;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" fillcolor="#c9f0ff" strokecolor="#005777" strokeweight=".5pt"/>
                <v:rect id="Rectangle 867" o:spid="_x0000_s1174" style="position:absolute;left:23396;top:5628;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" fillcolor="#c9f0ff" strokecolor="#005777" strokeweight=".5pt"/>
                <v:rect id="Rectangle 868" o:spid="_x0000_s1175" style="position:absolute;left:23671;top:6015;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" fillcolor="#c9f0ff" strokecolor="#005777" strokeweight=".5pt"/>
                <v:rect id="Rectangle 869" o:spid="_x0000_s1176" style="position:absolute;left:23947;top:6403;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" fillcolor="#c9f0ff" strokecolor="#005777" strokeweight=".5pt"/>
                <v:rect id="Rectangle 870" o:spid="_x0000_s1177" style="position:absolute;left:24223;top:6791;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" fillcolor="#c9f0ff" strokecolor="#005777" strokeweight=".5pt"/>
                <v:rect id="Rectangle 871" o:spid="_x0000_s1178" style="position:absolute;left:24498;top:7178;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" fillcolor="#c9f0ff" strokecolor="#005777" strokeweight=".5pt"/>
                <v:rect id="Rectangle 872" o:spid="_x0000_s1179" style="position:absolute;left:24774;top:7566;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" fillcolor="#c9f0ff" strokecolor="#005777" strokeweight=".5pt"/>
                <v:rect id="Rectangle 873" o:spid="_x0000_s1180" style="position:absolute;left:25050;top:7954;width:1182;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" fillcolor="#c9f0ff" strokecolor="#005777" strokeweight=".5pt"/>
                <v:rect id="Rectangle 874" o:spid="_x0000_s1181" style="position:absolute;left:25325;top:8341;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" fillcolor="#c9f0ff" strokecolor="#005777" strokeweight=".5pt"/>
                <v:rect id="Rectangle 875" o:spid="_x0000_s1182" style="position:absolute;left:25601;top:8729;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" fillcolor="#c9f0ff" strokecolor="#005777" strokeweight=".5pt"/>
                <v:rect id="Rectangle 876" o:spid="_x0000_s1183" style="position:absolute;left:25876;top:9117;width:1183;height:116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" fillcolor="#c9f0ff" strokecolor="#005777" strokeweight=".5pt"/>
                <v:rect id="Rectangle 877" o:spid="_x0000_s1184" style="position:absolute;left:26152;top:9504;width:1183;height:116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" fillcolor="#c9f0ff" strokecolor="#005777" strokeweight=".5pt"/>
                <v:shape id="Right Arrow 878" o:spid="_x0000_s1185" type="#_x0000_t13" style="position:absolute;left:19676;top:5345;width:2003;height:12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" adj="14621" fillcolor="#c9f0ff" strokecolor="#005777" strokeweight=".5pt"/>
                <v:shape id="TextBox 80" o:spid="_x0000_s1186" type="#_x0000_t202" style="position:absolute;left:19160;top:9305;width:7240;height:354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" filled="f" stroked="f">
                  <v:textbox style="mso-fit-shape-to-text:t">
                    <w:txbxContent>
                      <w:p w14:paraId="46483C1E" w14:textId="77777777" w:rsidR="00050796" w:rsidRDefault="00050796" w:rsidP="00050796">
                        <w:pPr>
                          <w:pStyle w:val="NormalWeb"/>
                          <w:spacing w:before="0" w:beforeAutospacing="0" w:after="0" w:afterAutospacing="0"/>
                        </w:pPr>
                        <w:r>
                          <w:rPr>
                            <w:rFonts w:asciiTheme="minorHAnsi" w:hAnsi="Calibri" w:cstheme="minorBidi"/>
                            <w:color w:val="000000"/>
                            <w:sz w:val="16"/>
                            <w:szCs w:val="16"/>
                          </w:rPr>
                          <w:t>Max-Pooling</w:t>
                        </w:r>
                      </w:p>
                      <w:p w14:paraId="5C372F3A" w14:textId="77777777" w:rsidR="00050796" w:rsidRDefault="00050796" w:rsidP="00050796">
                        <w:pPr>
                          <w:pStyle w:val="NormalWeb"/>
                          <w:spacing w:before="0" w:beforeAutospacing="0" w:after="0" w:afterAutospacing="0"/>
                          <w:jc w:val="center"/>
                        </w:pPr>
                        <w:r>
                          <w:rPr>
                            <w:rFonts w:asciiTheme="minorHAnsi" w:hAnsi="Calibri" w:cstheme="minorBidi"/>
                            <w:color w:val="000000"/>
                            <w:sz w:val="16"/>
                            <w:szCs w:val="16"/>
                          </w:rPr>
                          <w:t>(2</w:t>
                        </w:r>
                        <m:oMath>
                          <m:r>
                            <w:rPr>
                              <w:rFonts w:ascii="Cambria Math" w:hAnsi="+mn-ea" w:cstheme="minorBidi"/>
                              <w:color w:val="000000"/>
                              <w:sz w:val="16"/>
                              <w:szCs w:val="16"/>
                            </w:rPr>
                            <m:t>×</m:t>
                          </m:r>
                        </m:oMath>
                        <w:r>
                          <w:rPr>
                            <w:rFonts w:asciiTheme="minorHAnsi" w:hAnsi="Calibri" w:cstheme="minorBidi"/>
                            <w:color w:val="000000"/>
                            <w:sz w:val="16"/>
                            <w:szCs w:val="16"/>
                          </w:rPr>
                          <w:t>2)</w:t>
                        </w:r>
                      </w:p>
                    </w:txbxContent>
                  </v:textbox>
                </v:shape>
                <v:shape id="Right Arrow 880" o:spid="_x0000_s1187" type="#_x0000_t13" style="position:absolute;left:13113;top:8284;width:2004;height:1294;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" adj="14621" fillcolor="#c9f0ff" strokecolor="#005777" strokeweight=".5pt"/>
                <v:shape id="TextBox 82" o:spid="_x0000_s1188" type="#_x0000_t202" style="position:absolute;left:11694;top:9373;width:7240;height:354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" filled="f" stroked="f">
                  <v:textbox style="mso-fit-shape-to-text:t">
                    <w:txbxContent>
                      <w:p w14:paraId="4C1BA63A" w14:textId="77777777" w:rsidR="00050796" w:rsidRDefault="00050796" w:rsidP="00050796">
                        <w:pPr>
                          <w:pStyle w:val="NormalWeb"/>
                          <w:spacing w:before="0" w:beforeAutospacing="0" w:after="0" w:afterAutospacing="0"/>
                        </w:pPr>
                        <w:r>
                          <w:rPr>
                            <w:rFonts w:asciiTheme="minorHAnsi" w:hAnsi="Calibri" w:cstheme="minorBidi"/>
                            <w:color w:val="000000"/>
                            <w:sz w:val="16"/>
                            <w:szCs w:val="16"/>
                          </w:rPr>
                          <w:t>Max-Pooling</w:t>
                        </w:r>
                      </w:p>
                      <w:p w14:paraId="5BC4D6F6" w14:textId="77777777" w:rsidR="00050796" w:rsidRDefault="00050796" w:rsidP="00050796">
                        <w:pPr>
                          <w:pStyle w:val="NormalWeb"/>
                          <w:spacing w:before="0" w:beforeAutospacing="0" w:after="0" w:afterAutospacing="0"/>
                          <w:jc w:val="center"/>
                        </w:pPr>
                        <w:r>
                          <w:rPr>
                            <w:rFonts w:asciiTheme="minorHAnsi" w:hAnsi="Calibri" w:cstheme="minorBidi"/>
                            <w:color w:val="000000"/>
                            <w:sz w:val="16"/>
                            <w:szCs w:val="16"/>
                          </w:rPr>
                          <w:t>(2</w:t>
                        </w:r>
                        <m:oMath>
                          <m:r>
                            <w:rPr>
                              <w:rFonts w:ascii="Cambria Math" w:hAnsi="+mn-ea" w:cstheme="minorBidi"/>
                              <w:color w:val="000000"/>
                              <w:sz w:val="16"/>
                              <w:szCs w:val="16"/>
                            </w:rPr>
                            <m:t>×</m:t>
                          </m:r>
                        </m:oMath>
                        <w:r>
                          <w:rPr>
                            <w:rFonts w:asciiTheme="minorHAnsi" w:hAnsi="Calibri" w:cstheme="minorBidi"/>
                            <w:color w:val="000000"/>
                            <w:sz w:val="16"/>
                            <w:szCs w:val="16"/>
                          </w:rPr>
                          <w:t>2)</w:t>
                        </w:r>
                      </w:p>
                    </w:txbxContent>
                  </v:textbox>
                </v:shape>
                <v:shape id="Left Brace 882" o:spid="_x0000_s1189" type="#_x0000_t87" style="position:absolute;left:17179;top:4124;width:1379;height:17199;rotation:-90;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" adj="675" strokecolor="#005777" strokeweight=".5pt">
                  <v:stroke joinstyle="miter"/>
                </v:shape>
                <v:shape id="TextBox 84" o:spid="_x0000_s1190" type="#_x0000_t202" style="position:absolute;left:8353;top:13721;width:21628;height:2245;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" filled="f" stroked="f">
                  <v:textbox style="mso-fit-shape-to-text:t">
                    <w:txbxContent>
                      <w:p w14:paraId="297777AE" w14:textId="77777777" w:rsidR="00050796" w:rsidRDefault="00050796" w:rsidP="00050796">
                        <w:pPr>
                          <w:pStyle w:val="NormalWeb"/>
                          <w:spacing w:before="0" w:beforeAutospacing="0" w:after="0" w:afterAutospacing="0"/>
                          <w:jc w:val="center"/>
                        </w:pPr>
                        <w:r>
                          <w:rPr>
                            <w:rFonts w:asciiTheme="minorHAnsi" w:hAnsi="Calibri" w:cstheme="minorBidi"/>
                            <w:color w:val="000000"/>
                            <w:sz w:val="16"/>
                            <w:szCs w:val="16"/>
                          </w:rPr>
                          <w:t>Sequence of Conv2</w:t>
                        </w:r>
                        <w:proofErr w:type="gramStart"/>
                        <w:r>
                          <w:rPr>
                            <w:rFonts w:asciiTheme="minorHAnsi" w:hAnsi="Calibri" w:cstheme="minorBidi"/>
                            <w:color w:val="000000"/>
                            <w:sz w:val="16"/>
                            <w:szCs w:val="16"/>
                          </w:rPr>
                          <w:t>D</w:t>
                        </w:r>
                        <w:r>
                          <w:rPr>
                            <w:rFonts w:asciiTheme="minorHAnsi" w:hAnsi="Calibri" w:cstheme="minorBidi"/>
                            <w:color w:val="000000"/>
                            <w:position w:val="-4"/>
                            <w:sz w:val="16"/>
                            <w:szCs w:val="16"/>
                            <w:vertAlign w:val="subscript"/>
                          </w:rPr>
                          <w:t xml:space="preserve"> </w:t>
                        </w:r>
                        <w:r>
                          <w:rPr>
                            <w:rFonts w:asciiTheme="minorHAnsi" w:hAnsi="Calibri" w:cstheme="minorBidi"/>
                            <w:color w:val="000000"/>
                            <w:sz w:val="16"/>
                            <w:szCs w:val="16"/>
                          </w:rPr>
                          <w:t xml:space="preserve"> (</w:t>
                        </w:r>
                        <w:proofErr w:type="gramEnd"/>
                        <w:r>
                          <w:rPr>
                            <w:rFonts w:asciiTheme="minorHAnsi" w:hAnsi="Calibri" w:cstheme="minorBidi"/>
                            <w:color w:val="000000"/>
                            <w:sz w:val="16"/>
                            <w:szCs w:val="16"/>
                          </w:rPr>
                          <w:t>3</w:t>
                        </w:r>
                        <m:oMath>
                          <m:r>
                            <w:rPr>
                              <w:rFonts w:ascii="Cambria Math" w:hAnsi="+mn-ea" w:cstheme="minorBidi"/>
                              <w:color w:val="000000"/>
                              <w:sz w:val="16"/>
                              <w:szCs w:val="16"/>
                            </w:rPr>
                            <m:t>×</m:t>
                          </m:r>
                        </m:oMath>
                        <w:r>
                          <w:rPr>
                            <w:rFonts w:asciiTheme="minorHAnsi" w:hAnsi="Calibri" w:cstheme="minorBidi"/>
                            <w:color w:val="000000"/>
                            <w:sz w:val="16"/>
                            <w:szCs w:val="16"/>
                          </w:rPr>
                          <w:t>3), padding = “same”</w:t>
                        </w:r>
                      </w:p>
                    </w:txbxContent>
                  </v:textbox>
                </v:shape>
                <v:shape id="TextBox 85" o:spid="_x0000_s1191" type="#_x0000_t202" style="position:absolute;left:16914;width:10046;height:2244;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" filled="f" stroked="f">
                  <v:textbox style="mso-fit-shape-to-text:t">
                    <w:txbxContent>
                      <w:p w14:paraId="67371FA8" w14:textId="77777777" w:rsidR="00050796" w:rsidRDefault="00050796" w:rsidP="00050796">
                        <w:pPr>
                          <w:pStyle w:val="NormalWeb"/>
                          <w:spacing w:before="0" w:beforeAutospacing="0" w:after="0" w:afterAutospacing="0"/>
                        </w:pPr>
                        <w:r>
                          <w:rPr>
                            <w:rFonts w:asciiTheme="minorHAnsi" w:hAnsi="Calibri" w:cstheme="minorBidi"/>
                            <w:color w:val="000000"/>
                            <w:sz w:val="16"/>
                            <w:szCs w:val="16"/>
                          </w:rPr>
                          <w:t xml:space="preserve">Activation = </w:t>
                        </w:r>
                        <w:proofErr w:type="spellStart"/>
                        <w:proofErr w:type="gramStart"/>
                        <w:r>
                          <w:rPr>
                            <w:rFonts w:asciiTheme="minorHAnsi" w:hAnsi="Calibri" w:cstheme="minorBidi"/>
                            <w:color w:val="000000"/>
                            <w:sz w:val="16"/>
                            <w:szCs w:val="16"/>
                          </w:rPr>
                          <w:t>ReLU</w:t>
                        </w:r>
                        <w:proofErr w:type="spellEnd"/>
                        <w:r>
                          <w:rPr>
                            <w:rFonts w:asciiTheme="minorHAnsi" w:hAnsi="Calibri" w:cstheme="minorBidi"/>
                            <w:color w:val="000000"/>
                            <w:sz w:val="16"/>
                            <w:szCs w:val="16"/>
                          </w:rPr>
                          <w:t>(</w:t>
                        </w:r>
                        <w:proofErr w:type="gramEnd"/>
                        <w:r>
                          <w:rPr>
                            <w:rFonts w:asciiTheme="minorHAnsi" w:hAnsi="Calibri" w:cstheme="minorBidi"/>
                            <w:color w:val="000000"/>
                            <w:sz w:val="16"/>
                            <w:szCs w:val="16"/>
                          </w:rPr>
                          <w:t>)</w:t>
                        </w:r>
                      </w:p>
                    </w:txbxContent>
                  </v:textbox>
                </v:shape>
                <v:shape id="Freeform 885" o:spid="_x0000_s1192" style="position:absolute;left:8455;top:1143;width:1256;height:1150;visibility:visible;mso-wrap-style:square;v-text-anchor:middle" coordsize="252413,1714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" path="m,171450r152400,l252413,e" filled="f" strokecolor="#1f4d78 [1604]" strokeweight="1.25pt">
                  <v:stroke joinstyle="miter"/>
                  <v:path arrowok="t" o:connecttype="custom" o:connectlocs="0,115008;75798,115008;125541,0" o:connectangles="0,0,0"/>
                </v:shape>
                <w10:anchorlock/>
              </v:group>
            </w:pict>
          </mc:Fallback>
        </mc:AlternateContent>
      </w:r>
    </w:p>
    <w:p w14:paraId="157170C3" w14:textId="65F015D1" w:rsidR="000B720F" w:rsidRPr="000B720F" w:rsidRDefault="00860B45" w:rsidP="008C17FA">
      <w:pPr>
        <w:pStyle w:val="Caption"/>
        <w:spacing w:after="100"/>
      </w:pPr>
      <w:r>
        <w:t xml:space="preserve">Figure </w:t>
      </w:r>
      <w:r w:rsidR="00000000">
        <w:fldChar w:fldCharType="begin"/>
      </w:r>
      <w:r w:rsidR="00000000">
        <w:instrText xml:space="preserve"> SEQ Figure \* ARABIC </w:instrText>
      </w:r>
      <w:r w:rsidR="00000000">
        <w:fldChar w:fldCharType="separate"/>
      </w:r>
      <w:r w:rsidR="00674D3B">
        <w:rPr>
          <w:noProof/>
        </w:rPr>
        <w:t>7</w:t>
      </w:r>
      <w:r w:rsidR="00000000">
        <w:rPr>
          <w:noProof/>
        </w:rPr>
        <w:fldChar w:fldCharType="end"/>
      </w:r>
      <w:r>
        <w:t xml:space="preserve"> Topology of the LED assessment neural network with convolutional layers</w:t>
      </w:r>
    </w:p>
    <w:p w14:paraId="62F08E73" w14:textId="453DF3F2" w:rsidR="000B720F" w:rsidRDefault="005754EF" w:rsidP="005F4272">
      <w:pPr>
        <w:ind w:firstLine="720"/>
      </w:pPr>
      <w:r>
        <w:t>The</w:t>
      </w:r>
      <w:r w:rsidR="000E6AEB">
        <w:t xml:space="preserve"> second, more successful approach was </w:t>
      </w:r>
      <w:r>
        <w:t>based on a custom-based convolutional neural network</w:t>
      </w:r>
      <w:r w:rsidR="00833B4E">
        <w:t>,</w:t>
      </w:r>
      <w:r>
        <w:t xml:space="preserve"> trained on examples of sub-image</w:t>
      </w:r>
      <w:r w:rsidR="000E6AEB">
        <w:t>s of healthy and degraded LEDs.  The general topology was based on standard neural network convolutional models (see, e.g.,</w:t>
      </w:r>
      <w:r w:rsidR="0069766F">
        <w:t xml:space="preserve"> </w:t>
      </w:r>
      <w:r w:rsidR="0069766F">
        <w:fldChar w:fldCharType="begin" w:fldLock="1"/>
      </w:r>
      <w:r w:rsidR="003336B7">
        <w:instrText>ADDIN CSL_CITATION {"citationItems":[{"id":"ITEM-1","itemData":{"author":[{"dropping-particle":"","family":"Geron","given":"Aurelien","non-dropping-particle":"","parse-names":false,"suffix":""}],"chapter-number":"Introducti","edition":"2nd","id":"ITEM-1","issued":{"date-parts":[["2019"]]},"publisher":"O'Reilly","title":"Hands-on Machine Learning with Scikit-Learn, Keras &amp; Tensorflow","type":"book"},"uris":["http://www.mendeley.com/documents/?uuid=e85dcd1b-bdf7-4f98-b1a5-c5c68250be78"]},{"id":"ITEM-2","itemData":{"ISSN":"0028-0836","author":[{"dropping-particle":"","family":"LeCun","given":"Yann","non-dropping-particle":"","parse-names":false,"suffix":""},{"dropping-particle":"","family":"Bengio","given":"Yoshua","non-dropping-particle":"","parse-names":false,"suffix":""},{"dropping-particle":"","family":"Hinton","given":"Geoffrey","non-dropping-particle":"","parse-names":false,"suffix":""}],"container-title":"Nature","id":"ITEM-2","issue":"7553","issued":{"date-parts":[["2015"]]},"page":"436-444","title":"Deep learning","type":"article-journal","volume":"521"},"uris":["http://www.mendeley.com/documents/?uuid=6a1df29e-16ef-4e72-a34d-a38278fcc002"]}],"mendeley":{"formattedCitation":"(Geron, 2019; LeCun et al., 2015)","plainTextFormattedCitation":"(Geron, 2019; LeCun et al., 2015)","previouslyFormattedCitation":"(Geron, 2019; LeCun et al., 2015)"},"properties":{"noteIndex":0},"schema":"https://github.com/citation-style-language/schema/raw/master/csl-citation.json"}</w:instrText>
      </w:r>
      <w:r w:rsidR="0069766F">
        <w:fldChar w:fldCharType="separate"/>
      </w:r>
      <w:r w:rsidR="0069766F" w:rsidRPr="0069766F">
        <w:rPr>
          <w:noProof/>
        </w:rPr>
        <w:t>(Geron, 2019; LeCun et al., 2015)</w:t>
      </w:r>
      <w:r w:rsidR="0069766F">
        <w:fldChar w:fldCharType="end"/>
      </w:r>
      <w:r w:rsidR="000E6AEB">
        <w:t>).</w:t>
      </w:r>
      <w:r>
        <w:t xml:space="preserve"> </w:t>
      </w:r>
      <w:r w:rsidR="00B155F3">
        <w:t>The first part of the model consisted of two convolutional layers, with kernel size 5, separated by 2x2 max pooling and 25% dropout</w:t>
      </w:r>
      <w:r w:rsidR="00400AE9">
        <w:t xml:space="preserve"> </w:t>
      </w:r>
      <w:r w:rsidR="00400AE9">
        <w:fldChar w:fldCharType="begin" w:fldLock="1"/>
      </w:r>
      <w:r w:rsidR="005A0F73">
        <w:instrText>ADDIN CSL_CITATION {"citationItems":[{"id":"ITEM-1","itemData":{"author":[{"dropping-particle":"","family":"Srivastava","given":"Nitish","non-dropping-particle":"","parse-names":false,"suffix":""},{"dropping-particle":"","family":"Hinton","given":"Geoffrey E","non-dropping-particle":"","parse-names":false,"suffix":""},{"dropping-particle":"","family":"Krizhevsky","given":"Alex","non-dropping-particle":"","parse-names":false,"suffix":""},{"dropping-particle":"","family":"Sutskever","given":"Ilya","non-dropping-particle":"","parse-names":false,"suffix":""},{"dropping-particle":"","family":"Salakhutdinov","given":"Ruslan","non-dropping-particle":"","parse-names":false,"suffix":""}],"container-title":"Journal of Machine Learning Research","id":"ITEM-1","issue":"1","issued":{"date-parts":[["2014"]]},"page":"1929-1958","title":"Dropout: a simple way to prevent neural networks from overfitting","type":"article-journal","volume":"15"},"uris":["http://www.mendeley.com/documents/?uuid=2196aaf4-b029-4923-9f42-b1ed3c12b6d6"]}],"mendeley":{"formattedCitation":"(Srivastava et al., 2014)","plainTextFormattedCitation":"(Srivastava et al., 2014)","previouslyFormattedCitation":"(Srivastava et al., 2014)"},"properties":{"noteIndex":0},"schema":"https://github.com/citation-style-language/schema/raw/master/csl-citation.json"}</w:instrText>
      </w:r>
      <w:r w:rsidR="00400AE9">
        <w:fldChar w:fldCharType="separate"/>
      </w:r>
      <w:r w:rsidR="00400AE9" w:rsidRPr="00400AE9">
        <w:rPr>
          <w:noProof/>
        </w:rPr>
        <w:t>(Srivastava et al., 2014)</w:t>
      </w:r>
      <w:r w:rsidR="00400AE9">
        <w:fldChar w:fldCharType="end"/>
      </w:r>
      <w:r w:rsidR="00B155F3">
        <w:t xml:space="preserve">. After these layers, the output </w:t>
      </w:r>
      <w:r w:rsidR="000B479A">
        <w:t>wa</w:t>
      </w:r>
      <w:r w:rsidR="00B155F3">
        <w:t xml:space="preserve">s flattened and sent through three decreasing linear layers, each separated with dropout and a </w:t>
      </w:r>
      <w:proofErr w:type="spellStart"/>
      <w:r w:rsidR="00B155F3">
        <w:t>ReLU</w:t>
      </w:r>
      <w:proofErr w:type="spellEnd"/>
      <w:r w:rsidR="00B155F3">
        <w:t xml:space="preserve"> activation</w:t>
      </w:r>
      <w:r w:rsidR="000B479A">
        <w:t>, defined as</w:t>
      </w:r>
      <w:r w:rsidR="00B155F3">
        <w:t xml:space="preserve"> </w:t>
      </w:r>
      <m:oMath>
        <m:r>
          <m:rPr>
            <m:sty m:val="p"/>
          </m:rPr>
          <w:rPr>
            <w:rFonts w:ascii="Cambria Math" w:hAnsi="Cambria Math"/>
          </w:rPr>
          <m:t>ReLU</m:t>
        </m:r>
        <m:d>
          <m:dPr>
            <m:ctrlPr>
              <w:rPr>
                <w:rFonts w:ascii="Cambria Math" w:hAnsi="Cambria Math"/>
                <w:i/>
              </w:rPr>
            </m:ctrlPr>
          </m:dPr>
          <m:e>
            <m:r>
              <w:rPr>
                <w:rFonts w:ascii="Cambria Math" w:hAnsi="Cambria Math"/>
              </w:rPr>
              <m:t>z</m:t>
            </m:r>
          </m:e>
        </m:d>
        <m:r>
          <w:rPr>
            <w:rFonts w:ascii="Cambria Math" w:hAnsi="Cambria Math"/>
          </w:rPr>
          <m:t>=</m:t>
        </m:r>
        <m:func>
          <m:funcPr>
            <m:ctrlPr>
              <w:rPr>
                <w:rFonts w:ascii="Cambria Math" w:hAnsi="Cambria Math"/>
                <w:i/>
              </w:rPr>
            </m:ctrlPr>
          </m:funcPr>
          <m:fName>
            <m:r>
              <m:rPr>
                <m:sty m:val="p"/>
              </m:rPr>
              <w:rPr>
                <w:rFonts w:ascii="Cambria Math" w:hAnsi="Cambria Math"/>
              </w:rPr>
              <m:t>max</m:t>
            </m:r>
          </m:fName>
          <m:e>
            <m:r>
              <w:rPr>
                <w:rFonts w:ascii="Cambria Math" w:hAnsi="Cambria Math"/>
              </w:rPr>
              <m:t>(z,0)</m:t>
            </m:r>
          </m:e>
        </m:func>
      </m:oMath>
      <w:r w:rsidR="005F4272">
        <w:t xml:space="preserve">. </w:t>
      </w:r>
      <w:r w:rsidR="00B155F3">
        <w:t>Finally,</w:t>
      </w:r>
      <w:r w:rsidR="006F46BB">
        <w:t xml:space="preserve"> because the</w:t>
      </w:r>
      <w:r w:rsidR="00833B4E">
        <w:t xml:space="preserve"> model was designed as a binary classification, the sigmoid</w:t>
      </w:r>
      <w:r w:rsidR="005F4272">
        <w:t xml:space="preserve"> </w:t>
      </w:r>
      <m:oMath>
        <m:r>
          <w:rPr>
            <w:rFonts w:ascii="Cambria Math" w:hAnsi="Cambria Math"/>
          </w:rPr>
          <m:t>σ</m:t>
        </m:r>
        <m:d>
          <m:dPr>
            <m:ctrlPr>
              <w:rPr>
                <w:rFonts w:ascii="Cambria Math" w:hAnsi="Cambria Math"/>
                <w:i/>
              </w:rPr>
            </m:ctrlPr>
          </m:dPr>
          <m:e>
            <m:r>
              <w:rPr>
                <w:rFonts w:ascii="Cambria Math" w:hAnsi="Cambria Math"/>
              </w:rPr>
              <m:t>z</m:t>
            </m:r>
          </m:e>
        </m:d>
        <m:r>
          <w:rPr>
            <w:rFonts w:ascii="Cambria Math" w:hAnsi="Cambria Math"/>
          </w:rPr>
          <m:t>=1/(1+</m:t>
        </m:r>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oMath>
      <w:r w:rsidR="005F4272">
        <w:t xml:space="preserve"> </w:t>
      </w:r>
      <w:r w:rsidR="000B479A">
        <w:t>was</w:t>
      </w:r>
      <w:r w:rsidR="00B155F3">
        <w:t xml:space="preserve"> applied to the output, leaving a value to be compared to the health threshold chosen for the model. </w:t>
      </w:r>
      <w:r>
        <w:t xml:space="preserve">The necessary ground-truth data on the state of degradation </w:t>
      </w:r>
      <w:r w:rsidR="00C6553B">
        <w:t>was</w:t>
      </w:r>
      <w:r>
        <w:t xml:space="preserve"> obtained by applying voltage on individual LEDs and observing the potential full </w:t>
      </w:r>
      <w:r w:rsidR="00833B4E">
        <w:t xml:space="preserve">or partial loss of brightness. </w:t>
      </w:r>
      <w:r w:rsidR="00456B91">
        <w:t xml:space="preserve">The loss of brightness is not dramatic, the ground truth for assessment was subjecti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70"/>
      </w:tblGrid>
      <w:tr w:rsidR="00F71BF8" w14:paraId="38E2B245" w14:textId="77777777" w:rsidTr="004635D2">
        <w:tc>
          <w:tcPr>
            <w:tcW w:w="9270" w:type="dxa"/>
            <w:vAlign w:val="center"/>
          </w:tcPr>
          <w:p w14:paraId="39457693" w14:textId="48E11385" w:rsidR="00F71BF8" w:rsidRDefault="00F71BF8" w:rsidP="00A41021">
            <w:r w:rsidRPr="00F71BF8">
              <mc:AlternateContent>
                <mc:Choice Requires="wpg">
                  <w:drawing>
                    <wp:inline distT="0" distB="0" distL="0" distR="0" wp14:anchorId="7DB6B0CD" wp14:editId="0BEA2943">
                      <wp:extent cx="5605541" cy="1439227"/>
                      <wp:effectExtent l="0" t="0" r="0" b="0"/>
                      <wp:docPr id="900" name="Group 4"/>
                      <wp:cNvGraphicFramePr xmlns:a="http://schemas.openxmlformats.org/drawingml/2006/main"/>
                      <a:graphic xmlns:a="http://schemas.openxmlformats.org/drawingml/2006/main">
                        <a:graphicData uri="http://schemas.microsoft.com/office/word/2010/wordprocessingGroup">
                          <wpg:wgp>
                            <wpg:cNvGrpSpPr/>
                            <wpg:grpSpPr>
                              <a:xfrm>
                                <a:off x="0" y="0"/>
                                <a:ext cx="5605541" cy="1439227"/>
                                <a:chOff x="-61991" y="0"/>
                                <a:chExt cx="5605541" cy="1439227"/>
                              </a:xfrm>
                            </wpg:grpSpPr>
                            <pic:pic xmlns:pic="http://schemas.openxmlformats.org/drawingml/2006/picture">
                              <pic:nvPicPr>
                                <pic:cNvPr id="901" name="Picture 901"/>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1879600" y="0"/>
                                  <a:ext cx="3663950" cy="1385570"/>
                                </a:xfrm>
                                <a:prstGeom prst="rect">
                                  <a:avLst/>
                                </a:prstGeom>
                              </pic:spPr>
                            </pic:pic>
                            <pic:pic xmlns:pic="http://schemas.openxmlformats.org/drawingml/2006/picture">
                              <pic:nvPicPr>
                                <pic:cNvPr id="902" name="Picture 902" descr="Screen Clipping"/>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a:xfrm>
                                  <a:off x="0" y="208597"/>
                                  <a:ext cx="1879600" cy="968375"/>
                                </a:xfrm>
                                <a:prstGeom prst="rect">
                                  <a:avLst/>
                                </a:prstGeom>
                              </pic:spPr>
                            </pic:pic>
                            <wps:wsp>
                              <wps:cNvPr id="903" name="TextBox 3"/>
                              <wps:cNvSpPr txBox="1"/>
                              <wps:spPr>
                                <a:xfrm>
                                  <a:off x="-61991" y="1176972"/>
                                  <a:ext cx="4042410" cy="262255"/>
                                </a:xfrm>
                                <a:prstGeom prst="rect">
                                  <a:avLst/>
                                </a:prstGeom>
                                <a:noFill/>
                              </wps:spPr>
                              <wps:txbx>
                                <w:txbxContent>
                                  <w:p w14:paraId="2C4AB3D1" w14:textId="12740092" w:rsidR="00F71BF8" w:rsidRDefault="00F71BF8" w:rsidP="00F71BF8">
                                    <w:pPr>
                                      <w:rPr>
                                        <w:rFonts w:ascii="Times" w:hAnsi="Times" w:cstheme="minorBidi"/>
                                        <w:color w:val="000000" w:themeColor="text1"/>
                                        <w:kern w:val="24"/>
                                      </w:rPr>
                                    </w:pPr>
                                    <w:r>
                                      <w:rPr>
                                        <w:rFonts w:ascii="Times" w:hAnsi="Times" w:cstheme="minorBidi"/>
                                        <w:color w:val="000000" w:themeColor="text1"/>
                                        <w:kern w:val="24"/>
                                      </w:rPr>
                                      <w:t xml:space="preserve">(a)                                                  </w:t>
                                    </w:r>
                                    <w:r>
                                      <w:rPr>
                                        <w:rFonts w:ascii="Times" w:hAnsi="Times" w:cstheme="minorBidi"/>
                                        <w:color w:val="000000" w:themeColor="text1"/>
                                        <w:kern w:val="24"/>
                                      </w:rPr>
                                      <w:t xml:space="preserve">  </w:t>
                                    </w:r>
                                    <w:proofErr w:type="gramStart"/>
                                    <w:r>
                                      <w:rPr>
                                        <w:rFonts w:ascii="Times" w:hAnsi="Times" w:cstheme="minorBidi"/>
                                        <w:color w:val="000000" w:themeColor="text1"/>
                                        <w:kern w:val="24"/>
                                      </w:rPr>
                                      <w:t xml:space="preserve">  </w:t>
                                    </w:r>
                                    <w:r>
                                      <w:rPr>
                                        <w:rFonts w:ascii="Times" w:hAnsi="Times" w:cstheme="minorBidi"/>
                                        <w:color w:val="000000" w:themeColor="text1"/>
                                        <w:kern w:val="24"/>
                                      </w:rPr>
                                      <w:t xml:space="preserve"> (</w:t>
                                    </w:r>
                                    <w:proofErr w:type="gramEnd"/>
                                    <w:r>
                                      <w:rPr>
                                        <w:rFonts w:ascii="Times" w:hAnsi="Times" w:cstheme="minorBidi"/>
                                        <w:color w:val="000000" w:themeColor="text1"/>
                                        <w:kern w:val="24"/>
                                      </w:rPr>
                                      <w:t>b)                                                     (c)</w:t>
                                    </w:r>
                                  </w:p>
                                </w:txbxContent>
                              </wps:txbx>
                              <wps:bodyPr wrap="none" rtlCol="0">
                                <a:spAutoFit/>
                              </wps:bodyPr>
                            </wps:wsp>
                          </wpg:wgp>
                        </a:graphicData>
                      </a:graphic>
                    </wp:inline>
                  </w:drawing>
                </mc:Choice>
                <mc:Fallback>
                  <w:pict>
                    <v:group w14:anchorId="7DB6B0CD" id="Group 4" o:spid="_x0000_s1193" style="width:441.4pt;height:113.3pt;mso-position-horizontal-relative:char;mso-position-vertical-relative:line" coordorigin="-619" coordsize="56055,14392" o:gfxdata="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">
                      <v:shape id="Picture 901" o:spid="_x0000_s1194" type="#_x0000_t75" style="position:absolute;left:18796;width:36639;height:1385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">
                        <v:imagedata r:id="rId28" o:title=""/>
                      </v:shape>
                      <v:shape id="Picture 902" o:spid="_x0000_s1195" type="#_x0000_t75" alt="Screen Clipping" style="position:absolute;top:2085;width:18796;height:968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">
                        <v:imagedata r:id="rId29" o:title="Screen Clipping"/>
                      </v:shape>
                      <v:shape id="TextBox 3" o:spid="_x0000_s1196" type="#_x0000_t202" style="position:absolute;left:-619;top:11769;width:40423;height:2623;visibility:visible;mso-wrap-style:non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" filled="f" stroked="f">
                        <v:textbox style="mso-fit-shape-to-text:t">
                          <w:txbxContent>
                            <w:p w14:paraId="2C4AB3D1" w14:textId="12740092" w:rsidR="00F71BF8" w:rsidRDefault="00F71BF8" w:rsidP="00F71BF8">
                              <w:pPr>
                                <w:rPr>
                                  <w:rFonts w:ascii="Times" w:hAnsi="Times" w:cstheme="minorBidi"/>
                                  <w:color w:val="000000" w:themeColor="text1"/>
                                  <w:kern w:val="24"/>
                                </w:rPr>
                              </w:pPr>
                              <w:r>
                                <w:rPr>
                                  <w:rFonts w:ascii="Times" w:hAnsi="Times" w:cstheme="minorBidi"/>
                                  <w:color w:val="000000" w:themeColor="text1"/>
                                  <w:kern w:val="24"/>
                                </w:rPr>
                                <w:t xml:space="preserve">(a)                                                  </w:t>
                              </w:r>
                              <w:r>
                                <w:rPr>
                                  <w:rFonts w:ascii="Times" w:hAnsi="Times" w:cstheme="minorBidi"/>
                                  <w:color w:val="000000" w:themeColor="text1"/>
                                  <w:kern w:val="24"/>
                                </w:rPr>
                                <w:t xml:space="preserve">  </w:t>
                              </w:r>
                              <w:proofErr w:type="gramStart"/>
                              <w:r>
                                <w:rPr>
                                  <w:rFonts w:ascii="Times" w:hAnsi="Times" w:cstheme="minorBidi"/>
                                  <w:color w:val="000000" w:themeColor="text1"/>
                                  <w:kern w:val="24"/>
                                </w:rPr>
                                <w:t xml:space="preserve">  </w:t>
                              </w:r>
                              <w:r>
                                <w:rPr>
                                  <w:rFonts w:ascii="Times" w:hAnsi="Times" w:cstheme="minorBidi"/>
                                  <w:color w:val="000000" w:themeColor="text1"/>
                                  <w:kern w:val="24"/>
                                </w:rPr>
                                <w:t xml:space="preserve"> (</w:t>
                              </w:r>
                              <w:proofErr w:type="gramEnd"/>
                              <w:r>
                                <w:rPr>
                                  <w:rFonts w:ascii="Times" w:hAnsi="Times" w:cstheme="minorBidi"/>
                                  <w:color w:val="000000" w:themeColor="text1"/>
                                  <w:kern w:val="24"/>
                                </w:rPr>
                                <w:t>b)                                                     (c)</w:t>
                              </w:r>
                            </w:p>
                          </w:txbxContent>
                        </v:textbox>
                      </v:shape>
                      <w10:anchorlock/>
                    </v:group>
                  </w:pict>
                </mc:Fallback>
              </mc:AlternateContent>
            </w:r>
          </w:p>
        </w:tc>
      </w:tr>
      <w:tr w:rsidR="000B720F" w14:paraId="41070936" w14:textId="77777777" w:rsidTr="005F4272">
        <w:tc>
          <w:tcPr>
            <w:tcW w:w="9270" w:type="dxa"/>
          </w:tcPr>
          <w:p w14:paraId="0D38399E" w14:textId="2321CB73" w:rsidR="000B720F" w:rsidRDefault="000B720F" w:rsidP="000B720F">
            <w:pPr>
              <w:spacing w:after="100"/>
              <w:ind w:left="792" w:hanging="792"/>
            </w:pPr>
            <w:bookmarkStart w:id="7" w:name="_Ref125532580"/>
            <w:r w:rsidRPr="004E77F5">
              <w:t xml:space="preserve">Figure </w:t>
            </w:r>
            <w:r w:rsidR="00000000">
              <w:fldChar w:fldCharType="begin"/>
            </w:r>
            <w:r w:rsidR="00000000">
              <w:instrText xml:space="preserve"> SEQ Figure \* ARABIC </w:instrText>
            </w:r>
            <w:r w:rsidR="00000000">
              <w:fldChar w:fldCharType="separate"/>
            </w:r>
            <w:r w:rsidR="00674D3B">
              <w:rPr>
                <w:noProof/>
              </w:rPr>
              <w:t>8</w:t>
            </w:r>
            <w:r w:rsidR="00000000">
              <w:rPr>
                <w:noProof/>
              </w:rPr>
              <w:fldChar w:fldCharType="end"/>
            </w:r>
            <w:bookmarkEnd w:id="7"/>
            <w:r>
              <w:t xml:space="preserve"> Performance of the LED degradation assessment for a PCB (a) image of the PCB(b) receivers operating characteristic (c) confusion matrix</w:t>
            </w:r>
          </w:p>
        </w:tc>
      </w:tr>
    </w:tbl>
    <w:p w14:paraId="74BA8DD3" w14:textId="55931B82" w:rsidR="009A32DE" w:rsidRPr="008C17FA" w:rsidRDefault="0086088D" w:rsidP="008C17FA">
      <w:pPr>
        <w:ind w:firstLine="720"/>
        <w:rPr>
          <w:rFonts w:eastAsiaTheme="minorEastAsia"/>
        </w:rPr>
      </w:pPr>
      <w:r>
        <w:t>A typical</w:t>
      </w:r>
      <w:r w:rsidR="005754EF">
        <w:t xml:space="preserve"> performance on the validation data for a specific PCB (</w:t>
      </w:r>
      <w:r w:rsidR="006F46BB">
        <w:fldChar w:fldCharType="begin"/>
      </w:r>
      <w:r w:rsidR="006F46BB">
        <w:instrText xml:space="preserve"> REF _Ref125532580 \h </w:instrText>
      </w:r>
      <w:r w:rsidR="006F46BB">
        <w:fldChar w:fldCharType="separate"/>
      </w:r>
      <w:r w:rsidR="00674D3B" w:rsidRPr="004E77F5">
        <w:t xml:space="preserve">Figure </w:t>
      </w:r>
      <w:r w:rsidR="00674D3B">
        <w:rPr>
          <w:noProof/>
        </w:rPr>
        <w:t>8</w:t>
      </w:r>
      <w:r w:rsidR="006F46BB">
        <w:fldChar w:fldCharType="end"/>
      </w:r>
      <w:r>
        <w:t>a) was</w:t>
      </w:r>
      <w:r w:rsidR="005754EF">
        <w:t xml:space="preserve"> indicated in the </w:t>
      </w:r>
      <w:r w:rsidR="005754EF">
        <w:rPr>
          <w:i/>
        </w:rPr>
        <w:t xml:space="preserve">receiver operating characteristic </w:t>
      </w:r>
      <w:r w:rsidR="005754EF">
        <w:t>(ROC), which plots the</w:t>
      </w:r>
      <w:r w:rsidR="00DF18A3">
        <w:t xml:space="preserve"> estimated</w:t>
      </w:r>
      <w:r w:rsidR="005754EF">
        <w:t xml:space="preserve"> detection rate</w:t>
      </w:r>
      <w:r w:rsidR="00DF18A3">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D</m:t>
            </m:r>
          </m:sub>
        </m:sSub>
      </m:oMath>
      <w:r w:rsidR="005754EF">
        <w:t xml:space="preserve"> or true positive rate vs. </w:t>
      </w:r>
      <w:r w:rsidR="00DF18A3">
        <w:t xml:space="preserve">estimated </w:t>
      </w:r>
      <w:r w:rsidR="005754EF">
        <w:t xml:space="preserve">false </w:t>
      </w:r>
      <w:r w:rsidR="00DF18A3">
        <w:t>alarm</w:t>
      </w:r>
      <w:r w:rsidR="005754EF">
        <w:t xml:space="preserve"> rate</w:t>
      </w:r>
      <w:r w:rsidR="00DF18A3">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FA</m:t>
            </m:r>
          </m:sub>
        </m:sSub>
      </m:oMath>
      <w:r w:rsidR="005754EF">
        <w:t xml:space="preserve"> (</w:t>
      </w:r>
      <w:r w:rsidR="006F46BB">
        <w:fldChar w:fldCharType="begin"/>
      </w:r>
      <w:r w:rsidR="006F46BB">
        <w:instrText xml:space="preserve"> REF _Ref125532580 \h </w:instrText>
      </w:r>
      <w:r w:rsidR="006F46BB">
        <w:fldChar w:fldCharType="separate"/>
      </w:r>
      <w:r w:rsidR="00674D3B" w:rsidRPr="004E77F5">
        <w:t xml:space="preserve">Figure </w:t>
      </w:r>
      <w:r w:rsidR="00674D3B">
        <w:rPr>
          <w:noProof/>
        </w:rPr>
        <w:t>8</w:t>
      </w:r>
      <w:r w:rsidR="006F46BB">
        <w:fldChar w:fldCharType="end"/>
      </w:r>
      <w:r w:rsidR="005754EF">
        <w:t>b), and the confusion matrix, which summarizes</w:t>
      </w:r>
      <w:r w:rsidR="00DF18A3">
        <w:t xml:space="preserve"> a specific point on the ROC curve</w:t>
      </w:r>
      <w:r w:rsidR="005754EF">
        <w:t xml:space="preserve"> in a tabular form (</w:t>
      </w:r>
      <w:r w:rsidR="006F46BB">
        <w:fldChar w:fldCharType="begin"/>
      </w:r>
      <w:r w:rsidR="006F46BB">
        <w:instrText xml:space="preserve"> REF _Ref125532580 \h </w:instrText>
      </w:r>
      <w:r w:rsidR="006F46BB">
        <w:fldChar w:fldCharType="separate"/>
      </w:r>
      <w:r w:rsidR="00674D3B" w:rsidRPr="004E77F5">
        <w:t xml:space="preserve">Figure </w:t>
      </w:r>
      <w:r w:rsidR="00674D3B">
        <w:rPr>
          <w:noProof/>
        </w:rPr>
        <w:t>8</w:t>
      </w:r>
      <w:r w:rsidR="006F46BB">
        <w:fldChar w:fldCharType="end"/>
      </w:r>
      <w:r w:rsidR="005754EF">
        <w:t xml:space="preserve">c). </w:t>
      </w:r>
      <w:r w:rsidR="00DF18A3">
        <w:t>The specific</w:t>
      </w:r>
      <w:r w:rsidR="00833B4E">
        <w:t xml:space="preserve"> ROC</w:t>
      </w:r>
      <w:r w:rsidR="00DF18A3">
        <w:t xml:space="preserve"> point </w:t>
      </w:r>
      <w:r w:rsidR="00833B4E">
        <w:t>corresponded to</w:t>
      </w:r>
      <w:r w:rsidR="00DF18A3">
        <w:t xml:space="preserve"> the initial requirement that</w:t>
      </w:r>
      <w:r>
        <w:t xml:space="preserve"> false alarm</w:t>
      </w:r>
      <w:r w:rsidR="000B479A">
        <w:t xml:space="preserve"> rate </w:t>
      </w:r>
      <m:oMath>
        <m:sSub>
          <m:sSubPr>
            <m:ctrlPr>
              <w:rPr>
                <w:rFonts w:ascii="Cambria Math" w:hAnsi="Cambria Math"/>
                <w:i/>
              </w:rPr>
            </m:ctrlPr>
          </m:sSubPr>
          <m:e>
            <m:acc>
              <m:accPr>
                <m:ctrlPr>
                  <w:rPr>
                    <w:rFonts w:ascii="Cambria Math" w:hAnsi="Cambria Math"/>
                    <w:i/>
                  </w:rPr>
                </m:ctrlPr>
              </m:accPr>
              <m:e>
                <m:r>
                  <w:rPr>
                    <w:rFonts w:ascii="Cambria Math" w:hAnsi="Cambria Math"/>
                  </w:rPr>
                  <m:t>p</m:t>
                </m:r>
              </m:e>
            </m:acc>
          </m:e>
          <m:sub>
            <m:r>
              <w:rPr>
                <w:rFonts w:ascii="Cambria Math" w:hAnsi="Cambria Math"/>
              </w:rPr>
              <m:t>FA</m:t>
            </m:r>
          </m:sub>
        </m:sSub>
      </m:oMath>
      <w:r>
        <w:t xml:space="preserve"> </w:t>
      </w:r>
      <w:r w:rsidR="00DF18A3">
        <w:t>did</w:t>
      </w:r>
      <w:r>
        <w:t xml:space="preserve"> not to exceed 5%</w:t>
      </w:r>
      <w:r w:rsidR="00DF18A3">
        <w:rPr>
          <w:rFonts w:eastAsiaTheme="minorEastAsia"/>
        </w:rPr>
        <w:t xml:space="preserve">. With </w:t>
      </w:r>
      <w:r w:rsidR="00833B4E">
        <w:rPr>
          <w:rFonts w:eastAsiaTheme="minorEastAsia"/>
        </w:rPr>
        <w:t>this</w:t>
      </w:r>
      <w:r w:rsidR="00DF18A3">
        <w:rPr>
          <w:rFonts w:eastAsiaTheme="minorEastAsia"/>
        </w:rPr>
        <w:t xml:space="preserve"> requirement, the</w:t>
      </w:r>
      <w:r>
        <w:rPr>
          <w:rFonts w:eastAsiaTheme="minorEastAsia"/>
        </w:rPr>
        <w:t xml:space="preserve"> model attain</w:t>
      </w:r>
      <w:r w:rsidR="00DF18A3">
        <w:rPr>
          <w:rFonts w:eastAsiaTheme="minorEastAsia"/>
        </w:rPr>
        <w:t>ed</w:t>
      </w:r>
      <w:r>
        <w:rPr>
          <w:rFonts w:eastAsiaTheme="minorEastAsia"/>
        </w:rPr>
        <w:t xml:space="preserve"> the </w:t>
      </w:r>
      <w:r w:rsidR="00DF18A3">
        <w:rPr>
          <w:rFonts w:eastAsiaTheme="minorEastAsia"/>
        </w:rPr>
        <w:t>estimated</w:t>
      </w:r>
      <w:r w:rsidR="000B479A">
        <w:rPr>
          <w:rFonts w:eastAsiaTheme="minorEastAsia"/>
        </w:rPr>
        <w:t xml:space="preserve"> detection rat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p</m:t>
                </m:r>
              </m:e>
            </m:acc>
          </m:e>
          <m:sub>
            <m:r>
              <w:rPr>
                <w:rFonts w:ascii="Cambria Math" w:eastAsiaTheme="minorEastAsia" w:hAnsi="Cambria Math"/>
              </w:rPr>
              <m:t>D</m:t>
            </m:r>
          </m:sub>
        </m:sSub>
      </m:oMath>
      <w:r w:rsidR="000B479A">
        <w:rPr>
          <w:rFonts w:eastAsiaTheme="minorEastAsia"/>
        </w:rPr>
        <w:t xml:space="preserve"> </w:t>
      </w:r>
      <w:r w:rsidR="00833B4E">
        <w:rPr>
          <w:rFonts w:eastAsiaTheme="minorEastAsia"/>
        </w:rPr>
        <w:t>of 97.5%</w:t>
      </w:r>
      <w:r w:rsidR="005F4272">
        <w:rPr>
          <w:rFonts w:eastAsiaTheme="minorEastAsia"/>
        </w:rPr>
        <w:t>.</w:t>
      </w:r>
    </w:p>
    <w:p w14:paraId="04DA8E7C" w14:textId="54FF0B54" w:rsidR="0086088D" w:rsidRDefault="0071145F" w:rsidP="0071145F">
      <w:pPr>
        <w:jc w:val="center"/>
      </w:pPr>
      <w:r>
        <w:rPr>
          <w:noProof/>
        </w:rPr>
        <w:drawing>
          <wp:inline distT="0" distB="0" distL="0" distR="0" wp14:anchorId="5762775F" wp14:editId="1A7A467D">
            <wp:extent cx="3492465" cy="1877352"/>
            <wp:effectExtent l="0" t="0" r="635" b="2540"/>
            <wp:docPr id="37" name="Picture 37" descr="Graphical user interface, webs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Graphical user interface, website&#10;&#10;Description automatically generated"/>
                    <pic:cNvPicPr/>
                  </pic:nvPicPr>
                  <pic:blipFill rotWithShape="1">
                    <a:blip r:embed="rId30" cstate="print">
                      <a:extLst>
                        <a:ext uri="{28A0092B-C50C-407E-A947-70E740481C1C}">
                          <a14:useLocalDpi xmlns:a14="http://schemas.microsoft.com/office/drawing/2010/main" val="0"/>
                        </a:ext>
                      </a:extLst>
                    </a:blip>
                    <a:srcRect b="3131"/>
                    <a:stretch/>
                  </pic:blipFill>
                  <pic:spPr bwMode="auto">
                    <a:xfrm>
                      <a:off x="0" y="0"/>
                      <a:ext cx="3492465" cy="1877352"/>
                    </a:xfrm>
                    <a:prstGeom prst="rect">
                      <a:avLst/>
                    </a:prstGeom>
                    <a:ln>
                      <a:noFill/>
                    </a:ln>
                    <a:extLst>
                      <a:ext uri="{53640926-AAD7-44D8-BBD7-CCE9431645EC}">
                        <a14:shadowObscured xmlns:a14="http://schemas.microsoft.com/office/drawing/2010/main"/>
                      </a:ext>
                    </a:extLst>
                  </pic:spPr>
                </pic:pic>
              </a:graphicData>
            </a:graphic>
          </wp:inline>
        </w:drawing>
      </w:r>
    </w:p>
    <w:p w14:paraId="4F98E27E" w14:textId="2FD1FA8C" w:rsidR="0086088D" w:rsidRDefault="0086088D" w:rsidP="004D43F6">
      <w:pPr>
        <w:pStyle w:val="Caption"/>
        <w:spacing w:after="100"/>
      </w:pPr>
      <w:bookmarkStart w:id="8" w:name="_Ref122603218"/>
      <w:r w:rsidRPr="004E77F5">
        <w:t xml:space="preserve">Figure </w:t>
      </w:r>
      <w:r w:rsidR="00000000">
        <w:fldChar w:fldCharType="begin"/>
      </w:r>
      <w:r w:rsidR="00000000">
        <w:instrText xml:space="preserve"> SEQ Figure \* ARABIC </w:instrText>
      </w:r>
      <w:r w:rsidR="00000000">
        <w:fldChar w:fldCharType="separate"/>
      </w:r>
      <w:r w:rsidR="00674D3B">
        <w:rPr>
          <w:noProof/>
        </w:rPr>
        <w:t>9</w:t>
      </w:r>
      <w:r w:rsidR="00000000">
        <w:rPr>
          <w:noProof/>
        </w:rPr>
        <w:fldChar w:fldCharType="end"/>
      </w:r>
      <w:bookmarkEnd w:id="8"/>
      <w:r w:rsidRPr="004E77F5">
        <w:t xml:space="preserve"> Integrated so</w:t>
      </w:r>
      <w:r w:rsidR="000B720F">
        <w:t xml:space="preserve">lution for LED assessment: </w:t>
      </w:r>
      <w:r w:rsidRPr="004E77F5">
        <w:t>image loading</w:t>
      </w:r>
      <w:r w:rsidR="000B720F">
        <w:t>, localization, and assessment</w:t>
      </w:r>
    </w:p>
    <w:p w14:paraId="4782F94F" w14:textId="3273AEA0" w:rsidR="00FD18C8" w:rsidRPr="00FD18C8" w:rsidRDefault="000B720F" w:rsidP="002B4EEB">
      <w:pPr>
        <w:spacing w:after="100"/>
        <w:ind w:firstLine="720"/>
      </w:pPr>
      <w:r>
        <w:lastRenderedPageBreak/>
        <w:fldChar w:fldCharType="begin"/>
      </w:r>
      <w:r>
        <w:instrText xml:space="preserve"> REF _Ref122603218 \h </w:instrText>
      </w:r>
      <w:r>
        <w:fldChar w:fldCharType="separate"/>
      </w:r>
      <w:r w:rsidR="00674D3B" w:rsidRPr="004E77F5">
        <w:t xml:space="preserve">Figure </w:t>
      </w:r>
      <w:r w:rsidR="00674D3B">
        <w:rPr>
          <w:noProof/>
        </w:rPr>
        <w:t>9</w:t>
      </w:r>
      <w:r>
        <w:fldChar w:fldCharType="end"/>
      </w:r>
      <w:r>
        <w:t xml:space="preserve"> shows the integrated solution the LED localization and assessment.  Because some levels of degradation can be subjective, in addition to localization and assessment, the tool allows a subject-matter expert to review the assessments and provide feedback.  The feedback consists of saved images and updated ground truth information, which enables the retraining of machine learning models and paves the path to continuous adaptive learning of the deployed system. </w:t>
      </w:r>
    </w:p>
    <w:p w14:paraId="4B710625" w14:textId="6D23E741" w:rsidR="00065856" w:rsidRDefault="005F2448" w:rsidP="005F2448">
      <w:pPr>
        <w:pStyle w:val="Heading1"/>
      </w:pPr>
      <w:r>
        <w:t>Conclusions &amp; Recommendations</w:t>
      </w:r>
    </w:p>
    <w:p w14:paraId="5C4F2E8D" w14:textId="77777777" w:rsidR="00A94A5C" w:rsidRDefault="00A94A5C" w:rsidP="00A94A5C">
      <w:r>
        <w:t xml:space="preserve">Machine learning and computer vision provide a compelling path to automate and eliminate tedious, error-prone tasks on the remanufacturing floor.  This article illustrated developing solutions for two carefully-selected tasks: part number identification and LED degradation assessment. Introducing machine learning to remanufacturing processes works particularly well when brought incrementally, starting from low-hanging fruit and building to higher-value solutions. Furthermore, solutions that do not cover the full range of input variations often provide sufficient value to be adopted. </w:t>
      </w:r>
    </w:p>
    <w:p w14:paraId="64B9B302" w14:textId="77777777" w:rsidR="00A94A5C" w:rsidRDefault="00A94A5C" w:rsidP="00A94A5C">
      <w:r>
        <w:tab/>
        <w:t xml:space="preserve">Because the first task, part number identification, required solutions for text localization and character classification – both well-researched machine learning problems – we were able to leverage an existing commercial solution available through the Google Cloud Vision API. It is important to emphasize that the commercial solution, while very cost-effective, was not a turn-key solution and needed some data preprocessing and post-processing. For example, </w:t>
      </w:r>
      <w:r w:rsidRPr="0059328C">
        <w:t>down-sampling images of very high resolution accelerated the part number identification</w:t>
      </w:r>
      <w:r>
        <w:t xml:space="preserve">. The post-processing steps included parsing the responses from the API and mapping them onto the data from previously registered part numbers. Sometimes detection broke part number strings into sub-strings that had to be concatenated during post-processing. Moreover, occasionally, matching the character strings to the existing part had to be probabilistic because individual characters were misclassified.  Because of the large number of different part numbers, it was not practical to address all edge cases. Instead, the integrating solution was equipped with a mechanism to capture and store critical information when a problem arises to enable continuous improvement. </w:t>
      </w:r>
    </w:p>
    <w:p w14:paraId="4315411F" w14:textId="77777777" w:rsidR="00A94A5C" w:rsidRDefault="00A94A5C" w:rsidP="00A94A5C">
      <w:r>
        <w:tab/>
        <w:t xml:space="preserve">Images of LEDs are not commonly used for training large machine-learning models, and no commercial solutions exist. Moreover, they are sufficiently specialized that even transfer learning did not work well for the degradation assessment. Furthermore, popular deep-learning models for localization (YOLO and U-Net) showed limited generalization. In our experiments, the best solution for degradation assessment employed a CNN model trained from scratch. The most effective localization was primarily based on classical image-processing techniques. However, we combined classical methods and leveraged a more recent, popular segmentation model, U-Net, to accelerate the requisite localization ground truth labeling. The integrated solution for LEDs was equipped with the tools for careful inspection, which enabled the expert to overwrite individual assessments and create data for adaptive learning. This capability was especially useful because the assessment of mild loss of brightness was subjective. The models were developed for three different types of LEDs, but only one was presented in this manuscript. The next development step is to integrate LED degradation detection and localization. </w:t>
      </w:r>
    </w:p>
    <w:p w14:paraId="74A540DA" w14:textId="718C67B6" w:rsidR="00B932BF" w:rsidRDefault="00A94A5C" w:rsidP="008C17FA">
      <w:pPr>
        <w:spacing w:after="100"/>
      </w:pPr>
      <w:r>
        <w:tab/>
        <w:t xml:space="preserve">The solution structure presented in this article can be extended to another component failure. The part identification system requires an updated part number database to be repurposed. The automated registration system drastically lowers the manual labor cost of building a relevant dataset. </w:t>
      </w:r>
      <w:r w:rsidRPr="0059328C">
        <w:t>The assessment model can be trained to solve a different component failure problem with a new, labeled dataset</w:t>
      </w:r>
      <w:r>
        <w:t xml:space="preserve">. It is important to note: the best methods for localization and assessment will change depending on the dataset. However, this article has demonstrated a modular process flow that can be modified to suit new health assessment tasks. In addition to developing specific solutions, an organization significantly benefits from adopting </w:t>
      </w:r>
      <w:r w:rsidRPr="006A2EFB">
        <w:rPr>
          <w:i/>
        </w:rPr>
        <w:t>machine-learning philosophy</w:t>
      </w:r>
      <w:r>
        <w:t xml:space="preserve"> by capturing data associated with critical processes. This data represents an asset that can unlock additional solutions down the road, be used for training, and better characterize the inventory. </w:t>
      </w:r>
    </w:p>
    <w:p w14:paraId="53321FDA" w14:textId="77777777" w:rsidR="005F2448" w:rsidRDefault="005F2448" w:rsidP="005F2448">
      <w:pPr>
        <w:pStyle w:val="Heading1"/>
      </w:pPr>
      <w:r>
        <w:t xml:space="preserve">Acknowledgments </w:t>
      </w:r>
    </w:p>
    <w:p w14:paraId="44FCDBE4" w14:textId="33EC1479" w:rsidR="005F2448" w:rsidRDefault="00AD0E69" w:rsidP="005F2448">
      <w:r>
        <w:t xml:space="preserve">The authors gratefully acknowledge our colleagues: Scott Nichols for developing the image capturing fixtures, Neel Surendra Sancheti for capturing the initial ground truth data on LED degradation, and Zane Kitchen Lipski for the initial development of the methods for concatenated bounding boxes. </w:t>
      </w:r>
    </w:p>
    <w:p w14:paraId="4477A5CF" w14:textId="3D55F414" w:rsidR="00AD0E69" w:rsidRDefault="005F4272" w:rsidP="005F4272">
      <w:pPr>
        <w:ind w:firstLine="720"/>
      </w:pPr>
      <w:r w:rsidRPr="005F4272">
        <w:t xml:space="preserve">This material is based upon work supported by the U.S. Department of Energy’s Office of Energy Efficiency and Renewable Energy (EERE) under the Advanced Manufacturing Office Award Number DE-EE0007897 awarded to the REMADE Institute, a division of Sustainable Manufacturing Innovation Alliance Corp. </w:t>
      </w:r>
      <w:r w:rsidRPr="005F4272">
        <w:lastRenderedPageBreak/>
        <w:t>In addition, RIT received funding, in part, from New York State Empire State Development under Grant #AC118 that supported the work on this project.</w:t>
      </w:r>
    </w:p>
    <w:p w14:paraId="2581843A" w14:textId="4AEA2D37" w:rsidR="005F4272" w:rsidRDefault="005F4272" w:rsidP="005F4272">
      <w:pPr>
        <w:ind w:firstLine="720"/>
      </w:pPr>
      <w:r w:rsidRPr="005F4272">
        <w:t>The views expressed herein do not necessarily represent the views of the U.S. Department of Energy or the United States Government or New York State.</w:t>
      </w:r>
    </w:p>
    <w:p w14:paraId="1F0C6E81" w14:textId="0F1C4412" w:rsidR="00FD18C8" w:rsidRPr="005E672A" w:rsidRDefault="006810F5" w:rsidP="006810F5">
      <w:pPr>
        <w:ind w:firstLine="720"/>
      </w:pPr>
      <w:r w:rsidRPr="006810F5">
        <w:t>© 2023 Rochester Institute of Technology</w:t>
      </w:r>
      <w:r w:rsidR="005D6227">
        <w:t xml:space="preserve"> and </w:t>
      </w:r>
      <w:proofErr w:type="spellStart"/>
      <w:r w:rsidR="005D6227">
        <w:t>CoreCentric</w:t>
      </w:r>
      <w:proofErr w:type="spellEnd"/>
      <w:r w:rsidR="005D6227">
        <w:t xml:space="preserve"> Solutions Inc.</w:t>
      </w:r>
    </w:p>
    <w:p w14:paraId="6F7A0D3D" w14:textId="7E087753" w:rsidR="00AF145D" w:rsidRPr="00AF145D" w:rsidRDefault="005F2448" w:rsidP="00F206D5">
      <w:pPr>
        <w:pStyle w:val="Heading1"/>
      </w:pPr>
      <w:r>
        <w:t>References</w:t>
      </w:r>
    </w:p>
    <w:p w14:paraId="2113349C" w14:textId="224601FC" w:rsidR="005A0F73" w:rsidRPr="005A0F73" w:rsidRDefault="00AF145D" w:rsidP="005A0F73">
      <w:pPr>
        <w:widowControl w:val="0"/>
        <w:autoSpaceDE w:val="0"/>
        <w:autoSpaceDN w:val="0"/>
        <w:adjustRightInd w:val="0"/>
        <w:spacing w:line="240" w:lineRule="auto"/>
        <w:ind w:left="480" w:hanging="480"/>
        <w:rPr>
          <w:noProof/>
          <w:szCs w:val="24"/>
        </w:rPr>
      </w:pPr>
      <w:r>
        <w:fldChar w:fldCharType="begin" w:fldLock="1"/>
      </w:r>
      <w:r>
        <w:instrText xml:space="preserve">ADDIN Mendeley Bibliography CSL_BIBLIOGRAPHY </w:instrText>
      </w:r>
      <w:r>
        <w:fldChar w:fldCharType="separate"/>
      </w:r>
      <w:r w:rsidR="005A0F73" w:rsidRPr="005A0F73">
        <w:rPr>
          <w:noProof/>
          <w:szCs w:val="24"/>
        </w:rPr>
        <w:t xml:space="preserve">Abadi, M., Barham, P., Chen, J., Chen, Z., Davis, A., Dean, J., Devin, M., Ghemawat, S., Irving, G., Isard, M., &amp; others. (2016). Tensorflow: A system for large-scale machine learning. </w:t>
      </w:r>
      <w:r w:rsidR="005A0F73" w:rsidRPr="005A0F73">
        <w:rPr>
          <w:i/>
          <w:iCs/>
          <w:noProof/>
          <w:szCs w:val="24"/>
        </w:rPr>
        <w:t xml:space="preserve">12th  Symposium on Operating Systems Design </w:t>
      </w:r>
      <w:r w:rsidR="00D57568">
        <w:rPr>
          <w:i/>
          <w:iCs/>
          <w:noProof/>
          <w:szCs w:val="24"/>
        </w:rPr>
        <w:t>and Implementation (</w:t>
      </w:r>
      <w:r w:rsidR="005A0F73" w:rsidRPr="005A0F73">
        <w:rPr>
          <w:i/>
          <w:iCs/>
          <w:noProof/>
          <w:szCs w:val="24"/>
        </w:rPr>
        <w:t>16)</w:t>
      </w:r>
      <w:r w:rsidR="005A0F73" w:rsidRPr="005A0F73">
        <w:rPr>
          <w:noProof/>
          <w:szCs w:val="24"/>
        </w:rPr>
        <w:t>, 265–283.</w:t>
      </w:r>
    </w:p>
    <w:p w14:paraId="78D6099A"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Alcantarilla, P. F., Bartoli, A., &amp; Davison, A. J. (2012). KAZE features. </w:t>
      </w:r>
      <w:r w:rsidRPr="005A0F73">
        <w:rPr>
          <w:i/>
          <w:iCs/>
          <w:noProof/>
          <w:szCs w:val="24"/>
        </w:rPr>
        <w:t>European Conference on Computer Vision</w:t>
      </w:r>
      <w:r w:rsidRPr="005A0F73">
        <w:rPr>
          <w:noProof/>
          <w:szCs w:val="24"/>
        </w:rPr>
        <w:t>, 214–227.</w:t>
      </w:r>
    </w:p>
    <w:p w14:paraId="463B5D58"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Bailey, T., &amp; Durrant-Whyte, H. (2006). Simultaneous localization and mapping (SLAM): Part II. </w:t>
      </w:r>
      <w:r w:rsidRPr="005A0F73">
        <w:rPr>
          <w:i/>
          <w:iCs/>
          <w:noProof/>
          <w:szCs w:val="24"/>
        </w:rPr>
        <w:t>IEEE Robotics and Automation Magazine</w:t>
      </w:r>
      <w:r w:rsidRPr="005A0F73">
        <w:rPr>
          <w:noProof/>
          <w:szCs w:val="24"/>
        </w:rPr>
        <w:t xml:space="preserve">, </w:t>
      </w:r>
      <w:r w:rsidRPr="005A0F73">
        <w:rPr>
          <w:i/>
          <w:iCs/>
          <w:noProof/>
          <w:szCs w:val="24"/>
        </w:rPr>
        <w:t>13</w:t>
      </w:r>
      <w:r w:rsidRPr="005A0F73">
        <w:rPr>
          <w:noProof/>
          <w:szCs w:val="24"/>
        </w:rPr>
        <w:t>(3), 108–117. https://doi.org/10.1109/MRA.2006.1678144</w:t>
      </w:r>
    </w:p>
    <w:p w14:paraId="6E78D14F"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Brown, M., &amp; Lowe, D. G. (2007). Automatic panoramic image stitching using invariant features. </w:t>
      </w:r>
      <w:r w:rsidRPr="005A0F73">
        <w:rPr>
          <w:i/>
          <w:iCs/>
          <w:noProof/>
          <w:szCs w:val="24"/>
        </w:rPr>
        <w:t>International Journal of Computer Vision</w:t>
      </w:r>
      <w:r w:rsidRPr="005A0F73">
        <w:rPr>
          <w:noProof/>
          <w:szCs w:val="24"/>
        </w:rPr>
        <w:t xml:space="preserve">, </w:t>
      </w:r>
      <w:r w:rsidRPr="005A0F73">
        <w:rPr>
          <w:i/>
          <w:iCs/>
          <w:noProof/>
          <w:szCs w:val="24"/>
        </w:rPr>
        <w:t>74</w:t>
      </w:r>
      <w:r w:rsidRPr="005A0F73">
        <w:rPr>
          <w:noProof/>
          <w:szCs w:val="24"/>
        </w:rPr>
        <w:t>(1), 59–73. https://doi.org/10.1007/S11263-006-0002-3/METRICS</w:t>
      </w:r>
    </w:p>
    <w:p w14:paraId="2C02A376"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Calonder, M., Lepetit, V., Strecha, C., &amp; Fua, P. (2010). Brief: Binary robust independent elementary features. </w:t>
      </w:r>
      <w:r w:rsidRPr="005A0F73">
        <w:rPr>
          <w:i/>
          <w:iCs/>
          <w:noProof/>
          <w:szCs w:val="24"/>
        </w:rPr>
        <w:t>European Conference on Computer Vision</w:t>
      </w:r>
      <w:r w:rsidRPr="005A0F73">
        <w:rPr>
          <w:noProof/>
          <w:szCs w:val="24"/>
        </w:rPr>
        <w:t>, 778–792.</w:t>
      </w:r>
    </w:p>
    <w:p w14:paraId="7C459EBC"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Cheng, J., Xiong, W., Chen, W., Gu, Y., &amp; Li, Y. (2018). Pixel-level crack detection using U-net. </w:t>
      </w:r>
      <w:r w:rsidRPr="005A0F73">
        <w:rPr>
          <w:i/>
          <w:iCs/>
          <w:noProof/>
          <w:szCs w:val="24"/>
        </w:rPr>
        <w:t>TENCON 2018-2018 IEEE Region 10 Conference</w:t>
      </w:r>
      <w:r w:rsidRPr="005A0F73">
        <w:rPr>
          <w:noProof/>
          <w:szCs w:val="24"/>
        </w:rPr>
        <w:t>, 462–466.</w:t>
      </w:r>
    </w:p>
    <w:p w14:paraId="15E78D55"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Chollet, F. (2017). </w:t>
      </w:r>
      <w:r w:rsidRPr="005A0F73">
        <w:rPr>
          <w:i/>
          <w:iCs/>
          <w:noProof/>
          <w:szCs w:val="24"/>
        </w:rPr>
        <w:t>Deep Learning with Python</w:t>
      </w:r>
      <w:r w:rsidRPr="005A0F73">
        <w:rPr>
          <w:noProof/>
          <w:szCs w:val="24"/>
        </w:rPr>
        <w:t>.</w:t>
      </w:r>
    </w:p>
    <w:p w14:paraId="6F25B33E"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Diwan, T., Anirudh, G., &amp; Tembhurne, J. V. (2022). Object detection using YOLO: Challenges, architectural successors, datasets and applications. </w:t>
      </w:r>
      <w:r w:rsidRPr="005A0F73">
        <w:rPr>
          <w:i/>
          <w:iCs/>
          <w:noProof/>
          <w:szCs w:val="24"/>
        </w:rPr>
        <w:t>Multimedia Tools and Applications</w:t>
      </w:r>
      <w:r w:rsidRPr="005A0F73">
        <w:rPr>
          <w:noProof/>
          <w:szCs w:val="24"/>
        </w:rPr>
        <w:t>, 1–33.</w:t>
      </w:r>
    </w:p>
    <w:p w14:paraId="145A48AA"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Du, G., Cao, X., Liang, J., Chen, X., &amp; Zhan, Y. (2020). Medical image segmentation based on u-net: A review. </w:t>
      </w:r>
      <w:r w:rsidRPr="005A0F73">
        <w:rPr>
          <w:i/>
          <w:iCs/>
          <w:noProof/>
          <w:szCs w:val="24"/>
        </w:rPr>
        <w:t>Journal of Imaging Science and Technology</w:t>
      </w:r>
      <w:r w:rsidRPr="005A0F73">
        <w:rPr>
          <w:noProof/>
          <w:szCs w:val="24"/>
        </w:rPr>
        <w:t xml:space="preserve">, </w:t>
      </w:r>
      <w:r w:rsidRPr="005A0F73">
        <w:rPr>
          <w:i/>
          <w:iCs/>
          <w:noProof/>
          <w:szCs w:val="24"/>
        </w:rPr>
        <w:t>64</w:t>
      </w:r>
      <w:r w:rsidRPr="005A0F73">
        <w:rPr>
          <w:noProof/>
          <w:szCs w:val="24"/>
        </w:rPr>
        <w:t>, 1–12.</w:t>
      </w:r>
    </w:p>
    <w:p w14:paraId="66A24E0A"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Durrant-Whyte, H., &amp; Bailey, T. (2006). Simultaneous localization and mapping: Part I. </w:t>
      </w:r>
      <w:r w:rsidRPr="005A0F73">
        <w:rPr>
          <w:i/>
          <w:iCs/>
          <w:noProof/>
          <w:szCs w:val="24"/>
        </w:rPr>
        <w:t>IEEE Robotics and Automation Magazine</w:t>
      </w:r>
      <w:r w:rsidRPr="005A0F73">
        <w:rPr>
          <w:noProof/>
          <w:szCs w:val="24"/>
        </w:rPr>
        <w:t xml:space="preserve">, </w:t>
      </w:r>
      <w:r w:rsidRPr="005A0F73">
        <w:rPr>
          <w:i/>
          <w:iCs/>
          <w:noProof/>
          <w:szCs w:val="24"/>
        </w:rPr>
        <w:t>13</w:t>
      </w:r>
      <w:r w:rsidRPr="005A0F73">
        <w:rPr>
          <w:noProof/>
          <w:szCs w:val="24"/>
        </w:rPr>
        <w:t>(2), 99–108. https://doi.org/10.1109/MRA.2006.1638022</w:t>
      </w:r>
    </w:p>
    <w:p w14:paraId="7B98BCE1"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Geron, A. (2019). </w:t>
      </w:r>
      <w:r w:rsidRPr="005A0F73">
        <w:rPr>
          <w:i/>
          <w:iCs/>
          <w:noProof/>
          <w:szCs w:val="24"/>
        </w:rPr>
        <w:t>Hands-on Machine Learning with Scikit-Learn, Keras &amp; Tensorflow</w:t>
      </w:r>
      <w:r w:rsidRPr="005A0F73">
        <w:rPr>
          <w:noProof/>
          <w:szCs w:val="24"/>
        </w:rPr>
        <w:t xml:space="preserve"> (2nd ed.). O’Reilly.</w:t>
      </w:r>
    </w:p>
    <w:p w14:paraId="2D930F7B"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Gonzalez, R., &amp; Wood, R. (2017). </w:t>
      </w:r>
      <w:r w:rsidRPr="005A0F73">
        <w:rPr>
          <w:i/>
          <w:iCs/>
          <w:noProof/>
          <w:szCs w:val="24"/>
        </w:rPr>
        <w:t>Digital Image Processing</w:t>
      </w:r>
      <w:r w:rsidRPr="005A0F73">
        <w:rPr>
          <w:noProof/>
          <w:szCs w:val="24"/>
        </w:rPr>
        <w:t xml:space="preserve"> (4th ed.). Pearson.</w:t>
      </w:r>
    </w:p>
    <w:p w14:paraId="7DC5B261"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Goodfellow, I., Bengio, Y., &amp; Courville, A. (2016). </w:t>
      </w:r>
      <w:r w:rsidRPr="005A0F73">
        <w:rPr>
          <w:i/>
          <w:iCs/>
          <w:noProof/>
          <w:szCs w:val="24"/>
        </w:rPr>
        <w:t>Deep learning</w:t>
      </w:r>
      <w:r w:rsidRPr="005A0F73">
        <w:rPr>
          <w:noProof/>
          <w:szCs w:val="24"/>
        </w:rPr>
        <w:t>. MIT Press.</w:t>
      </w:r>
    </w:p>
    <w:p w14:paraId="24592522"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Hsieh, Y.-A., &amp; Tsai, Y. J. (2020). Machine learning for crack detection: Review and model performance comparison. </w:t>
      </w:r>
      <w:r w:rsidRPr="005A0F73">
        <w:rPr>
          <w:i/>
          <w:iCs/>
          <w:noProof/>
          <w:szCs w:val="24"/>
        </w:rPr>
        <w:t>Journal of Computing in Civil Engineering</w:t>
      </w:r>
      <w:r w:rsidRPr="005A0F73">
        <w:rPr>
          <w:noProof/>
          <w:szCs w:val="24"/>
        </w:rPr>
        <w:t xml:space="preserve">, </w:t>
      </w:r>
      <w:r w:rsidRPr="005A0F73">
        <w:rPr>
          <w:i/>
          <w:iCs/>
          <w:noProof/>
          <w:szCs w:val="24"/>
        </w:rPr>
        <w:t>34</w:t>
      </w:r>
      <w:r w:rsidRPr="005A0F73">
        <w:rPr>
          <w:noProof/>
          <w:szCs w:val="24"/>
        </w:rPr>
        <w:t>(5), 4020038.</w:t>
      </w:r>
    </w:p>
    <w:p w14:paraId="0AF2406D"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LeCun, Y., Bengio, Y., &amp; Hinton, G. (2015). Deep learning. </w:t>
      </w:r>
      <w:r w:rsidRPr="005A0F73">
        <w:rPr>
          <w:i/>
          <w:iCs/>
          <w:noProof/>
          <w:szCs w:val="24"/>
        </w:rPr>
        <w:t>Nature</w:t>
      </w:r>
      <w:r w:rsidRPr="005A0F73">
        <w:rPr>
          <w:noProof/>
          <w:szCs w:val="24"/>
        </w:rPr>
        <w:t xml:space="preserve">, </w:t>
      </w:r>
      <w:r w:rsidRPr="005A0F73">
        <w:rPr>
          <w:i/>
          <w:iCs/>
          <w:noProof/>
          <w:szCs w:val="24"/>
        </w:rPr>
        <w:t>521</w:t>
      </w:r>
      <w:r w:rsidRPr="005A0F73">
        <w:rPr>
          <w:noProof/>
          <w:szCs w:val="24"/>
        </w:rPr>
        <w:t>(7553), 436–444.</w:t>
      </w:r>
    </w:p>
    <w:p w14:paraId="0A9E5C7C"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Leutenegger, S., Chli, M., &amp; Siegwart, R. Y. (2011). BRISK: Binary Robust invariant scalable keypoints. </w:t>
      </w:r>
      <w:r w:rsidRPr="005A0F73">
        <w:rPr>
          <w:i/>
          <w:iCs/>
          <w:noProof/>
          <w:szCs w:val="24"/>
        </w:rPr>
        <w:t>Proceedings of the IEEE International Conference on Computer Vision</w:t>
      </w:r>
      <w:r w:rsidRPr="005A0F73">
        <w:rPr>
          <w:noProof/>
          <w:szCs w:val="24"/>
        </w:rPr>
        <w:t>, 2548–2555. https://doi.org/10.1109/ICCV.2011.6126542</w:t>
      </w:r>
    </w:p>
    <w:p w14:paraId="784EAE13"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Li, J., Gu, J., Huang, Z., &amp; Wen, J. (2019). Application Research of Improved YOLO V3 Algorithm in PCB Electronic Component Detection. </w:t>
      </w:r>
      <w:r w:rsidRPr="005A0F73">
        <w:rPr>
          <w:i/>
          <w:iCs/>
          <w:noProof/>
          <w:szCs w:val="24"/>
        </w:rPr>
        <w:t>Applied Sciences 2019, Vol. 9, Page 3750</w:t>
      </w:r>
      <w:r w:rsidRPr="005A0F73">
        <w:rPr>
          <w:noProof/>
          <w:szCs w:val="24"/>
        </w:rPr>
        <w:t xml:space="preserve">, </w:t>
      </w:r>
      <w:r w:rsidRPr="005A0F73">
        <w:rPr>
          <w:i/>
          <w:iCs/>
          <w:noProof/>
          <w:szCs w:val="24"/>
        </w:rPr>
        <w:t>9</w:t>
      </w:r>
      <w:r w:rsidRPr="005A0F73">
        <w:rPr>
          <w:noProof/>
          <w:szCs w:val="24"/>
        </w:rPr>
        <w:t>(18), 3750. https://doi.org/10.3390/APP9183750</w:t>
      </w:r>
    </w:p>
    <w:p w14:paraId="7D791578"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Lin, H., Li, B., Wang, X., Shu, Y., &amp; Niu, S. (2019). Automated defect inspection of LED chip using deep convolutional neural network. </w:t>
      </w:r>
      <w:r w:rsidRPr="005A0F73">
        <w:rPr>
          <w:i/>
          <w:iCs/>
          <w:noProof/>
          <w:szCs w:val="24"/>
        </w:rPr>
        <w:t>Journal of Intelligent Manufacturing</w:t>
      </w:r>
      <w:r w:rsidRPr="005A0F73">
        <w:rPr>
          <w:noProof/>
          <w:szCs w:val="24"/>
        </w:rPr>
        <w:t xml:space="preserve">, </w:t>
      </w:r>
      <w:r w:rsidRPr="005A0F73">
        <w:rPr>
          <w:i/>
          <w:iCs/>
          <w:noProof/>
          <w:szCs w:val="24"/>
        </w:rPr>
        <w:t>30</w:t>
      </w:r>
      <w:r w:rsidRPr="005A0F73">
        <w:rPr>
          <w:noProof/>
          <w:szCs w:val="24"/>
        </w:rPr>
        <w:t>(6), 2525–2534. https://doi.org/10.1007/S10845-018-1415-X/TABLES/6</w:t>
      </w:r>
    </w:p>
    <w:p w14:paraId="2939A57D"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Liu, Z., Cao, Y., Wang, Y., &amp; Wang, W. (2019). Computer vision-based concrete crack detection using U-net fully convolutional networks. </w:t>
      </w:r>
      <w:r w:rsidRPr="005A0F73">
        <w:rPr>
          <w:i/>
          <w:iCs/>
          <w:noProof/>
          <w:szCs w:val="24"/>
        </w:rPr>
        <w:t>Automation in Construction</w:t>
      </w:r>
      <w:r w:rsidRPr="005A0F73">
        <w:rPr>
          <w:noProof/>
          <w:szCs w:val="24"/>
        </w:rPr>
        <w:t xml:space="preserve">, </w:t>
      </w:r>
      <w:r w:rsidRPr="005A0F73">
        <w:rPr>
          <w:i/>
          <w:iCs/>
          <w:noProof/>
          <w:szCs w:val="24"/>
        </w:rPr>
        <w:t>104</w:t>
      </w:r>
      <w:r w:rsidRPr="005A0F73">
        <w:rPr>
          <w:noProof/>
          <w:szCs w:val="24"/>
        </w:rPr>
        <w:t>, 129–139.</w:t>
      </w:r>
    </w:p>
    <w:p w14:paraId="238E80DB"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Lowe, D. G. (1999). Object recognition from local scale-invariant features. </w:t>
      </w:r>
      <w:r w:rsidRPr="005A0F73">
        <w:rPr>
          <w:i/>
          <w:iCs/>
          <w:noProof/>
          <w:szCs w:val="24"/>
        </w:rPr>
        <w:t>Proceedings of the Seventh IEEE International Conference on Computer Vision</w:t>
      </w:r>
      <w:r w:rsidRPr="005A0F73">
        <w:rPr>
          <w:noProof/>
          <w:szCs w:val="24"/>
        </w:rPr>
        <w:t xml:space="preserve">, </w:t>
      </w:r>
      <w:r w:rsidRPr="005A0F73">
        <w:rPr>
          <w:i/>
          <w:iCs/>
          <w:noProof/>
          <w:szCs w:val="24"/>
        </w:rPr>
        <w:t>2</w:t>
      </w:r>
      <w:r w:rsidRPr="005A0F73">
        <w:rPr>
          <w:noProof/>
          <w:szCs w:val="24"/>
        </w:rPr>
        <w:t>, 1150–1157.</w:t>
      </w:r>
    </w:p>
    <w:p w14:paraId="2CF2203C"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Pan, S. J., &amp; Yang, Q. (2010). A Survey on Transfer Learning. </w:t>
      </w:r>
      <w:r w:rsidRPr="005A0F73">
        <w:rPr>
          <w:i/>
          <w:iCs/>
          <w:noProof/>
          <w:szCs w:val="24"/>
        </w:rPr>
        <w:t>IEEE Transactions on Knowledge and Data Engineering</w:t>
      </w:r>
      <w:r w:rsidRPr="005A0F73">
        <w:rPr>
          <w:noProof/>
          <w:szCs w:val="24"/>
        </w:rPr>
        <w:t xml:space="preserve">, </w:t>
      </w:r>
      <w:r w:rsidRPr="005A0F73">
        <w:rPr>
          <w:i/>
          <w:iCs/>
          <w:noProof/>
          <w:szCs w:val="24"/>
        </w:rPr>
        <w:t>22</w:t>
      </w:r>
      <w:r w:rsidRPr="005A0F73">
        <w:rPr>
          <w:noProof/>
          <w:szCs w:val="24"/>
        </w:rPr>
        <w:t>(10), 1345–1359. https://doi.org/10.1109/TKDE.2009.191</w:t>
      </w:r>
    </w:p>
    <w:p w14:paraId="5FCB6CFF"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Paszke, A., Gross, S., Massa, F., Lerer, A., Bradbury Google, J., Chanan, G., Killeen, T., Lin, Z., Gimelshein, N., Antiga, L., Desmaison, A., Xamla, A. K., Yang, E., Devito, Z., Raison Nabla, M., Tejani, A., Chilamkurthy, S., Ai, Q., Steiner, B., … Chintala, S. (2019). PyTorch: An Imperative Style, High-Performance Deep Learning Library. </w:t>
      </w:r>
      <w:r w:rsidRPr="005A0F73">
        <w:rPr>
          <w:i/>
          <w:iCs/>
          <w:noProof/>
          <w:szCs w:val="24"/>
        </w:rPr>
        <w:t>Advances in Neural Information Processing Systems</w:t>
      </w:r>
      <w:r w:rsidRPr="005A0F73">
        <w:rPr>
          <w:noProof/>
          <w:szCs w:val="24"/>
        </w:rPr>
        <w:t xml:space="preserve">, </w:t>
      </w:r>
      <w:r w:rsidRPr="005A0F73">
        <w:rPr>
          <w:i/>
          <w:iCs/>
          <w:noProof/>
          <w:szCs w:val="24"/>
        </w:rPr>
        <w:t>32</w:t>
      </w:r>
      <w:r w:rsidRPr="005A0F73">
        <w:rPr>
          <w:noProof/>
          <w:szCs w:val="24"/>
        </w:rPr>
        <w:t>.</w:t>
      </w:r>
    </w:p>
    <w:p w14:paraId="1A214C41"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Perng, D. B., Liu, H. W., &amp; Chang, C. C. (2011). Automated SMD LED inspection using machine vision. </w:t>
      </w:r>
      <w:r w:rsidRPr="005A0F73">
        <w:rPr>
          <w:i/>
          <w:iCs/>
          <w:noProof/>
          <w:szCs w:val="24"/>
        </w:rPr>
        <w:t>International Journal of Advanced Manufacturing Technology</w:t>
      </w:r>
      <w:r w:rsidRPr="005A0F73">
        <w:rPr>
          <w:noProof/>
          <w:szCs w:val="24"/>
        </w:rPr>
        <w:t xml:space="preserve">, </w:t>
      </w:r>
      <w:r w:rsidRPr="005A0F73">
        <w:rPr>
          <w:i/>
          <w:iCs/>
          <w:noProof/>
          <w:szCs w:val="24"/>
        </w:rPr>
        <w:t>57</w:t>
      </w:r>
      <w:r w:rsidRPr="005A0F73">
        <w:rPr>
          <w:noProof/>
          <w:szCs w:val="24"/>
        </w:rPr>
        <w:t xml:space="preserve">(9–12), 1065–1077. </w:t>
      </w:r>
      <w:r w:rsidRPr="005A0F73">
        <w:rPr>
          <w:noProof/>
          <w:szCs w:val="24"/>
        </w:rPr>
        <w:lastRenderedPageBreak/>
        <w:t>https://doi.org/10.1007/S00170-011-3338-Y/METRICS</w:t>
      </w:r>
    </w:p>
    <w:p w14:paraId="0A771662"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Redmon, J., Divvala, S., Girshick, R., &amp; Farhadi, A. (2016). </w:t>
      </w:r>
      <w:r w:rsidRPr="005A0F73">
        <w:rPr>
          <w:i/>
          <w:iCs/>
          <w:noProof/>
          <w:szCs w:val="24"/>
        </w:rPr>
        <w:t>You Only Look Once: Unified, Real-Time Object Detection</w:t>
      </w:r>
      <w:r w:rsidRPr="005A0F73">
        <w:rPr>
          <w:noProof/>
          <w:szCs w:val="24"/>
        </w:rPr>
        <w:t>. http://pjreddie.com/yolo/</w:t>
      </w:r>
    </w:p>
    <w:p w14:paraId="15A26CFE"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Redmon, J., &amp; Farhadi, A. (2017). </w:t>
      </w:r>
      <w:r w:rsidRPr="005A0F73">
        <w:rPr>
          <w:i/>
          <w:iCs/>
          <w:noProof/>
          <w:szCs w:val="24"/>
        </w:rPr>
        <w:t>YOLO9000: Better, Faster, Stronger</w:t>
      </w:r>
      <w:r w:rsidRPr="005A0F73">
        <w:rPr>
          <w:noProof/>
          <w:szCs w:val="24"/>
        </w:rPr>
        <w:t xml:space="preserve"> (pp. 7263–7271). http://pjreddie.com/yolo9000/</w:t>
      </w:r>
    </w:p>
    <w:p w14:paraId="133C1961"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Redmon, J., &amp; Farhadi, A. (2018). </w:t>
      </w:r>
      <w:r w:rsidRPr="005A0F73">
        <w:rPr>
          <w:i/>
          <w:iCs/>
          <w:noProof/>
          <w:szCs w:val="24"/>
        </w:rPr>
        <w:t>YOLOv3: An Incremental Improvement</w:t>
      </w:r>
      <w:r w:rsidRPr="005A0F73">
        <w:rPr>
          <w:noProof/>
          <w:szCs w:val="24"/>
        </w:rPr>
        <w:t>. https://doi.org/10.48550/arxiv.1804.02767</w:t>
      </w:r>
    </w:p>
    <w:p w14:paraId="03A64E32"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Ronneberger, O., Fischer, P., &amp; Brox, T. (2015). U-Net: Convolutional Networks for Biomedical Image Segmentation. In N. Navab, J. Hornegger, W. M. Wells, &amp; A. F. Frangi (Eds.), </w:t>
      </w:r>
      <w:r w:rsidRPr="005A0F73">
        <w:rPr>
          <w:i/>
          <w:iCs/>
          <w:noProof/>
          <w:szCs w:val="24"/>
        </w:rPr>
        <w:t>Medical Image Computing and Computer-Assisted Intervention -- MICCAI 2015</w:t>
      </w:r>
      <w:r w:rsidRPr="005A0F73">
        <w:rPr>
          <w:noProof/>
          <w:szCs w:val="24"/>
        </w:rPr>
        <w:t xml:space="preserve"> (pp. 234–241). Springer International Publishing.</w:t>
      </w:r>
    </w:p>
    <w:p w14:paraId="1E12913C"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Rosten, E., &amp; Drummond, T. (2006). Machine learning for high-speed corner detection. </w:t>
      </w:r>
      <w:r w:rsidRPr="005A0F73">
        <w:rPr>
          <w:i/>
          <w:iCs/>
          <w:noProof/>
          <w:szCs w:val="24"/>
        </w:rPr>
        <w:t>European Conference on Computer Vision</w:t>
      </w:r>
      <w:r w:rsidRPr="005A0F73">
        <w:rPr>
          <w:noProof/>
          <w:szCs w:val="24"/>
        </w:rPr>
        <w:t>, 430–443.</w:t>
      </w:r>
    </w:p>
    <w:p w14:paraId="495A5FB2"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Rublee, E., Rabaud, V., Konolige, K., &amp; Bradski, G. (2011). ORB: An efficient alternative to SIFT or SURF. </w:t>
      </w:r>
      <w:r w:rsidRPr="005A0F73">
        <w:rPr>
          <w:i/>
          <w:iCs/>
          <w:noProof/>
          <w:szCs w:val="24"/>
        </w:rPr>
        <w:t>2011 International Conference on Computer Vision</w:t>
      </w:r>
      <w:r w:rsidRPr="005A0F73">
        <w:rPr>
          <w:noProof/>
          <w:szCs w:val="24"/>
        </w:rPr>
        <w:t>, 2564–2571.</w:t>
      </w:r>
    </w:p>
    <w:p w14:paraId="2B1612A5"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Siddique, N., Paheding, S., Elkin, C. P., &amp; Devabhaktuni, V. (2021). U-net and its variants for medical image segmentation: A review of theory and applications. </w:t>
      </w:r>
      <w:r w:rsidRPr="005A0F73">
        <w:rPr>
          <w:i/>
          <w:iCs/>
          <w:noProof/>
          <w:szCs w:val="24"/>
        </w:rPr>
        <w:t>Ieee Access</w:t>
      </w:r>
      <w:r w:rsidRPr="005A0F73">
        <w:rPr>
          <w:noProof/>
          <w:szCs w:val="24"/>
        </w:rPr>
        <w:t xml:space="preserve">, </w:t>
      </w:r>
      <w:r w:rsidRPr="005A0F73">
        <w:rPr>
          <w:i/>
          <w:iCs/>
          <w:noProof/>
          <w:szCs w:val="24"/>
        </w:rPr>
        <w:t>9</w:t>
      </w:r>
      <w:r w:rsidRPr="005A0F73">
        <w:rPr>
          <w:noProof/>
          <w:szCs w:val="24"/>
        </w:rPr>
        <w:t>, 82031–82057.</w:t>
      </w:r>
    </w:p>
    <w:p w14:paraId="08D61BC3"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Srivastava, N., Hinton, G. E., Krizhevsky, A., Sutskever, I., &amp; Salakhutdinov, R. (2014). Dropout: a simple way to prevent neural networks from overfitting. </w:t>
      </w:r>
      <w:r w:rsidRPr="005A0F73">
        <w:rPr>
          <w:i/>
          <w:iCs/>
          <w:noProof/>
          <w:szCs w:val="24"/>
        </w:rPr>
        <w:t>Journal of Machine Learning Research</w:t>
      </w:r>
      <w:r w:rsidRPr="005A0F73">
        <w:rPr>
          <w:noProof/>
          <w:szCs w:val="24"/>
        </w:rPr>
        <w:t xml:space="preserve">, </w:t>
      </w:r>
      <w:r w:rsidRPr="005A0F73">
        <w:rPr>
          <w:i/>
          <w:iCs/>
          <w:noProof/>
          <w:szCs w:val="24"/>
        </w:rPr>
        <w:t>15</w:t>
      </w:r>
      <w:r w:rsidRPr="005A0F73">
        <w:rPr>
          <w:noProof/>
          <w:szCs w:val="24"/>
        </w:rPr>
        <w:t>(1), 1929–1958.</w:t>
      </w:r>
    </w:p>
    <w:p w14:paraId="18F3B6D3"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Szegedy, C., Ioffe, S., Vanhoucke, V., &amp; Alemi, A. A. (n.d.). </w:t>
      </w:r>
      <w:r w:rsidRPr="005A0F73">
        <w:rPr>
          <w:i/>
          <w:iCs/>
          <w:noProof/>
          <w:szCs w:val="24"/>
        </w:rPr>
        <w:t>Inception-v4, inception-resnet and the impact of residual connections on learning</w:t>
      </w:r>
      <w:r w:rsidRPr="005A0F73">
        <w:rPr>
          <w:noProof/>
          <w:szCs w:val="24"/>
        </w:rPr>
        <w:t>.</w:t>
      </w:r>
    </w:p>
    <w:p w14:paraId="58B96BDB"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Szeliski, R. (2007). Image Alignment and Stitching: A Tutorial. </w:t>
      </w:r>
      <w:r w:rsidRPr="005A0F73">
        <w:rPr>
          <w:i/>
          <w:iCs/>
          <w:noProof/>
          <w:szCs w:val="24"/>
        </w:rPr>
        <w:t>Foundations and Trends® in Computer Graphics and Vision</w:t>
      </w:r>
      <w:r w:rsidRPr="005A0F73">
        <w:rPr>
          <w:noProof/>
          <w:szCs w:val="24"/>
        </w:rPr>
        <w:t xml:space="preserve">, </w:t>
      </w:r>
      <w:r w:rsidRPr="005A0F73">
        <w:rPr>
          <w:i/>
          <w:iCs/>
          <w:noProof/>
          <w:szCs w:val="24"/>
        </w:rPr>
        <w:t>2</w:t>
      </w:r>
      <w:r w:rsidRPr="005A0F73">
        <w:rPr>
          <w:noProof/>
          <w:szCs w:val="24"/>
        </w:rPr>
        <w:t>(1), 1–104. https://doi.org/10.1561/0600000009</w:t>
      </w:r>
    </w:p>
    <w:p w14:paraId="5C6B9B08" w14:textId="77777777" w:rsidR="005A0F73" w:rsidRPr="005A0F73" w:rsidRDefault="005A0F73" w:rsidP="005A0F73">
      <w:pPr>
        <w:widowControl w:val="0"/>
        <w:autoSpaceDE w:val="0"/>
        <w:autoSpaceDN w:val="0"/>
        <w:adjustRightInd w:val="0"/>
        <w:spacing w:line="240" w:lineRule="auto"/>
        <w:ind w:left="480" w:hanging="480"/>
        <w:rPr>
          <w:noProof/>
          <w:szCs w:val="24"/>
        </w:rPr>
      </w:pPr>
      <w:r w:rsidRPr="005A0F73">
        <w:rPr>
          <w:noProof/>
          <w:szCs w:val="24"/>
        </w:rPr>
        <w:t xml:space="preserve">Wang, C.-Y., Bochkovskiy, A., &amp; Liao, H.-Y. M. (2022). </w:t>
      </w:r>
      <w:r w:rsidRPr="005A0F73">
        <w:rPr>
          <w:i/>
          <w:iCs/>
          <w:noProof/>
          <w:szCs w:val="24"/>
        </w:rPr>
        <w:t>YOLOv7: Trainable bag-of-freebies sets new state-of-the-art for real-time object detectors</w:t>
      </w:r>
      <w:r w:rsidRPr="005A0F73">
        <w:rPr>
          <w:noProof/>
          <w:szCs w:val="24"/>
        </w:rPr>
        <w:t>. https://doi.org/10.48550/arxiv.2207.02696</w:t>
      </w:r>
    </w:p>
    <w:p w14:paraId="41249230" w14:textId="2FB279F7" w:rsidR="005F4272" w:rsidRDefault="005A0F73" w:rsidP="002B4EEB">
      <w:pPr>
        <w:widowControl w:val="0"/>
        <w:autoSpaceDE w:val="0"/>
        <w:autoSpaceDN w:val="0"/>
        <w:adjustRightInd w:val="0"/>
        <w:spacing w:line="240" w:lineRule="auto"/>
        <w:ind w:left="480" w:hanging="480"/>
      </w:pPr>
      <w:r w:rsidRPr="005A0F73">
        <w:rPr>
          <w:noProof/>
          <w:szCs w:val="24"/>
        </w:rPr>
        <w:t xml:space="preserve">Wang, C. Y., Bochkovskiy, A., &amp; Liao, H. Y. M. (2020). Scaled-YOLOv4: Scaling Cross Stage Partial Network. </w:t>
      </w:r>
      <w:r w:rsidRPr="005A0F73">
        <w:rPr>
          <w:i/>
          <w:iCs/>
          <w:noProof/>
          <w:szCs w:val="24"/>
        </w:rPr>
        <w:t>Proceedings of the IEEE Computer Society Conference on Computer Vision and Pattern Recognition</w:t>
      </w:r>
      <w:r w:rsidRPr="005A0F73">
        <w:rPr>
          <w:noProof/>
          <w:szCs w:val="24"/>
        </w:rPr>
        <w:t>, 13024–13033. https://doi.org/10.48550/arxiv.2011.08036</w:t>
      </w:r>
      <w:r w:rsidR="00AF145D">
        <w:fldChar w:fldCharType="end"/>
      </w:r>
    </w:p>
    <w:p w14:paraId="4E2950B9" w14:textId="77777777" w:rsidR="005F4272" w:rsidRDefault="005F4272" w:rsidP="00F71BF8">
      <w:pPr>
        <w:pStyle w:val="Heading1"/>
        <w:spacing w:before="100"/>
      </w:pPr>
      <w:r>
        <w:t>About the Authors</w:t>
      </w:r>
    </w:p>
    <w:p w14:paraId="03DE2B4C" w14:textId="7D2FB3D5" w:rsidR="00F97EDF" w:rsidRDefault="00F97EDF" w:rsidP="005F4272">
      <w:pPr>
        <w:rPr>
          <w:b/>
        </w:rPr>
      </w:pPr>
      <w:r w:rsidRPr="00F97EDF">
        <w:rPr>
          <w:b/>
        </w:rPr>
        <w:t xml:space="preserve">Nicholas Gardner </w:t>
      </w:r>
      <w:r w:rsidRPr="00F97EDF">
        <w:t>is pursuing his B.S. and M.S. in Computer Science from Rochester Institute of Technology (RIT) and expects to graduate in 2023. His primary research interest is using machine learning to reduce manual labor and promote reusability.</w:t>
      </w:r>
      <w:r w:rsidRPr="00F97EDF">
        <w:rPr>
          <w:b/>
        </w:rPr>
        <w:t xml:space="preserve"> </w:t>
      </w:r>
    </w:p>
    <w:p w14:paraId="0FA1B811" w14:textId="108971C4" w:rsidR="005F4272" w:rsidRPr="00F206D5" w:rsidRDefault="005F4272" w:rsidP="005F4272">
      <w:r w:rsidRPr="0097528B">
        <w:rPr>
          <w:b/>
        </w:rPr>
        <w:t>Cooper Linsky</w:t>
      </w:r>
      <w:r>
        <w:rPr>
          <w:b/>
        </w:rPr>
        <w:t xml:space="preserve"> </w:t>
      </w:r>
      <w:r w:rsidRPr="00F206D5">
        <w:t>is pursuing his B.S. from Rochester Institute of Technology (RIT) and expects to graduate in 2023. His interest lies in applied machine learning research on computer vision, cybersecurity, and knowledge graphs. He is currently researching how knowledge graphs can be used to more effectively model customer information and improve recommender systems.</w:t>
      </w:r>
    </w:p>
    <w:p w14:paraId="4A1F14CE" w14:textId="77777777" w:rsidR="005F4272" w:rsidRPr="00F206D5" w:rsidRDefault="005F4272" w:rsidP="005F4272">
      <w:pPr>
        <w:keepNext/>
        <w:keepLines/>
        <w:rPr>
          <w:b/>
        </w:rPr>
      </w:pPr>
      <w:proofErr w:type="gramStart"/>
      <w:r w:rsidRPr="0097528B">
        <w:rPr>
          <w:b/>
        </w:rPr>
        <w:t>Everardo  FriasRios</w:t>
      </w:r>
      <w:proofErr w:type="gramEnd"/>
      <w:r>
        <w:rPr>
          <w:b/>
        </w:rPr>
        <w:t xml:space="preserve"> </w:t>
      </w:r>
      <w:r w:rsidRPr="00FD18C8">
        <w:t xml:space="preserve">received his B.S. in Computer Engineering Technology from DeVry University in 2014. He joined </w:t>
      </w:r>
      <w:proofErr w:type="spellStart"/>
      <w:r w:rsidRPr="00FD18C8">
        <w:t>CoreCentric</w:t>
      </w:r>
      <w:proofErr w:type="spellEnd"/>
      <w:r w:rsidRPr="00FD18C8">
        <w:t xml:space="preserve"> Solutions Inc. in 2014, where he is currently Engineering Manager. He is responsible for the teams designing and developing remanufacturing procedures for consumer electronics.</w:t>
      </w:r>
    </w:p>
    <w:p w14:paraId="56DAD590" w14:textId="0D297689" w:rsidR="00EA210B" w:rsidRDefault="00EA210B" w:rsidP="00EA210B">
      <w:r w:rsidRPr="0050374B">
        <w:rPr>
          <w:b/>
        </w:rPr>
        <w:t>Nenad G. Nenadic</w:t>
      </w:r>
      <w:r>
        <w:t xml:space="preserve"> </w:t>
      </w:r>
      <w:r w:rsidRPr="005E672A">
        <w:t xml:space="preserve">received his B.S. in Electrical Engineering from </w:t>
      </w:r>
      <w:r>
        <w:t xml:space="preserve">the </w:t>
      </w:r>
      <w:r w:rsidRPr="005E672A">
        <w:t xml:space="preserve">University of Novi Sad in 1996 and his MS and Ph.D. in Electrical and Computer Engineering from </w:t>
      </w:r>
      <w:r>
        <w:t xml:space="preserve">the </w:t>
      </w:r>
      <w:r w:rsidRPr="005E672A">
        <w:t>University of Rochester (Rochester, NY, USA) in 1998 and 2001, respectively</w:t>
      </w:r>
      <w:r>
        <w:t>. He has been at the</w:t>
      </w:r>
      <w:r w:rsidRPr="005E672A">
        <w:t xml:space="preserve"> Rochester Institute of Technology</w:t>
      </w:r>
      <w:r>
        <w:t xml:space="preserve"> since 2005 and</w:t>
      </w:r>
      <w:r w:rsidRPr="005E672A">
        <w:t xml:space="preserve"> is currently a Research Associate Professor. His research interest </w:t>
      </w:r>
      <w:r>
        <w:t>includes</w:t>
      </w:r>
      <w:r w:rsidRPr="005E672A">
        <w:t xml:space="preserve"> </w:t>
      </w:r>
      <w:r w:rsidR="000C6F02">
        <w:t>sensors</w:t>
      </w:r>
      <w:r>
        <w:t xml:space="preserve">, </w:t>
      </w:r>
      <w:r w:rsidR="000C6F02">
        <w:t xml:space="preserve">systems, </w:t>
      </w:r>
      <w:r>
        <w:t>signal processing, and machine learning</w:t>
      </w:r>
      <w:r w:rsidRPr="005E672A">
        <w:t xml:space="preserve">. </w:t>
      </w:r>
    </w:p>
    <w:p w14:paraId="7D0F4725" w14:textId="77777777" w:rsidR="005F4272" w:rsidRPr="005F4272" w:rsidRDefault="005F4272" w:rsidP="004D43F6">
      <w:pPr>
        <w:widowControl w:val="0"/>
        <w:autoSpaceDE w:val="0"/>
        <w:autoSpaceDN w:val="0"/>
        <w:adjustRightInd w:val="0"/>
        <w:spacing w:line="240" w:lineRule="auto"/>
        <w:ind w:left="480" w:hanging="480"/>
      </w:pPr>
    </w:p>
    <w:sectPr w:rsidR="005F4272" w:rsidRPr="005F4272" w:rsidSect="00431CCE">
      <w:pgSz w:w="12240" w:h="15840" w:code="1"/>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n-ea">
    <w:altName w:val="Times New Roman"/>
    <w:panose1 w:val="020B0604020202020204"/>
    <w:charset w:val="00"/>
    <w:family w:val="roman"/>
    <w:notTrueType/>
    <w:pitch w:val="default"/>
  </w:font>
  <w:font w:name="Times">
    <w:panose1 w:val="00000500000000020000"/>
    <w:charset w:val="00"/>
    <w:family w:val="auto"/>
    <w:pitch w:val="variable"/>
    <w:sig w:usb0="E00002FF" w:usb1="5000205A"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23389C"/>
    <w:multiLevelType w:val="hybridMultilevel"/>
    <w:tmpl w:val="CFEE891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167F4489"/>
    <w:multiLevelType w:val="hybridMultilevel"/>
    <w:tmpl w:val="BC827272"/>
    <w:lvl w:ilvl="0" w:tplc="479C7F14">
      <w:start w:val="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840596"/>
    <w:multiLevelType w:val="multilevel"/>
    <w:tmpl w:val="16C020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98E6A47"/>
    <w:multiLevelType w:val="multilevel"/>
    <w:tmpl w:val="C30C27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FB14F4"/>
    <w:multiLevelType w:val="hybridMultilevel"/>
    <w:tmpl w:val="9CDC1C0C"/>
    <w:lvl w:ilvl="0" w:tplc="0BA05470">
      <w:numFmt w:val="bullet"/>
      <w:lvlText w:val="•"/>
      <w:lvlJc w:val="left"/>
      <w:pPr>
        <w:ind w:left="1440" w:hanging="72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30A14E6A"/>
    <w:multiLevelType w:val="multilevel"/>
    <w:tmpl w:val="063C94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429039334">
    <w:abstractNumId w:val="2"/>
  </w:num>
  <w:num w:numId="2" w16cid:durableId="796266311">
    <w:abstractNumId w:val="5"/>
  </w:num>
  <w:num w:numId="3" w16cid:durableId="1455557087">
    <w:abstractNumId w:val="3"/>
  </w:num>
  <w:num w:numId="4" w16cid:durableId="2093117532">
    <w:abstractNumId w:val="1"/>
  </w:num>
  <w:num w:numId="5" w16cid:durableId="1379472149">
    <w:abstractNumId w:val="0"/>
  </w:num>
  <w:num w:numId="6" w16cid:durableId="15388346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DM0MDayMDM1NTWwNDVT0lEKTi0uzszPAykwNKgFAHoj9MItAAAA"/>
  </w:docVars>
  <w:rsids>
    <w:rsidRoot w:val="00613991"/>
    <w:rsid w:val="00001A89"/>
    <w:rsid w:val="0000226A"/>
    <w:rsid w:val="00006C9D"/>
    <w:rsid w:val="000115E6"/>
    <w:rsid w:val="000263A3"/>
    <w:rsid w:val="00042E7B"/>
    <w:rsid w:val="00050796"/>
    <w:rsid w:val="000520A5"/>
    <w:rsid w:val="00053206"/>
    <w:rsid w:val="00054AA1"/>
    <w:rsid w:val="00065856"/>
    <w:rsid w:val="00094527"/>
    <w:rsid w:val="000A0CCA"/>
    <w:rsid w:val="000B479A"/>
    <w:rsid w:val="000B720F"/>
    <w:rsid w:val="000C6F02"/>
    <w:rsid w:val="000D4BD7"/>
    <w:rsid w:val="000D6731"/>
    <w:rsid w:val="000E66FA"/>
    <w:rsid w:val="000E6AEB"/>
    <w:rsid w:val="000F50B2"/>
    <w:rsid w:val="00111893"/>
    <w:rsid w:val="0011603A"/>
    <w:rsid w:val="0012612D"/>
    <w:rsid w:val="00156771"/>
    <w:rsid w:val="00166B6A"/>
    <w:rsid w:val="001748EA"/>
    <w:rsid w:val="00177516"/>
    <w:rsid w:val="00195BFD"/>
    <w:rsid w:val="001A2C3A"/>
    <w:rsid w:val="001F1E81"/>
    <w:rsid w:val="00206882"/>
    <w:rsid w:val="002122AE"/>
    <w:rsid w:val="00216BD8"/>
    <w:rsid w:val="0022268F"/>
    <w:rsid w:val="00230D19"/>
    <w:rsid w:val="00234115"/>
    <w:rsid w:val="00265560"/>
    <w:rsid w:val="002779DE"/>
    <w:rsid w:val="00277D9F"/>
    <w:rsid w:val="0028611A"/>
    <w:rsid w:val="002A082E"/>
    <w:rsid w:val="002B2029"/>
    <w:rsid w:val="002B4EEB"/>
    <w:rsid w:val="002C0ED8"/>
    <w:rsid w:val="002F4396"/>
    <w:rsid w:val="002F7D05"/>
    <w:rsid w:val="003041BF"/>
    <w:rsid w:val="003132E8"/>
    <w:rsid w:val="0032253C"/>
    <w:rsid w:val="003269D5"/>
    <w:rsid w:val="003336B7"/>
    <w:rsid w:val="00335B76"/>
    <w:rsid w:val="00343302"/>
    <w:rsid w:val="003518C4"/>
    <w:rsid w:val="0035543E"/>
    <w:rsid w:val="00376A8D"/>
    <w:rsid w:val="003A5E57"/>
    <w:rsid w:val="003B1E27"/>
    <w:rsid w:val="003B2918"/>
    <w:rsid w:val="003C0436"/>
    <w:rsid w:val="003D7E8A"/>
    <w:rsid w:val="004000FE"/>
    <w:rsid w:val="00400AE9"/>
    <w:rsid w:val="00431CCE"/>
    <w:rsid w:val="00437DE5"/>
    <w:rsid w:val="0044783A"/>
    <w:rsid w:val="00456B91"/>
    <w:rsid w:val="00463ECC"/>
    <w:rsid w:val="00464622"/>
    <w:rsid w:val="004B014F"/>
    <w:rsid w:val="004B1816"/>
    <w:rsid w:val="004C77B9"/>
    <w:rsid w:val="004D1F9C"/>
    <w:rsid w:val="004D43F6"/>
    <w:rsid w:val="004E77F5"/>
    <w:rsid w:val="004F09AC"/>
    <w:rsid w:val="004F1BDC"/>
    <w:rsid w:val="0050374B"/>
    <w:rsid w:val="00505692"/>
    <w:rsid w:val="00505F76"/>
    <w:rsid w:val="00515011"/>
    <w:rsid w:val="00517899"/>
    <w:rsid w:val="00526303"/>
    <w:rsid w:val="00540523"/>
    <w:rsid w:val="0055247E"/>
    <w:rsid w:val="00560F92"/>
    <w:rsid w:val="00565569"/>
    <w:rsid w:val="00565919"/>
    <w:rsid w:val="005674EA"/>
    <w:rsid w:val="005754EF"/>
    <w:rsid w:val="00577CD1"/>
    <w:rsid w:val="005A0F73"/>
    <w:rsid w:val="005A2367"/>
    <w:rsid w:val="005D6227"/>
    <w:rsid w:val="005E0B24"/>
    <w:rsid w:val="005E672A"/>
    <w:rsid w:val="005F1B16"/>
    <w:rsid w:val="005F2448"/>
    <w:rsid w:val="005F4272"/>
    <w:rsid w:val="006018FF"/>
    <w:rsid w:val="00605415"/>
    <w:rsid w:val="00605772"/>
    <w:rsid w:val="00606929"/>
    <w:rsid w:val="00613991"/>
    <w:rsid w:val="00615BC6"/>
    <w:rsid w:val="00635CC4"/>
    <w:rsid w:val="00641CEF"/>
    <w:rsid w:val="00656EF3"/>
    <w:rsid w:val="00674D3B"/>
    <w:rsid w:val="006810F5"/>
    <w:rsid w:val="00694C84"/>
    <w:rsid w:val="0069766F"/>
    <w:rsid w:val="006A2EFB"/>
    <w:rsid w:val="006C080C"/>
    <w:rsid w:val="006C2958"/>
    <w:rsid w:val="006F2ADB"/>
    <w:rsid w:val="006F3F87"/>
    <w:rsid w:val="006F46BB"/>
    <w:rsid w:val="00700FA1"/>
    <w:rsid w:val="007064FA"/>
    <w:rsid w:val="00707D8E"/>
    <w:rsid w:val="0071145F"/>
    <w:rsid w:val="007131BF"/>
    <w:rsid w:val="00713EC7"/>
    <w:rsid w:val="00714CAB"/>
    <w:rsid w:val="00733E02"/>
    <w:rsid w:val="00735DC7"/>
    <w:rsid w:val="00737749"/>
    <w:rsid w:val="0074535C"/>
    <w:rsid w:val="007459C2"/>
    <w:rsid w:val="007505AB"/>
    <w:rsid w:val="00770A8A"/>
    <w:rsid w:val="00776AF6"/>
    <w:rsid w:val="007905E6"/>
    <w:rsid w:val="00790865"/>
    <w:rsid w:val="00790B4D"/>
    <w:rsid w:val="00793A6D"/>
    <w:rsid w:val="007946F5"/>
    <w:rsid w:val="007B2989"/>
    <w:rsid w:val="007C03BE"/>
    <w:rsid w:val="007C2F25"/>
    <w:rsid w:val="007C4A04"/>
    <w:rsid w:val="007C5D4E"/>
    <w:rsid w:val="007D1CD2"/>
    <w:rsid w:val="007E4D96"/>
    <w:rsid w:val="007F773E"/>
    <w:rsid w:val="008032E6"/>
    <w:rsid w:val="00804914"/>
    <w:rsid w:val="00804BFB"/>
    <w:rsid w:val="00811A03"/>
    <w:rsid w:val="008148A6"/>
    <w:rsid w:val="008177D1"/>
    <w:rsid w:val="00833B4E"/>
    <w:rsid w:val="00836C89"/>
    <w:rsid w:val="00841679"/>
    <w:rsid w:val="00850EC6"/>
    <w:rsid w:val="008571C3"/>
    <w:rsid w:val="0086088D"/>
    <w:rsid w:val="00860B45"/>
    <w:rsid w:val="00861BE9"/>
    <w:rsid w:val="00872626"/>
    <w:rsid w:val="0089322B"/>
    <w:rsid w:val="0089588D"/>
    <w:rsid w:val="008C17FA"/>
    <w:rsid w:val="008D1D71"/>
    <w:rsid w:val="008D3D85"/>
    <w:rsid w:val="008D4C82"/>
    <w:rsid w:val="008D6904"/>
    <w:rsid w:val="008E1DBA"/>
    <w:rsid w:val="008E1F3D"/>
    <w:rsid w:val="008F710C"/>
    <w:rsid w:val="00905505"/>
    <w:rsid w:val="0092694C"/>
    <w:rsid w:val="00934BCF"/>
    <w:rsid w:val="00937619"/>
    <w:rsid w:val="00943F92"/>
    <w:rsid w:val="00956C17"/>
    <w:rsid w:val="00967B4F"/>
    <w:rsid w:val="00971AD2"/>
    <w:rsid w:val="00974143"/>
    <w:rsid w:val="0097528B"/>
    <w:rsid w:val="009821C8"/>
    <w:rsid w:val="009900F6"/>
    <w:rsid w:val="009A32DE"/>
    <w:rsid w:val="009B0A8C"/>
    <w:rsid w:val="009F1625"/>
    <w:rsid w:val="00A25E4C"/>
    <w:rsid w:val="00A40E31"/>
    <w:rsid w:val="00A41021"/>
    <w:rsid w:val="00A45C66"/>
    <w:rsid w:val="00A4777B"/>
    <w:rsid w:val="00A529B2"/>
    <w:rsid w:val="00A62C18"/>
    <w:rsid w:val="00A640AA"/>
    <w:rsid w:val="00A70CDF"/>
    <w:rsid w:val="00A7626C"/>
    <w:rsid w:val="00A77EBF"/>
    <w:rsid w:val="00A84459"/>
    <w:rsid w:val="00A94A5C"/>
    <w:rsid w:val="00AB0A9C"/>
    <w:rsid w:val="00AD0E69"/>
    <w:rsid w:val="00AF145D"/>
    <w:rsid w:val="00AF2A4F"/>
    <w:rsid w:val="00B155F3"/>
    <w:rsid w:val="00B16007"/>
    <w:rsid w:val="00B20621"/>
    <w:rsid w:val="00B27744"/>
    <w:rsid w:val="00B50D6E"/>
    <w:rsid w:val="00B756BD"/>
    <w:rsid w:val="00B75909"/>
    <w:rsid w:val="00B86EE9"/>
    <w:rsid w:val="00B932BF"/>
    <w:rsid w:val="00BA7589"/>
    <w:rsid w:val="00BB0BD1"/>
    <w:rsid w:val="00BC4948"/>
    <w:rsid w:val="00BD7BFF"/>
    <w:rsid w:val="00C02F8B"/>
    <w:rsid w:val="00C20835"/>
    <w:rsid w:val="00C32308"/>
    <w:rsid w:val="00C33FB8"/>
    <w:rsid w:val="00C50F94"/>
    <w:rsid w:val="00C551F1"/>
    <w:rsid w:val="00C63C43"/>
    <w:rsid w:val="00C6553B"/>
    <w:rsid w:val="00C8371B"/>
    <w:rsid w:val="00C83AE7"/>
    <w:rsid w:val="00C92EB2"/>
    <w:rsid w:val="00CA0BAC"/>
    <w:rsid w:val="00CA20C5"/>
    <w:rsid w:val="00D1640E"/>
    <w:rsid w:val="00D40CA1"/>
    <w:rsid w:val="00D4581C"/>
    <w:rsid w:val="00D57568"/>
    <w:rsid w:val="00D66ABA"/>
    <w:rsid w:val="00D67795"/>
    <w:rsid w:val="00D67C5F"/>
    <w:rsid w:val="00D72502"/>
    <w:rsid w:val="00D735A8"/>
    <w:rsid w:val="00D81B52"/>
    <w:rsid w:val="00D9548A"/>
    <w:rsid w:val="00DA6891"/>
    <w:rsid w:val="00DF18A3"/>
    <w:rsid w:val="00E02976"/>
    <w:rsid w:val="00E0362D"/>
    <w:rsid w:val="00E051EC"/>
    <w:rsid w:val="00E06939"/>
    <w:rsid w:val="00E11941"/>
    <w:rsid w:val="00E20250"/>
    <w:rsid w:val="00E23801"/>
    <w:rsid w:val="00E2512D"/>
    <w:rsid w:val="00E36B24"/>
    <w:rsid w:val="00E46B85"/>
    <w:rsid w:val="00E72AA9"/>
    <w:rsid w:val="00E72DFA"/>
    <w:rsid w:val="00E96ACB"/>
    <w:rsid w:val="00E974FC"/>
    <w:rsid w:val="00EA210B"/>
    <w:rsid w:val="00EB0AEF"/>
    <w:rsid w:val="00EB0B2B"/>
    <w:rsid w:val="00EB2E12"/>
    <w:rsid w:val="00EB7DEA"/>
    <w:rsid w:val="00EC33B1"/>
    <w:rsid w:val="00ED2B44"/>
    <w:rsid w:val="00ED5AAB"/>
    <w:rsid w:val="00EF308E"/>
    <w:rsid w:val="00F10877"/>
    <w:rsid w:val="00F206D5"/>
    <w:rsid w:val="00F31A69"/>
    <w:rsid w:val="00F41B63"/>
    <w:rsid w:val="00F56349"/>
    <w:rsid w:val="00F61223"/>
    <w:rsid w:val="00F70FC2"/>
    <w:rsid w:val="00F71BF8"/>
    <w:rsid w:val="00F7746A"/>
    <w:rsid w:val="00F95E7C"/>
    <w:rsid w:val="00F97EDF"/>
    <w:rsid w:val="00F97F2D"/>
    <w:rsid w:val="00FB688C"/>
    <w:rsid w:val="00FD18C8"/>
    <w:rsid w:val="00FD24A2"/>
    <w:rsid w:val="00FD509B"/>
    <w:rsid w:val="00FD6BC6"/>
    <w:rsid w:val="00FE0CB1"/>
    <w:rsid w:val="00FE6343"/>
    <w:rsid w:val="00FF58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BA3DF3"/>
  <w15:chartTrackingRefBased/>
  <w15:docId w15:val="{567C4A99-C4CC-4738-9394-3A703A42FD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1CCE"/>
    <w:pPr>
      <w:spacing w:after="20"/>
    </w:pPr>
    <w:rPr>
      <w:rFonts w:ascii="Times New Roman" w:hAnsi="Times New Roman" w:cs="Times New Roman"/>
      <w:sz w:val="20"/>
      <w:szCs w:val="20"/>
    </w:rPr>
  </w:style>
  <w:style w:type="paragraph" w:styleId="Heading1">
    <w:name w:val="heading 1"/>
    <w:basedOn w:val="Normal"/>
    <w:next w:val="Normal"/>
    <w:link w:val="Heading1Char"/>
    <w:uiPriority w:val="9"/>
    <w:qFormat/>
    <w:rsid w:val="00431CCE"/>
    <w:pPr>
      <w:keepNext/>
      <w:keepLines/>
      <w:spacing w:after="0"/>
      <w:outlineLvl w:val="0"/>
    </w:pPr>
    <w:rPr>
      <w:rFonts w:ascii="Arial" w:eastAsiaTheme="majorEastAsia" w:hAnsi="Arial" w:cs="Arial"/>
      <w:b/>
      <w:sz w:val="24"/>
      <w:szCs w:val="24"/>
    </w:rPr>
  </w:style>
  <w:style w:type="paragraph" w:styleId="Heading2">
    <w:name w:val="heading 2"/>
    <w:basedOn w:val="Heading1"/>
    <w:link w:val="Heading2Char"/>
    <w:uiPriority w:val="9"/>
    <w:qFormat/>
    <w:rsid w:val="003B2918"/>
    <w:pPr>
      <w:outlineLvl w:val="1"/>
    </w:pPr>
    <w:rPr>
      <w:b w:val="0"/>
    </w:rPr>
  </w:style>
  <w:style w:type="paragraph" w:styleId="Heading3">
    <w:name w:val="heading 3"/>
    <w:basedOn w:val="Normal"/>
    <w:next w:val="Normal"/>
    <w:link w:val="Heading3Char"/>
    <w:uiPriority w:val="9"/>
    <w:unhideWhenUsed/>
    <w:qFormat/>
    <w:rsid w:val="00735DC7"/>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3B2918"/>
    <w:rPr>
      <w:rFonts w:ascii="Arial" w:eastAsiaTheme="majorEastAsia" w:hAnsi="Arial" w:cs="Arial"/>
      <w:sz w:val="24"/>
      <w:szCs w:val="24"/>
    </w:rPr>
  </w:style>
  <w:style w:type="character" w:styleId="Strong">
    <w:name w:val="Strong"/>
    <w:basedOn w:val="DefaultParagraphFont"/>
    <w:uiPriority w:val="22"/>
    <w:qFormat/>
    <w:rsid w:val="00613991"/>
    <w:rPr>
      <w:b/>
      <w:bCs/>
    </w:rPr>
  </w:style>
  <w:style w:type="character" w:styleId="Hyperlink">
    <w:name w:val="Hyperlink"/>
    <w:basedOn w:val="DefaultParagraphFont"/>
    <w:uiPriority w:val="99"/>
    <w:unhideWhenUsed/>
    <w:rsid w:val="00613991"/>
    <w:rPr>
      <w:color w:val="0000FF"/>
      <w:u w:val="single"/>
    </w:rPr>
  </w:style>
  <w:style w:type="character" w:styleId="PlaceholderText">
    <w:name w:val="Placeholder Text"/>
    <w:basedOn w:val="DefaultParagraphFont"/>
    <w:uiPriority w:val="99"/>
    <w:semiHidden/>
    <w:rsid w:val="00EB0AEF"/>
    <w:rPr>
      <w:color w:val="808080"/>
    </w:rPr>
  </w:style>
  <w:style w:type="character" w:customStyle="1" w:styleId="Heading1Char">
    <w:name w:val="Heading 1 Char"/>
    <w:basedOn w:val="DefaultParagraphFont"/>
    <w:link w:val="Heading1"/>
    <w:uiPriority w:val="9"/>
    <w:rsid w:val="00431CCE"/>
    <w:rPr>
      <w:rFonts w:ascii="Arial" w:eastAsiaTheme="majorEastAsia" w:hAnsi="Arial" w:cs="Arial"/>
      <w:b/>
      <w:sz w:val="24"/>
      <w:szCs w:val="24"/>
    </w:rPr>
  </w:style>
  <w:style w:type="paragraph" w:styleId="Caption">
    <w:name w:val="caption"/>
    <w:basedOn w:val="Normal"/>
    <w:next w:val="Normal"/>
    <w:uiPriority w:val="35"/>
    <w:unhideWhenUsed/>
    <w:qFormat/>
    <w:rsid w:val="00431CCE"/>
    <w:pPr>
      <w:spacing w:line="240" w:lineRule="auto"/>
      <w:jc w:val="center"/>
    </w:pPr>
    <w:rPr>
      <w:iCs/>
    </w:rPr>
  </w:style>
  <w:style w:type="character" w:customStyle="1" w:styleId="Heading3Char">
    <w:name w:val="Heading 3 Char"/>
    <w:basedOn w:val="DefaultParagraphFont"/>
    <w:link w:val="Heading3"/>
    <w:uiPriority w:val="9"/>
    <w:rsid w:val="00735DC7"/>
    <w:rPr>
      <w:rFonts w:asciiTheme="majorHAnsi" w:eastAsiaTheme="majorEastAsia" w:hAnsiTheme="majorHAnsi" w:cstheme="majorBidi"/>
      <w:color w:val="1F4D78" w:themeColor="accent1" w:themeShade="7F"/>
      <w:sz w:val="24"/>
      <w:szCs w:val="24"/>
    </w:rPr>
  </w:style>
  <w:style w:type="table" w:styleId="GridTable1Light">
    <w:name w:val="Grid Table 1 Light"/>
    <w:basedOn w:val="TableNormal"/>
    <w:uiPriority w:val="46"/>
    <w:rsid w:val="008177D1"/>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Title">
    <w:name w:val="Title"/>
    <w:basedOn w:val="Normal"/>
    <w:next w:val="Normal"/>
    <w:link w:val="TitleChar"/>
    <w:uiPriority w:val="10"/>
    <w:qFormat/>
    <w:rsid w:val="000D4BD7"/>
    <w:pPr>
      <w:spacing w:line="240" w:lineRule="auto"/>
      <w:jc w:val="center"/>
    </w:pPr>
    <w:rPr>
      <w:rFonts w:ascii="Arial" w:hAnsi="Arial" w:cs="Arial"/>
      <w:b/>
      <w:bCs/>
      <w:sz w:val="28"/>
      <w:szCs w:val="28"/>
    </w:rPr>
  </w:style>
  <w:style w:type="character" w:customStyle="1" w:styleId="TitleChar">
    <w:name w:val="Title Char"/>
    <w:basedOn w:val="DefaultParagraphFont"/>
    <w:link w:val="Title"/>
    <w:uiPriority w:val="10"/>
    <w:rsid w:val="000D4BD7"/>
    <w:rPr>
      <w:rFonts w:ascii="Arial" w:hAnsi="Arial" w:cs="Arial"/>
      <w:b/>
      <w:bCs/>
      <w:sz w:val="28"/>
      <w:szCs w:val="28"/>
    </w:rPr>
  </w:style>
  <w:style w:type="table" w:styleId="TableGrid">
    <w:name w:val="Table Grid"/>
    <w:basedOn w:val="TableNormal"/>
    <w:rsid w:val="005754EF"/>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EB7DEA"/>
    <w:pPr>
      <w:ind w:left="720"/>
      <w:contextualSpacing/>
    </w:pPr>
  </w:style>
  <w:style w:type="character" w:styleId="CommentReference">
    <w:name w:val="annotation reference"/>
    <w:basedOn w:val="DefaultParagraphFont"/>
    <w:uiPriority w:val="99"/>
    <w:semiHidden/>
    <w:unhideWhenUsed/>
    <w:rsid w:val="005F2448"/>
    <w:rPr>
      <w:sz w:val="16"/>
      <w:szCs w:val="16"/>
    </w:rPr>
  </w:style>
  <w:style w:type="paragraph" w:styleId="CommentText">
    <w:name w:val="annotation text"/>
    <w:basedOn w:val="Normal"/>
    <w:link w:val="CommentTextChar"/>
    <w:uiPriority w:val="99"/>
    <w:semiHidden/>
    <w:unhideWhenUsed/>
    <w:rsid w:val="005F2448"/>
    <w:pPr>
      <w:spacing w:line="240" w:lineRule="auto"/>
    </w:pPr>
  </w:style>
  <w:style w:type="character" w:customStyle="1" w:styleId="CommentTextChar">
    <w:name w:val="Comment Text Char"/>
    <w:basedOn w:val="DefaultParagraphFont"/>
    <w:link w:val="CommentText"/>
    <w:uiPriority w:val="99"/>
    <w:semiHidden/>
    <w:rsid w:val="005F2448"/>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F2448"/>
    <w:rPr>
      <w:b/>
      <w:bCs/>
    </w:rPr>
  </w:style>
  <w:style w:type="character" w:customStyle="1" w:styleId="CommentSubjectChar">
    <w:name w:val="Comment Subject Char"/>
    <w:basedOn w:val="CommentTextChar"/>
    <w:link w:val="CommentSubject"/>
    <w:uiPriority w:val="99"/>
    <w:semiHidden/>
    <w:rsid w:val="005F2448"/>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5F2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2448"/>
    <w:rPr>
      <w:rFonts w:ascii="Segoe UI" w:hAnsi="Segoe UI" w:cs="Segoe UI"/>
      <w:sz w:val="18"/>
      <w:szCs w:val="18"/>
    </w:rPr>
  </w:style>
  <w:style w:type="paragraph" w:styleId="Revision">
    <w:name w:val="Revision"/>
    <w:hidden/>
    <w:uiPriority w:val="99"/>
    <w:semiHidden/>
    <w:rsid w:val="0044783A"/>
    <w:pPr>
      <w:spacing w:after="0" w:line="240" w:lineRule="auto"/>
    </w:pPr>
    <w:rPr>
      <w:rFonts w:ascii="Times New Roman" w:hAnsi="Times New Roman" w:cs="Times New Roman"/>
      <w:sz w:val="20"/>
      <w:szCs w:val="20"/>
    </w:rPr>
  </w:style>
  <w:style w:type="paragraph" w:styleId="NormalWeb">
    <w:name w:val="Normal (Web)"/>
    <w:basedOn w:val="Normal"/>
    <w:uiPriority w:val="99"/>
    <w:semiHidden/>
    <w:unhideWhenUsed/>
    <w:rsid w:val="007459C2"/>
    <w:pPr>
      <w:spacing w:before="100" w:beforeAutospacing="1" w:after="100" w:afterAutospacing="1" w:line="240" w:lineRule="auto"/>
    </w:pPr>
    <w:rPr>
      <w:rFonts w:eastAsiaTheme="minorEastAsia"/>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8985101">
      <w:bodyDiv w:val="1"/>
      <w:marLeft w:val="0"/>
      <w:marRight w:val="0"/>
      <w:marTop w:val="0"/>
      <w:marBottom w:val="0"/>
      <w:divBdr>
        <w:top w:val="none" w:sz="0" w:space="0" w:color="auto"/>
        <w:left w:val="none" w:sz="0" w:space="0" w:color="auto"/>
        <w:bottom w:val="none" w:sz="0" w:space="0" w:color="auto"/>
        <w:right w:val="none" w:sz="0" w:space="0" w:color="auto"/>
      </w:divBdr>
    </w:div>
    <w:div w:id="443232591">
      <w:bodyDiv w:val="1"/>
      <w:marLeft w:val="0"/>
      <w:marRight w:val="0"/>
      <w:marTop w:val="0"/>
      <w:marBottom w:val="0"/>
      <w:divBdr>
        <w:top w:val="none" w:sz="0" w:space="0" w:color="auto"/>
        <w:left w:val="none" w:sz="0" w:space="0" w:color="auto"/>
        <w:bottom w:val="none" w:sz="0" w:space="0" w:color="auto"/>
        <w:right w:val="none" w:sz="0" w:space="0" w:color="auto"/>
      </w:divBdr>
    </w:div>
    <w:div w:id="506873604">
      <w:bodyDiv w:val="1"/>
      <w:marLeft w:val="0"/>
      <w:marRight w:val="0"/>
      <w:marTop w:val="0"/>
      <w:marBottom w:val="0"/>
      <w:divBdr>
        <w:top w:val="none" w:sz="0" w:space="0" w:color="auto"/>
        <w:left w:val="none" w:sz="0" w:space="0" w:color="auto"/>
        <w:bottom w:val="none" w:sz="0" w:space="0" w:color="auto"/>
        <w:right w:val="none" w:sz="0" w:space="0" w:color="auto"/>
      </w:divBdr>
    </w:div>
    <w:div w:id="592934531">
      <w:bodyDiv w:val="1"/>
      <w:marLeft w:val="0"/>
      <w:marRight w:val="0"/>
      <w:marTop w:val="0"/>
      <w:marBottom w:val="0"/>
      <w:divBdr>
        <w:top w:val="none" w:sz="0" w:space="0" w:color="auto"/>
        <w:left w:val="none" w:sz="0" w:space="0" w:color="auto"/>
        <w:bottom w:val="none" w:sz="0" w:space="0" w:color="auto"/>
        <w:right w:val="none" w:sz="0" w:space="0" w:color="auto"/>
      </w:divBdr>
    </w:div>
    <w:div w:id="785932024">
      <w:bodyDiv w:val="1"/>
      <w:marLeft w:val="0"/>
      <w:marRight w:val="0"/>
      <w:marTop w:val="0"/>
      <w:marBottom w:val="0"/>
      <w:divBdr>
        <w:top w:val="none" w:sz="0" w:space="0" w:color="auto"/>
        <w:left w:val="none" w:sz="0" w:space="0" w:color="auto"/>
        <w:bottom w:val="none" w:sz="0" w:space="0" w:color="auto"/>
        <w:right w:val="none" w:sz="0" w:space="0" w:color="auto"/>
      </w:divBdr>
    </w:div>
    <w:div w:id="1155335707">
      <w:bodyDiv w:val="1"/>
      <w:marLeft w:val="0"/>
      <w:marRight w:val="0"/>
      <w:marTop w:val="0"/>
      <w:marBottom w:val="0"/>
      <w:divBdr>
        <w:top w:val="none" w:sz="0" w:space="0" w:color="auto"/>
        <w:left w:val="none" w:sz="0" w:space="0" w:color="auto"/>
        <w:bottom w:val="none" w:sz="0" w:space="0" w:color="auto"/>
        <w:right w:val="none" w:sz="0" w:space="0" w:color="auto"/>
      </w:divBdr>
    </w:div>
    <w:div w:id="1443038962">
      <w:bodyDiv w:val="1"/>
      <w:marLeft w:val="0"/>
      <w:marRight w:val="0"/>
      <w:marTop w:val="0"/>
      <w:marBottom w:val="0"/>
      <w:divBdr>
        <w:top w:val="none" w:sz="0" w:space="0" w:color="auto"/>
        <w:left w:val="none" w:sz="0" w:space="0" w:color="auto"/>
        <w:bottom w:val="none" w:sz="0" w:space="0" w:color="auto"/>
        <w:right w:val="none" w:sz="0" w:space="0" w:color="auto"/>
      </w:divBdr>
    </w:div>
    <w:div w:id="1694572428">
      <w:bodyDiv w:val="1"/>
      <w:marLeft w:val="0"/>
      <w:marRight w:val="0"/>
      <w:marTop w:val="0"/>
      <w:marBottom w:val="0"/>
      <w:divBdr>
        <w:top w:val="none" w:sz="0" w:space="0" w:color="auto"/>
        <w:left w:val="none" w:sz="0" w:space="0" w:color="auto"/>
        <w:bottom w:val="none" w:sz="0" w:space="0" w:color="auto"/>
        <w:right w:val="none" w:sz="0" w:space="0" w:color="auto"/>
      </w:divBdr>
    </w:div>
    <w:div w:id="1705404229">
      <w:bodyDiv w:val="1"/>
      <w:marLeft w:val="0"/>
      <w:marRight w:val="0"/>
      <w:marTop w:val="0"/>
      <w:marBottom w:val="0"/>
      <w:divBdr>
        <w:top w:val="none" w:sz="0" w:space="0" w:color="auto"/>
        <w:left w:val="none" w:sz="0" w:space="0" w:color="auto"/>
        <w:bottom w:val="none" w:sz="0" w:space="0" w:color="auto"/>
        <w:right w:val="none" w:sz="0" w:space="0" w:color="auto"/>
      </w:divBdr>
    </w:div>
    <w:div w:id="1742173304">
      <w:bodyDiv w:val="1"/>
      <w:marLeft w:val="0"/>
      <w:marRight w:val="0"/>
      <w:marTop w:val="0"/>
      <w:marBottom w:val="0"/>
      <w:divBdr>
        <w:top w:val="none" w:sz="0" w:space="0" w:color="auto"/>
        <w:left w:val="none" w:sz="0" w:space="0" w:color="auto"/>
        <w:bottom w:val="none" w:sz="0" w:space="0" w:color="auto"/>
        <w:right w:val="none" w:sz="0" w:space="0" w:color="auto"/>
      </w:divBdr>
    </w:div>
    <w:div w:id="18279341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tmp"/><Relationship Id="rId18" Type="http://schemas.openxmlformats.org/officeDocument/2006/relationships/image" Target="media/image13.jpeg"/><Relationship Id="rId26" Type="http://schemas.openxmlformats.org/officeDocument/2006/relationships/image" Target="media/image21.tmp"/><Relationship Id="rId3" Type="http://schemas.openxmlformats.org/officeDocument/2006/relationships/styles" Target="styles.xml"/><Relationship Id="rId21" Type="http://schemas.openxmlformats.org/officeDocument/2006/relationships/image" Target="media/image16.jpeg"/><Relationship Id="rId7" Type="http://schemas.openxmlformats.org/officeDocument/2006/relationships/image" Target="media/image2.jpeg"/><Relationship Id="rId12" Type="http://schemas.openxmlformats.org/officeDocument/2006/relationships/image" Target="media/image7.png"/><Relationship Id="rId17" Type="http://schemas.openxmlformats.org/officeDocument/2006/relationships/image" Target="media/image12.jpeg"/><Relationship Id="rId25"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11.jpeg"/><Relationship Id="rId20" Type="http://schemas.openxmlformats.org/officeDocument/2006/relationships/image" Target="media/image15.jpe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image" Target="media/image19.tmp"/><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0.jpg"/><Relationship Id="rId23" Type="http://schemas.openxmlformats.org/officeDocument/2006/relationships/image" Target="media/image18.jpe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tmp"/><Relationship Id="rId14" Type="http://schemas.openxmlformats.org/officeDocument/2006/relationships/image" Target="media/image9.jpeg"/><Relationship Id="rId22" Type="http://schemas.openxmlformats.org/officeDocument/2006/relationships/image" Target="media/image17.jpeg"/><Relationship Id="rId27" Type="http://schemas.openxmlformats.org/officeDocument/2006/relationships/image" Target="media/image22.png"/><Relationship Id="rId30" Type="http://schemas.openxmlformats.org/officeDocument/2006/relationships/image" Target="media/image2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74140-B745-472D-8AF3-4473F1E229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TotalTime>
  <Pages>10</Pages>
  <Words>13206</Words>
  <Characters>75280</Characters>
  <Application>Microsoft Office Word</Application>
  <DocSecurity>0</DocSecurity>
  <Lines>627</Lines>
  <Paragraphs>176</Paragraphs>
  <ScaleCrop>false</ScaleCrop>
  <HeadingPairs>
    <vt:vector size="2" baseType="variant">
      <vt:variant>
        <vt:lpstr>Title</vt:lpstr>
      </vt:variant>
      <vt:variant>
        <vt:i4>1</vt:i4>
      </vt:variant>
    </vt:vector>
  </HeadingPairs>
  <TitlesOfParts>
    <vt:vector size="1" baseType="lpstr">
      <vt:lpstr/>
    </vt:vector>
  </TitlesOfParts>
  <Company>Rochester Institute of Technology</Company>
  <LinksUpToDate>false</LinksUpToDate>
  <CharactersWithSpaces>88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nad Nenadic</dc:creator>
  <cp:keywords/>
  <dc:description/>
  <cp:lastModifiedBy>Nenad Nenadic</cp:lastModifiedBy>
  <cp:revision>8</cp:revision>
  <cp:lastPrinted>2023-01-27T21:58:00Z</cp:lastPrinted>
  <dcterms:created xsi:type="dcterms:W3CDTF">2023-03-05T18:53:00Z</dcterms:created>
  <dcterms:modified xsi:type="dcterms:W3CDTF">2023-03-05T19: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2e02b909f8c8b6a450577bd287a00c07ac406faf5553e5389aba265015ffc97</vt:lpwstr>
  </property>
  <property fmtid="{D5CDD505-2E9C-101B-9397-08002B2CF9AE}" pid="3" name="Mendeley Document_1">
    <vt:lpwstr>True</vt:lpwstr>
  </property>
  <property fmtid="{D5CDD505-2E9C-101B-9397-08002B2CF9AE}" pid="4" name="Mendeley Unique User Id_1">
    <vt:lpwstr>4fd9ee0e-a9a3-3c13-ba4e-3db45772e36b</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